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r w:rsidRPr="4CA20F83">
        <w:rPr>
          <w:b/>
          <w:bCs/>
        </w:rPr>
        <w:t>por</w:t>
      </w:r>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r>
        <w:t>de la</w:t>
      </w:r>
    </w:p>
    <w:p w14:paraId="0062B826" w14:textId="77777777" w:rsidR="00F0100E" w:rsidRDefault="00697B5D">
      <w:pPr>
        <w:jc w:val="center"/>
      </w:pPr>
      <w:r>
        <w:t>Facultad de Ingeniería</w:t>
      </w:r>
    </w:p>
    <w:p w14:paraId="663F2754" w14:textId="77777777" w:rsidR="00F0100E" w:rsidRDefault="4CA20F83">
      <w:pPr>
        <w:jc w:val="center"/>
      </w:pPr>
      <w:r>
        <w:t>d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7DDB18" w:rsidR="00F0100E" w:rsidRDefault="00C67A64" w:rsidP="4CA20F83">
      <w:pPr>
        <w:jc w:val="center"/>
        <w:rPr>
          <w:b/>
          <w:bCs/>
        </w:rPr>
      </w:pPr>
      <w:r>
        <w:rPr>
          <w:b/>
          <w:bCs/>
        </w:rPr>
        <w:t>Septiembre</w:t>
      </w:r>
      <w:r w:rsidR="4CA20F83" w:rsidRPr="4CA20F83">
        <w:rPr>
          <w:b/>
          <w:bCs/>
        </w:rPr>
        <w:t xml:space="preserve"> de</w:t>
      </w:r>
      <w:r>
        <w:rPr>
          <w:b/>
          <w:bCs/>
        </w:rPr>
        <w:t>l</w:t>
      </w:r>
      <w:r w:rsidR="4CA20F83" w:rsidRPr="4CA20F83">
        <w:rPr>
          <w:b/>
          <w:bCs/>
        </w:rPr>
        <w:t xml:space="preserv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rsidP="00C67A64">
            <w:pPr>
              <w:ind w:firstLine="0"/>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rsidP="00C67A64">
            <w:pPr>
              <w:ind w:firstLine="0"/>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rsidP="00C67A64">
            <w:pPr>
              <w:ind w:firstLine="0"/>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rsidP="00C67A64">
            <w:pPr>
              <w:ind w:firstLine="0"/>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1D0256">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1D0256">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1D0256">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1D0256">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1D0256">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1D0256">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43DB2FC0"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33371290"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1D0256">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51A4FC01"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56010F1F" w:rsidR="002A5657" w:rsidRPr="002A5657" w:rsidRDefault="00697B5D" w:rsidP="002A5657">
      <w:pPr>
        <w:pStyle w:val="Ttulo1"/>
        <w:ind w:left="0" w:firstLine="0"/>
        <w:rPr>
          <w:lang w:val="en-GB"/>
        </w:rPr>
      </w:pPr>
      <w:r w:rsidRPr="00176E96">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49C19C28"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0D339885"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7F566935"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5C8081E1"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Los pacientes que sufren de dismelia,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215DCDF8"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0358F5">
        <w:rPr>
          <w:iCs w:val="0"/>
          <w:color w:val="000000" w:themeColor="text1"/>
          <w:sz w:val="22"/>
          <w:szCs w:val="22"/>
        </w:rPr>
        <w:fldChar w:fldCharType="begin"/>
      </w:r>
      <w:r w:rsidR="000358F5">
        <w:rPr>
          <w:iCs w:val="0"/>
          <w:color w:val="000000" w:themeColor="text1"/>
          <w:sz w:val="22"/>
          <w:szCs w:val="22"/>
        </w:rPr>
        <w:instrText xml:space="preserve"> STYLEREF 1 \s </w:instrText>
      </w:r>
      <w:r w:rsidR="000358F5">
        <w:rPr>
          <w:iCs w:val="0"/>
          <w:color w:val="000000" w:themeColor="text1"/>
          <w:sz w:val="22"/>
          <w:szCs w:val="22"/>
        </w:rPr>
        <w:fldChar w:fldCharType="separate"/>
      </w:r>
      <w:r w:rsidR="000358F5">
        <w:rPr>
          <w:iCs w:val="0"/>
          <w:noProof/>
          <w:color w:val="000000" w:themeColor="text1"/>
          <w:sz w:val="22"/>
          <w:szCs w:val="22"/>
        </w:rPr>
        <w:t>1</w:t>
      </w:r>
      <w:r w:rsidR="000358F5">
        <w:rPr>
          <w:iCs w:val="0"/>
          <w:color w:val="000000" w:themeColor="text1"/>
          <w:sz w:val="22"/>
          <w:szCs w:val="22"/>
        </w:rPr>
        <w:fldChar w:fldCharType="end"/>
      </w:r>
      <w:r w:rsidR="000358F5">
        <w:rPr>
          <w:iCs w:val="0"/>
          <w:color w:val="000000" w:themeColor="text1"/>
          <w:sz w:val="22"/>
          <w:szCs w:val="22"/>
        </w:rPr>
        <w:noBreakHyphen/>
      </w:r>
      <w:r w:rsidR="000358F5">
        <w:rPr>
          <w:iCs w:val="0"/>
          <w:color w:val="000000" w:themeColor="text1"/>
          <w:sz w:val="22"/>
          <w:szCs w:val="22"/>
        </w:rPr>
        <w:fldChar w:fldCharType="begin"/>
      </w:r>
      <w:r w:rsidR="000358F5">
        <w:rPr>
          <w:iCs w:val="0"/>
          <w:color w:val="000000" w:themeColor="text1"/>
          <w:sz w:val="22"/>
          <w:szCs w:val="22"/>
        </w:rPr>
        <w:instrText xml:space="preserve"> SEQ Figura \* ARABIC \s 1 </w:instrText>
      </w:r>
      <w:r w:rsidR="000358F5">
        <w:rPr>
          <w:iCs w:val="0"/>
          <w:color w:val="000000" w:themeColor="text1"/>
          <w:sz w:val="22"/>
          <w:szCs w:val="22"/>
        </w:rPr>
        <w:fldChar w:fldCharType="separate"/>
      </w:r>
      <w:r w:rsidR="000358F5">
        <w:rPr>
          <w:iCs w:val="0"/>
          <w:noProof/>
          <w:color w:val="000000" w:themeColor="text1"/>
          <w:sz w:val="22"/>
          <w:szCs w:val="22"/>
        </w:rPr>
        <w:t>1</w:t>
      </w:r>
      <w:r w:rsidR="000358F5">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37560405"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00896" behindDoc="0" locked="0" layoutInCell="1" allowOverlap="1" wp14:anchorId="632517EF" wp14:editId="076A6540">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16256" behindDoc="0" locked="0" layoutInCell="1" allowOverlap="1" wp14:anchorId="3E242B54" wp14:editId="17BAEFBD">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68169DA8" w:rsidR="00F73331" w:rsidRPr="002D597E" w:rsidRDefault="00F73331"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16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68169DA8" w:rsidR="00F73331" w:rsidRPr="002D597E" w:rsidRDefault="00F73331"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03968" behindDoc="0" locked="0" layoutInCell="1" allowOverlap="1" wp14:anchorId="64E999F6" wp14:editId="798BF4EE">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371ABAD7" id="Grupo 20" o:spid="_x0000_s1026" style="position:absolute;margin-left:10.8pt;margin-top:-.1pt;width:452.95pt;height:173.4pt;z-index:25160396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18304" behindDoc="0" locked="0" layoutInCell="1" allowOverlap="1" wp14:anchorId="7E7609FC" wp14:editId="09405569">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C083F3" w:rsidR="00F73331" w:rsidRPr="00C83BA2" w:rsidRDefault="00F73331"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183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C083F3" w:rsidR="00F73331" w:rsidRPr="00C83BA2" w:rsidRDefault="00F73331"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a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b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04992" behindDoc="1" locked="0" layoutInCell="1" allowOverlap="1" wp14:anchorId="4FC341B6" wp14:editId="041955DF">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20352" behindDoc="1" locked="0" layoutInCell="1" allowOverlap="1" wp14:anchorId="57EFB565" wp14:editId="5AFFEC61">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19BDCA5A" w:rsidR="00F73331" w:rsidRPr="00C83BA2" w:rsidRDefault="00F73331"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961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19BDCA5A" w:rsidR="00F73331" w:rsidRPr="00C83BA2" w:rsidRDefault="00F73331"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 xml:space="preserve">l TMR (Targeted Muscle Reinnervation)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5830832A"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1511F409"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607B07AA"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271C3110">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12D896B0"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5</w:t>
      </w:r>
      <w:r w:rsidR="000358F5">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b</w:t>
      </w:r>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06016" behindDoc="0" locked="0" layoutInCell="1" allowOverlap="1" wp14:anchorId="3D46C608" wp14:editId="7F92F4E5">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w:t>
      </w:r>
      <w:r w:rsidR="00A9679E">
        <w:rPr>
          <w:color w:val="0070C0"/>
          <w:u w:val="single"/>
        </w:rPr>
        <w:t>a</w:t>
      </w:r>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22400" behindDoc="0" locked="0" layoutInCell="1" allowOverlap="1" wp14:anchorId="3CFFB819" wp14:editId="43C9FD56">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3CEC8267" w:rsidR="00F73331" w:rsidRPr="00C83BA2" w:rsidRDefault="00F73331"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224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3CEC8267" w:rsidR="00F73331" w:rsidRPr="00C83BA2" w:rsidRDefault="00F73331"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A53DFA1"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res y posicionadores</w:t>
      </w:r>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3708A7BB">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4CD751CF"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7</w:t>
      </w:r>
      <w:r w:rsidR="000358F5">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Cybergrasp”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62178274">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49776075"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0358F5">
        <w:rPr>
          <w:color w:val="000000" w:themeColor="text1"/>
          <w:sz w:val="22"/>
          <w:szCs w:val="22"/>
        </w:rPr>
        <w:fldChar w:fldCharType="begin"/>
      </w:r>
      <w:r w:rsidR="000358F5">
        <w:rPr>
          <w:color w:val="000000" w:themeColor="text1"/>
          <w:sz w:val="22"/>
          <w:szCs w:val="22"/>
        </w:rPr>
        <w:instrText xml:space="preserve"> STYLEREF 1 \s </w:instrText>
      </w:r>
      <w:r w:rsidR="000358F5">
        <w:rPr>
          <w:color w:val="000000" w:themeColor="text1"/>
          <w:sz w:val="22"/>
          <w:szCs w:val="22"/>
        </w:rPr>
        <w:fldChar w:fldCharType="separate"/>
      </w:r>
      <w:r w:rsidR="000358F5">
        <w:rPr>
          <w:noProof/>
          <w:color w:val="000000" w:themeColor="text1"/>
          <w:sz w:val="22"/>
          <w:szCs w:val="22"/>
        </w:rPr>
        <w:t>1</w:t>
      </w:r>
      <w:r w:rsidR="000358F5">
        <w:rPr>
          <w:color w:val="000000" w:themeColor="text1"/>
          <w:sz w:val="22"/>
          <w:szCs w:val="22"/>
        </w:rPr>
        <w:fldChar w:fldCharType="end"/>
      </w:r>
      <w:r w:rsidR="000358F5">
        <w:rPr>
          <w:color w:val="000000" w:themeColor="text1"/>
          <w:sz w:val="22"/>
          <w:szCs w:val="22"/>
        </w:rPr>
        <w:noBreakHyphen/>
      </w:r>
      <w:r w:rsidR="000358F5">
        <w:rPr>
          <w:color w:val="000000" w:themeColor="text1"/>
          <w:sz w:val="22"/>
          <w:szCs w:val="22"/>
        </w:rPr>
        <w:fldChar w:fldCharType="begin"/>
      </w:r>
      <w:r w:rsidR="000358F5">
        <w:rPr>
          <w:color w:val="000000" w:themeColor="text1"/>
          <w:sz w:val="22"/>
          <w:szCs w:val="22"/>
        </w:rPr>
        <w:instrText xml:space="preserve"> SEQ Figura \* ARABIC \s 1 </w:instrText>
      </w:r>
      <w:r w:rsidR="000358F5">
        <w:rPr>
          <w:color w:val="000000" w:themeColor="text1"/>
          <w:sz w:val="22"/>
          <w:szCs w:val="22"/>
        </w:rPr>
        <w:fldChar w:fldCharType="separate"/>
      </w:r>
      <w:r w:rsidR="000358F5">
        <w:rPr>
          <w:noProof/>
          <w:color w:val="000000" w:themeColor="text1"/>
          <w:sz w:val="22"/>
          <w:szCs w:val="22"/>
        </w:rPr>
        <w:t>8</w:t>
      </w:r>
      <w:r w:rsidR="000358F5">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3AF48DF5">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1419E729"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9</w:t>
      </w:r>
      <w:r w:rsidR="000358F5">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07040" behindDoc="1" locked="0" layoutInCell="1" allowOverlap="1" wp14:anchorId="0EAFE548" wp14:editId="52F6C678">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234379C6"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0</w:t>
      </w:r>
      <w:r w:rsidR="000358F5">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7BEB060B"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4F5EC063"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r w:rsidR="003C1829">
        <w:rPr>
          <w:b/>
          <w:i/>
        </w:rPr>
        <w:t>embebid</w:t>
      </w:r>
      <w:r w:rsidR="008C7FB4" w:rsidRPr="008C7FB4">
        <w:rPr>
          <w:b/>
          <w:i/>
        </w:rPr>
        <w:t>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AB5398E"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450E9377" w:rsidR="00DD45DC" w:rsidRDefault="00BD72A6" w:rsidP="007D7440">
      <w:pPr>
        <w:ind w:firstLine="0"/>
      </w:pPr>
      <w:r>
        <w:rPr>
          <w:noProof/>
          <w:lang w:val="es-AR"/>
        </w:rPr>
        <mc:AlternateContent>
          <mc:Choice Requires="wpg">
            <w:drawing>
              <wp:anchor distT="0" distB="0" distL="114300" distR="114300" simplePos="0" relativeHeight="251625472" behindDoc="0" locked="0" layoutInCell="1" allowOverlap="1" wp14:anchorId="5B3C0F8D" wp14:editId="2EAC9CFD">
                <wp:simplePos x="0" y="0"/>
                <wp:positionH relativeFrom="column">
                  <wp:posOffset>289726</wp:posOffset>
                </wp:positionH>
                <wp:positionV relativeFrom="paragraph">
                  <wp:posOffset>1265417</wp:posOffset>
                </wp:positionV>
                <wp:extent cx="5542915" cy="2222472"/>
                <wp:effectExtent l="0" t="0" r="635" b="6985"/>
                <wp:wrapNone/>
                <wp:docPr id="475" name="Grupo 475"/>
                <wp:cNvGraphicFramePr/>
                <a:graphic xmlns:a="http://schemas.openxmlformats.org/drawingml/2006/main">
                  <a:graphicData uri="http://schemas.microsoft.com/office/word/2010/wordprocessingGroup">
                    <wpg:wgp>
                      <wpg:cNvGrpSpPr/>
                      <wpg:grpSpPr>
                        <a:xfrm>
                          <a:off x="0" y="0"/>
                          <a:ext cx="5542915" cy="2222472"/>
                          <a:chOff x="0" y="0"/>
                          <a:chExt cx="5542915" cy="2222472"/>
                        </a:xfrm>
                      </wpg:grpSpPr>
                      <pic:pic xmlns:pic="http://schemas.openxmlformats.org/drawingml/2006/picture">
                        <pic:nvPicPr>
                          <pic:cNvPr id="17" name="Imagen 17"/>
                          <pic:cNvPicPr>
                            <a:picLocks noChangeAspect="1"/>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2915" cy="1776730"/>
                          </a:xfrm>
                          <a:prstGeom prst="rect">
                            <a:avLst/>
                          </a:prstGeom>
                          <a:ln>
                            <a:noFill/>
                          </a:ln>
                          <a:extLst>
                            <a:ext uri="{53640926-AAD7-44D8-BBD7-CCE9431645EC}">
                              <a14:shadowObscured xmlns:a14="http://schemas.microsoft.com/office/drawing/2010/main"/>
                            </a:ext>
                          </a:extLst>
                        </pic:spPr>
                      </pic:pic>
                      <wps:wsp>
                        <wps:cNvPr id="26" name="Cuadro de texto 26"/>
                        <wps:cNvSpPr txBox="1"/>
                        <wps:spPr>
                          <a:xfrm>
                            <a:off x="190831" y="1812897"/>
                            <a:ext cx="5153025" cy="409575"/>
                          </a:xfrm>
                          <a:prstGeom prst="rect">
                            <a:avLst/>
                          </a:prstGeom>
                          <a:solidFill>
                            <a:prstClr val="white"/>
                          </a:solidFill>
                          <a:ln>
                            <a:noFill/>
                          </a:ln>
                          <a:effectLst/>
                        </wps:spPr>
                        <wps:txbx>
                          <w:txbxContent>
                            <w:p w14:paraId="66ABB2B1" w14:textId="40BEB718" w:rsidR="00F73331" w:rsidRPr="00371CB1" w:rsidRDefault="00F73331" w:rsidP="00BD72A6">
                              <w:pPr>
                                <w:pStyle w:val="Descripcin"/>
                                <w:ind w:left="567" w:right="460" w:firstLine="0"/>
                                <w:jc w:val="center"/>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B3C0F8D" id="Grupo 475" o:spid="_x0000_s1030" style="position:absolute;left:0;text-align:left;margin-left:22.8pt;margin-top:99.65pt;width:436.45pt;height:175pt;z-index:251625472" coordsize="55429,22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">
                <v:shape id="Imagen 17" o:spid="_x0000_s1031" type="#_x0000_t75" style="position:absolute;width:55429;height:17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8kRfAAAAA2wAAAA8AAABkcnMvZG93bnJldi54bWxET0trAjEQvhf8D2EKvdVsPWjZGqUUWvQk&#10;vqDHYTPdXbqZxGTUrb/eCEJv8/E9ZzrvXadOFFPr2cDLsABFXHnbcm1gt/18fgWVBNli55kM/FGC&#10;+WzwMMXS+jOv6bSRWuUQTiUaaERCqXWqGnKYhj4QZ+7HR4eSYay1jXjO4a7To6IYa4ct54YGA300&#10;VP1ujs7AOHwvD1+LicSO9ssgl5VsSRvz9Ni/v4ES6uVffHcvbJ4/gdsv+QA9u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vyRF8AAAADbAAAADwAAAAAAAAAAAAAAAACfAgAA&#10;ZHJzL2Rvd25yZXYueG1sUEsFBgAAAAAEAAQA9wAAAIwDAAAAAA==&#10;">
                  <v:imagedata r:id="rId109" o:title="" croptop="1808f"/>
                  <v:path arrowok="t"/>
                </v:shape>
                <v:shape id="Cuadro de texto 26" o:spid="_x0000_s1032" type="#_x0000_t202" style="position:absolute;left:1908;top:18128;width:51530;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66ABB2B1" w14:textId="40BEB718" w:rsidR="00F73331" w:rsidRPr="00371CB1" w:rsidRDefault="00F73331" w:rsidP="00BD72A6">
                        <w:pPr>
                          <w:pStyle w:val="Descripcin"/>
                          <w:ind w:left="567" w:right="460" w:firstLine="0"/>
                          <w:jc w:val="center"/>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v:shape>
              </v:group>
            </w:pict>
          </mc:Fallback>
        </mc:AlternateContent>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rsidR="00C50ADB">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Estimulación” (ver Ec.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2590C797" w:rsidR="007A40C7" w:rsidRPr="007A40C7" w:rsidRDefault="007A40C7" w:rsidP="007A40C7">
      <w:pPr>
        <w:ind w:right="1700" w:firstLine="0"/>
        <w:rPr>
          <w:i/>
          <w:iCs/>
          <w:color w:val="000000" w:themeColor="text1"/>
          <w:sz w:val="6"/>
          <w:szCs w:val="22"/>
        </w:rPr>
      </w:pP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31616" behindDoc="0" locked="0" layoutInCell="1" allowOverlap="1" wp14:anchorId="141A7238" wp14:editId="1A64E26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F73331" w:rsidRDefault="00F73331"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3" type="#_x0000_t202" style="position:absolute;left:0;text-align:left;margin-left:157.5pt;margin-top:80.35pt;width:149.6pt;height:39.4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F73331" w:rsidRDefault="00F73331"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A presenta como parámetros a la función u</w:t>
      </w:r>
      <w:r w:rsidR="00F43319">
        <w:rPr>
          <w:vertAlign w:val="subscript"/>
        </w:rPr>
        <w:t>xx</w:t>
      </w:r>
      <w:r w:rsidR="00F43319">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10112" behindDoc="0" locked="0" layoutInCell="1" allowOverlap="1" wp14:anchorId="14BBE52F" wp14:editId="2B4DD3B2">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10">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r>
        <w:rPr>
          <w:noProof/>
          <w:lang w:val="es-AR"/>
        </w:rPr>
        <mc:AlternateContent>
          <mc:Choice Requires="wps">
            <w:drawing>
              <wp:anchor distT="0" distB="0" distL="114300" distR="114300" simplePos="0" relativeHeight="251599871" behindDoc="1" locked="0" layoutInCell="1" allowOverlap="1" wp14:anchorId="527FBCF5" wp14:editId="63BF246F">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61E9590D" w:rsidR="00F73331" w:rsidRPr="00371CB1" w:rsidRDefault="00F73331"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BCF5" id="Cuadro de texto 27" o:spid="_x0000_s1034" type="#_x0000_t202" style="position:absolute;left:0;text-align:left;margin-left:43.05pt;margin-top:21.25pt;width:409.5pt;height:14.25pt;z-index:-2517166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61E9590D" w:rsidR="00F73331" w:rsidRPr="00371CB1" w:rsidRDefault="00F73331"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29568" behindDoc="0" locked="0" layoutInCell="1" allowOverlap="1" wp14:anchorId="5D4EA34C" wp14:editId="36E5AF2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5A86AAC9" w:rsidR="00F73331" w:rsidRPr="00371CB1" w:rsidRDefault="00F73331"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5" type="#_x0000_t202" style="position:absolute;left:0;text-align:left;margin-left:25.8pt;margin-top:298pt;width:413.65pt;height:35.3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5A86AAC9" w:rsidR="00F73331" w:rsidRPr="00371CB1" w:rsidRDefault="00F73331"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12160" behindDoc="0" locked="0" layoutInCell="1" allowOverlap="1" wp14:anchorId="050E6DDE" wp14:editId="247E776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1">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us hasta 300 us, con pasos de a 10 us,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DAB36DD"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14208" behindDoc="0" locked="0" layoutInCell="1" allowOverlap="1" wp14:anchorId="7F31B40F" wp14:editId="22B6FE96">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3"/>
          <w:type w:val="continuous"/>
          <w:pgSz w:w="11906" w:h="16838"/>
          <w:pgMar w:top="1418" w:right="1134" w:bottom="1418" w:left="1134" w:header="720" w:footer="720" w:gutter="0"/>
          <w:cols w:space="720"/>
        </w:sectPr>
      </w:pPr>
    </w:p>
    <w:p w14:paraId="54EB7533" w14:textId="262882B1"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7E4C23C1"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39808" behindDoc="0" locked="0" layoutInCell="1" allowOverlap="1" wp14:anchorId="77D5A447" wp14:editId="6151905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4">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6" style="position:absolute;left:0;text-align:left;margin-left:0;margin-top:58.85pt;width:334.35pt;height:221pt;z-index:25163980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 id="Imagen 31" o:spid="_x0000_s1037"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5" o:title="" croptop="857f" cropbottom="1488f" cropright="8f"/>
                  <v:path arrowok="t"/>
                </v:shape>
                <v:roundrect id="Rectángulo redondeado 193" o:spid="_x0000_s1038"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9"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40"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41"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F73331" w:rsidRPr="00553AB6" w:rsidRDefault="00F73331"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607051BC"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Como unidad de control hace uso de una placa de prototipado CY8CKIT-049-42xx de la empresa Cypress</w:t>
      </w:r>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r w:rsidR="008625CF" w:rsidRPr="00CB3CAF">
        <w:rPr>
          <w:lang w:val="x-none" w:eastAsia="x-none"/>
        </w:rPr>
        <w:t xml:space="preserve">ued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r w:rsidRPr="00CB3CAF">
        <w:rPr>
          <w:color w:val="0070C0"/>
          <w:u w:val="single"/>
          <w:lang w:val="es-AR" w:eastAsia="x-none"/>
        </w:rPr>
        <w:t>)b</w:t>
      </w:r>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 xml:space="preserve">mediante un divisor resistivo y un comparador de histéresis (Schmitt-Trigger)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6A5800E" w:rsidR="00D33661" w:rsidRDefault="002617BA" w:rsidP="005A564F">
      <w:pPr>
        <w:pStyle w:val="Ttulo2"/>
        <w:numPr>
          <w:ilvl w:val="1"/>
          <w:numId w:val="1"/>
        </w:numPr>
        <w:ind w:left="2552" w:right="2267" w:hanging="567"/>
      </w:pPr>
      <w:bookmarkStart w:id="100" w:name="_Toc172884088"/>
      <w:bookmarkStart w:id="101" w:name="_Ref185168355"/>
      <w:r>
        <w:t>Diseño y desarrollo del “</w:t>
      </w:r>
      <w:r w:rsidR="000E577D">
        <w:t>Bloque A</w:t>
      </w:r>
      <w:r>
        <w:t>”</w:t>
      </w:r>
      <w:r w:rsidR="00C92BB3">
        <w:t xml:space="preserve">: Sistema de control; </w:t>
      </w:r>
      <w:r w:rsidR="00C20158">
        <w:t>Conversor i-V-I</w:t>
      </w:r>
      <w:r w:rsidR="00C92BB3">
        <w:t xml:space="preserve"> y Sensor de fuerza</w:t>
      </w:r>
      <w:bookmarkEnd w:id="100"/>
      <w:bookmarkEnd w:id="101"/>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Cypress, correspondiente a la familia PSoC4 cuyo núcleo </w:t>
      </w:r>
      <w:r w:rsidR="002C605B">
        <w:t xml:space="preserve">de 32 bits </w:t>
      </w:r>
      <w:r w:rsidR="008B5553">
        <w:t>es un</w:t>
      </w:r>
      <w:r w:rsidR="00C2155E" w:rsidRPr="00C2155E">
        <w:t xml:space="preserve"> </w:t>
      </w:r>
      <w:r>
        <w:t>Cortex</w:t>
      </w:r>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5CF890C0" w:rsidR="00F0100E" w:rsidRDefault="00BC350B" w:rsidP="005A564F">
      <w:pPr>
        <w:pStyle w:val="Ttulo3"/>
        <w:numPr>
          <w:ilvl w:val="2"/>
          <w:numId w:val="1"/>
        </w:numPr>
      </w:pPr>
      <w:bookmarkStart w:id="102" w:name="_Toc172884089"/>
      <w:r>
        <w:t>Características del microcontrolador seleccionado</w:t>
      </w:r>
      <w:bookmarkEnd w:id="102"/>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Cypress,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un Cortex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766784" behindDoc="0" locked="0" layoutInCell="1" allowOverlap="1" wp14:anchorId="22E75020" wp14:editId="111C31C1">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6">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un led y un pulsador on-board</w:t>
      </w:r>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bootloader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on-board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3" w:name="_Ref170038249"/>
      <w:bookmarkStart w:id="104"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3EAB0693" w:rsidR="00F2273B" w:rsidRDefault="00100F87" w:rsidP="00961026">
      <w:pPr>
        <w:pStyle w:val="Descripcin"/>
        <w:ind w:left="1134" w:right="849" w:firstLine="0"/>
        <w:jc w:val="center"/>
        <w:rPr>
          <w:i w:val="0"/>
          <w:color w:val="000000" w:themeColor="text1"/>
          <w:sz w:val="22"/>
        </w:rPr>
      </w:pPr>
      <w:bookmarkStart w:id="105" w:name="_Toc172761187"/>
      <w:r w:rsidRPr="00100F8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bookmarkEnd w:id="103"/>
      <w:r w:rsidRPr="00100F87">
        <w:rPr>
          <w:color w:val="000000" w:themeColor="text1"/>
          <w:sz w:val="22"/>
        </w:rPr>
        <w:t>:</w:t>
      </w:r>
      <w:r w:rsidRPr="00100F87">
        <w:rPr>
          <w:i w:val="0"/>
          <w:color w:val="000000" w:themeColor="text1"/>
          <w:sz w:val="22"/>
        </w:rPr>
        <w:t xml:space="preserve"> (a) Captura de la placa de Prototipado CY8CKIT-042 con componentes on-board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4"/>
      <w:bookmarkEnd w:id="105"/>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r w:rsidRPr="00EF3F2B">
        <w:rPr>
          <w:color w:val="00B0F0"/>
          <w:u w:val="single"/>
          <w:lang w:val="es-AR" w:eastAsia="x-none"/>
        </w:rPr>
        <w:t>)a</w:t>
      </w:r>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power-on”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Serial_Wire Debug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con la función anexa de ingreso al bootloader</w:t>
      </w:r>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40832" behindDoc="0" locked="0" layoutInCell="1" allowOverlap="1" wp14:anchorId="1CAAF845" wp14:editId="01AD7728">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7">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ou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6"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486AF41" w:rsidR="00344FCE" w:rsidRDefault="00961026" w:rsidP="00E905C2">
      <w:pPr>
        <w:pStyle w:val="Descripcin"/>
        <w:ind w:left="284" w:right="140" w:firstLine="0"/>
        <w:jc w:val="center"/>
        <w:rPr>
          <w:i w:val="0"/>
          <w:color w:val="000000" w:themeColor="text1"/>
          <w:sz w:val="22"/>
        </w:rPr>
      </w:pPr>
      <w:bookmarkStart w:id="107" w:name="_Toc170633920"/>
      <w:bookmarkStart w:id="108" w:name="_Toc172761188"/>
      <w:r w:rsidRPr="00961026">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3</w:t>
      </w:r>
      <w:r w:rsidR="000358F5">
        <w:rPr>
          <w:color w:val="000000" w:themeColor="text1"/>
          <w:sz w:val="22"/>
        </w:rPr>
        <w:fldChar w:fldCharType="end"/>
      </w:r>
      <w:bookmarkEnd w:id="106"/>
      <w:r w:rsidRPr="00961026">
        <w:rPr>
          <w:color w:val="000000" w:themeColor="text1"/>
          <w:sz w:val="22"/>
        </w:rPr>
        <w:t>:</w:t>
      </w:r>
      <w:r w:rsidRPr="00961026">
        <w:rPr>
          <w:i w:val="0"/>
          <w:color w:val="000000" w:themeColor="text1"/>
          <w:sz w:val="22"/>
        </w:rPr>
        <w:t xml:space="preserve"> (a) Pinout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Pinout del microcontrolador CY8C4245AXI-483 </w:t>
      </w:r>
      <w:r w:rsidR="001D6A96">
        <w:rPr>
          <w:i w:val="0"/>
          <w:color w:val="000000" w:themeColor="text1"/>
          <w:sz w:val="22"/>
        </w:rPr>
        <w:t>de la familia PSoC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7"/>
      <w:bookmarkEnd w:id="108"/>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41856" behindDoc="0" locked="0" layoutInCell="1" allowOverlap="1" wp14:anchorId="2FF69D65" wp14:editId="76C0FC4A">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8">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PSoC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42617074" w:rsidR="009D5469" w:rsidRPr="006F7F28" w:rsidRDefault="009D5469" w:rsidP="00E905C2">
      <w:pPr>
        <w:pStyle w:val="Descripcin"/>
        <w:ind w:left="284" w:right="282" w:firstLine="0"/>
        <w:jc w:val="center"/>
        <w:rPr>
          <w:i w:val="0"/>
          <w:color w:val="000000" w:themeColor="text1"/>
          <w:sz w:val="22"/>
        </w:rPr>
      </w:pPr>
      <w:bookmarkStart w:id="109" w:name="_Ref170048062"/>
      <w:bookmarkStart w:id="110" w:name="_Toc170633921"/>
      <w:bookmarkStart w:id="111" w:name="_Toc172761189"/>
      <w:r w:rsidRPr="009D5469">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4</w:t>
      </w:r>
      <w:r w:rsidR="000358F5">
        <w:rPr>
          <w:color w:val="000000" w:themeColor="text1"/>
          <w:sz w:val="22"/>
        </w:rPr>
        <w:fldChar w:fldCharType="end"/>
      </w:r>
      <w:bookmarkEnd w:id="109"/>
      <w:r w:rsidRPr="009D5469">
        <w:rPr>
          <w:color w:val="000000" w:themeColor="text1"/>
          <w:sz w:val="22"/>
        </w:rPr>
        <w:t>:</w:t>
      </w:r>
      <w:r w:rsidRPr="009D5469">
        <w:rPr>
          <w:i w:val="0"/>
          <w:color w:val="000000" w:themeColor="text1"/>
          <w:sz w:val="22"/>
        </w:rPr>
        <w:t xml:space="preserve"> Diagrama en bloques de los microcontroladores de la familia P</w:t>
      </w:r>
      <w:r>
        <w:rPr>
          <w:i w:val="0"/>
          <w:color w:val="000000" w:themeColor="text1"/>
          <w:sz w:val="22"/>
        </w:rPr>
        <w:t>SoC 4200 (Fuente: referencia [36</w:t>
      </w:r>
      <w:r w:rsidRPr="009D5469">
        <w:rPr>
          <w:i w:val="0"/>
          <w:color w:val="000000" w:themeColor="text1"/>
          <w:sz w:val="22"/>
        </w:rPr>
        <w:t>]).</w:t>
      </w:r>
      <w:bookmarkEnd w:id="110"/>
      <w:bookmarkEnd w:id="111"/>
    </w:p>
    <w:p w14:paraId="2427C292" w14:textId="6A6E3023" w:rsidR="009D5469" w:rsidRPr="009D5469" w:rsidRDefault="009D5469" w:rsidP="009D5469">
      <w:pPr>
        <w:pStyle w:val="Descripcin"/>
        <w:keepNext/>
        <w:ind w:left="1134" w:right="1133" w:firstLine="0"/>
        <w:jc w:val="center"/>
        <w:rPr>
          <w:i w:val="0"/>
          <w:color w:val="000000" w:themeColor="text1"/>
          <w:sz w:val="22"/>
        </w:rPr>
      </w:pPr>
      <w:bookmarkStart w:id="112" w:name="_Ref170048309"/>
      <w:bookmarkStart w:id="113" w:name="_Toc170633945"/>
      <w:bookmarkStart w:id="114" w:name="_Toc172884137"/>
      <w:r w:rsidRPr="009D5469">
        <w:rPr>
          <w:color w:val="000000" w:themeColor="text1"/>
          <w:sz w:val="22"/>
        </w:rPr>
        <w:lastRenderedPageBreak/>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w:t>
      </w:r>
      <w:r w:rsidR="00176E96">
        <w:rPr>
          <w:color w:val="000000" w:themeColor="text1"/>
          <w:sz w:val="22"/>
        </w:rPr>
        <w:fldChar w:fldCharType="end"/>
      </w:r>
      <w:bookmarkEnd w:id="112"/>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3"/>
      <w:bookmarkEnd w:id="114"/>
    </w:p>
    <w:p w14:paraId="76D1AF17" w14:textId="182FED05" w:rsidR="00100F87" w:rsidRPr="00931E6F" w:rsidRDefault="009D5469" w:rsidP="00931E6F">
      <w:pPr>
        <w:rPr>
          <w:lang w:val="es-AR" w:eastAsia="x-none"/>
        </w:rPr>
        <w:sectPr w:rsidR="00100F87" w:rsidRPr="00931E6F" w:rsidSect="00A92AAD">
          <w:headerReference w:type="default" r:id="rId119"/>
          <w:type w:val="continuous"/>
          <w:pgSz w:w="11906" w:h="16838"/>
          <w:pgMar w:top="1418" w:right="1134" w:bottom="1418" w:left="1134" w:header="720" w:footer="720" w:gutter="0"/>
          <w:cols w:space="720"/>
        </w:sectPr>
      </w:pPr>
      <w:r>
        <w:rPr>
          <w:noProof/>
          <w:lang w:val="es-AR"/>
        </w:rPr>
        <w:drawing>
          <wp:inline distT="0" distB="0" distL="0" distR="0" wp14:anchorId="551DF36A" wp14:editId="649B9D04">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20">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Cortex-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PSoC Creator</w:t>
      </w:r>
      <w:r w:rsidR="007E4342">
        <w:t xml:space="preserve">. Cabe aclarar que el PSoC Creator 4.4 es la última versión de este software, dado que en el año </w:t>
      </w:r>
      <w:r w:rsidR="00F972A6">
        <w:t xml:space="preserve">2020 (año del lanzamiento de la versión 4.4), la empresa estadounidense </w:t>
      </w:r>
      <w:r w:rsidR="00F972A6" w:rsidRPr="00F972A6">
        <w:rPr>
          <w:i/>
        </w:rPr>
        <w:t>Cypress S</w:t>
      </w:r>
      <w:r w:rsidR="00F972A6">
        <w:rPr>
          <w:i/>
        </w:rPr>
        <w:t>e</w:t>
      </w:r>
      <w:r w:rsidR="00F972A6" w:rsidRPr="00F972A6">
        <w:rPr>
          <w:i/>
        </w:rPr>
        <w:t>miconductor Corporation</w:t>
      </w:r>
      <w:r w:rsidR="00F972A6">
        <w:t xml:space="preserve"> fue adquirida por la empresa alemana </w:t>
      </w:r>
      <w:r w:rsidR="00F972A6" w:rsidRPr="00F972A6">
        <w:rPr>
          <w:i/>
        </w:rPr>
        <w:t>Infineon Technologies AG</w:t>
      </w:r>
      <w:r w:rsidR="00F972A6">
        <w:t>, cuestión que suspendió las a</w:t>
      </w:r>
      <w:r>
        <w:t>ctualizaciones del PSoC Creator y</w:t>
      </w:r>
      <w:r w:rsidR="00F972A6">
        <w:t xml:space="preserve"> subsumió la interfaz para la programación de toda la familia de herramientas de Cypress en el software ModusToobox de la empresa Infineon.</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PSoC Creator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42880" behindDoc="0" locked="0" layoutInCell="1" allowOverlap="1" wp14:anchorId="29108939" wp14:editId="40E39638">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1">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644928" behindDoc="0" locked="0" layoutInCell="1" allowOverlap="1" wp14:anchorId="1CE96127" wp14:editId="7606AE2B">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56EC73EF" w:rsidR="00F73331" w:rsidRPr="0082028E" w:rsidRDefault="00F73331" w:rsidP="0082028E">
                            <w:pPr>
                              <w:pStyle w:val="Descripcin"/>
                              <w:tabs>
                                <w:tab w:val="left" w:pos="9072"/>
                              </w:tabs>
                              <w:ind w:left="567" w:right="558" w:firstLine="0"/>
                              <w:jc w:val="center"/>
                              <w:rPr>
                                <w:i w:val="0"/>
                                <w:color w:val="000000" w:themeColor="text1"/>
                                <w:sz w:val="32"/>
                                <w:szCs w:val="24"/>
                              </w:rPr>
                            </w:pPr>
                            <w:bookmarkStart w:id="115" w:name="_Ref170163922"/>
                            <w:bookmarkStart w:id="116" w:name="_Toc170633922"/>
                            <w:bookmarkStart w:id="117"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5"/>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2" type="#_x0000_t202" style="position:absolute;left:0;text-align:left;margin-left:0;margin-top:6.75pt;width:481.9pt;height:.05pt;z-index:251644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56EC73EF" w:rsidR="00F73331" w:rsidRPr="0082028E" w:rsidRDefault="00F73331" w:rsidP="0082028E">
                      <w:pPr>
                        <w:pStyle w:val="Descripcin"/>
                        <w:tabs>
                          <w:tab w:val="left" w:pos="9072"/>
                        </w:tabs>
                        <w:ind w:left="567" w:right="558" w:firstLine="0"/>
                        <w:jc w:val="center"/>
                        <w:rPr>
                          <w:i w:val="0"/>
                          <w:color w:val="000000" w:themeColor="text1"/>
                          <w:sz w:val="32"/>
                          <w:szCs w:val="24"/>
                        </w:rPr>
                      </w:pPr>
                      <w:bookmarkStart w:id="118" w:name="_Ref170163922"/>
                      <w:bookmarkStart w:id="119" w:name="_Toc170633922"/>
                      <w:bookmarkStart w:id="120"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8"/>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9"/>
                      <w:bookmarkEnd w:id="120"/>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cysch</w:t>
      </w:r>
      <w:r>
        <w:rPr>
          <w:i/>
        </w:rPr>
        <w:t>”</w:t>
      </w:r>
      <w:r>
        <w:t xml:space="preserve"> (que corresponde al esquemático) y tiene dos tipos; el módulo “Bootloader_X”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PSoC Creator 4.4.</w:t>
      </w:r>
    </w:p>
    <w:p w14:paraId="4C80F311" w14:textId="0071297F" w:rsidR="00D12592" w:rsidRDefault="0024330E" w:rsidP="000A7E0E">
      <w:pPr>
        <w:ind w:left="851"/>
      </w:pPr>
      <w:r>
        <w:rPr>
          <w:noProof/>
          <w:u w:val="single"/>
          <w:lang w:val="es-AR"/>
        </w:rPr>
        <w:drawing>
          <wp:anchor distT="0" distB="0" distL="114300" distR="114300" simplePos="0" relativeHeight="251645952" behindDoc="0" locked="0" layoutInCell="1" allowOverlap="1" wp14:anchorId="6175143D" wp14:editId="7954A0ED">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2">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648000" behindDoc="0" locked="0" layoutInCell="1" allowOverlap="1" wp14:anchorId="3DDD6D9F" wp14:editId="3EAEA74C">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4BF050DA" w:rsidR="00F73331" w:rsidRPr="00347A25" w:rsidRDefault="00F73331" w:rsidP="00347A25">
                            <w:pPr>
                              <w:pStyle w:val="Descripcin"/>
                              <w:ind w:firstLine="0"/>
                              <w:jc w:val="center"/>
                              <w:rPr>
                                <w:i w:val="0"/>
                                <w:noProof/>
                                <w:color w:val="000000" w:themeColor="text1"/>
                                <w:sz w:val="32"/>
                                <w:szCs w:val="24"/>
                                <w:u w:val="single"/>
                              </w:rPr>
                            </w:pPr>
                            <w:bookmarkStart w:id="121" w:name="_Ref170111500"/>
                            <w:bookmarkStart w:id="122" w:name="_Toc170633923"/>
                            <w:bookmarkStart w:id="123"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1"/>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3" type="#_x0000_t202" style="position:absolute;left:0;text-align:left;margin-left:46.9pt;margin-top:13.7pt;width:443.25pt;height:47.95pt;z-index:251648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4BF050DA" w:rsidR="00F73331" w:rsidRPr="00347A25" w:rsidRDefault="00F73331" w:rsidP="00347A25">
                      <w:pPr>
                        <w:pStyle w:val="Descripcin"/>
                        <w:ind w:firstLine="0"/>
                        <w:jc w:val="center"/>
                        <w:rPr>
                          <w:i w:val="0"/>
                          <w:noProof/>
                          <w:color w:val="000000" w:themeColor="text1"/>
                          <w:sz w:val="32"/>
                          <w:szCs w:val="24"/>
                          <w:u w:val="single"/>
                        </w:rPr>
                      </w:pPr>
                      <w:bookmarkStart w:id="124" w:name="_Ref170111500"/>
                      <w:bookmarkStart w:id="125" w:name="_Toc170633923"/>
                      <w:bookmarkStart w:id="126"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4"/>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5"/>
                      <w:bookmarkEnd w:id="126"/>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Pins):</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649024" behindDoc="0" locked="0" layoutInCell="1" allowOverlap="1" wp14:anchorId="2F7F5622" wp14:editId="4D54EA8C">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3">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7824EF82" w:rsidR="00727A9D" w:rsidRPr="00727A9D" w:rsidRDefault="00727A9D" w:rsidP="004A5712">
      <w:pPr>
        <w:pStyle w:val="Descripcin"/>
        <w:ind w:left="851" w:right="849" w:firstLine="0"/>
        <w:jc w:val="center"/>
        <w:rPr>
          <w:i w:val="0"/>
          <w:color w:val="000000" w:themeColor="text1"/>
          <w:sz w:val="28"/>
        </w:rPr>
      </w:pPr>
      <w:bookmarkStart w:id="127" w:name="_Ref170164736"/>
      <w:bookmarkStart w:id="128" w:name="_Toc170633924"/>
      <w:bookmarkStart w:id="129" w:name="_Toc172761192"/>
      <w:r w:rsidRPr="00727A9D">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7</w:t>
      </w:r>
      <w:r w:rsidR="000358F5">
        <w:rPr>
          <w:color w:val="000000" w:themeColor="text1"/>
          <w:sz w:val="22"/>
        </w:rPr>
        <w:fldChar w:fldCharType="end"/>
      </w:r>
      <w:bookmarkEnd w:id="127"/>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8"/>
      <w:bookmarkEnd w:id="129"/>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isr_X):</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650048" behindDoc="0" locked="0" layoutInCell="1" allowOverlap="1" wp14:anchorId="402D13A6" wp14:editId="4DB6D1D4">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4">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irq”),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10175DD2" w:rsidR="00B9606B" w:rsidRPr="00876D5E" w:rsidRDefault="00876D5E" w:rsidP="005E3A97">
      <w:pPr>
        <w:pStyle w:val="Descripcin"/>
        <w:ind w:left="426" w:right="-1" w:firstLine="0"/>
        <w:jc w:val="center"/>
        <w:rPr>
          <w:i w:val="0"/>
          <w:color w:val="000000" w:themeColor="text1"/>
          <w:sz w:val="22"/>
        </w:rPr>
      </w:pPr>
      <w:bookmarkStart w:id="130" w:name="_Ref170286270"/>
      <w:bookmarkStart w:id="131" w:name="_Toc170633925"/>
      <w:bookmarkStart w:id="132" w:name="_Toc172761193"/>
      <w:r w:rsidRPr="00876D5E">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8</w:t>
      </w:r>
      <w:r w:rsidR="000358F5">
        <w:rPr>
          <w:color w:val="000000" w:themeColor="text1"/>
          <w:sz w:val="22"/>
        </w:rPr>
        <w:fldChar w:fldCharType="end"/>
      </w:r>
      <w:bookmarkEnd w:id="130"/>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1"/>
      <w:bookmarkEnd w:id="132"/>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PSoC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PWM con salida pseudo-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651072" behindDoc="0" locked="0" layoutInCell="1" allowOverlap="1" wp14:anchorId="6644256E" wp14:editId="799C8B1A">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5">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653120" behindDoc="0" locked="0" layoutInCell="1" allowOverlap="1" wp14:anchorId="7B5CA126" wp14:editId="05916387">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5A6141FF" w:rsidR="00F73331" w:rsidRPr="00C86F00" w:rsidRDefault="00F73331" w:rsidP="00C86F00">
                            <w:pPr>
                              <w:pStyle w:val="Descripcin"/>
                              <w:jc w:val="center"/>
                              <w:rPr>
                                <w:i w:val="0"/>
                                <w:noProof/>
                                <w:color w:val="000000" w:themeColor="text1"/>
                                <w:sz w:val="32"/>
                                <w:szCs w:val="24"/>
                              </w:rPr>
                            </w:pPr>
                            <w:bookmarkStart w:id="133" w:name="_Ref170286178"/>
                            <w:bookmarkStart w:id="134" w:name="_Toc170633926"/>
                            <w:bookmarkStart w:id="135"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3"/>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4" type="#_x0000_t202" style="position:absolute;left:0;text-align:left;margin-left:44.55pt;margin-top:20.5pt;width:416.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5A6141FF" w:rsidR="00F73331" w:rsidRPr="00C86F00" w:rsidRDefault="00F73331" w:rsidP="00C86F00">
                      <w:pPr>
                        <w:pStyle w:val="Descripcin"/>
                        <w:jc w:val="center"/>
                        <w:rPr>
                          <w:i w:val="0"/>
                          <w:noProof/>
                          <w:color w:val="000000" w:themeColor="text1"/>
                          <w:sz w:val="32"/>
                          <w:szCs w:val="24"/>
                        </w:rPr>
                      </w:pPr>
                      <w:bookmarkStart w:id="136" w:name="_Ref170286178"/>
                      <w:bookmarkStart w:id="137" w:name="_Toc170633926"/>
                      <w:bookmarkStart w:id="138"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6"/>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7"/>
                      <w:bookmarkEnd w:id="138"/>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interrup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656192" behindDoc="0" locked="0" layoutInCell="1" allowOverlap="1" wp14:anchorId="46B77BD0" wp14:editId="35A3E7EB">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720B7787" w:rsidR="00F73331" w:rsidRPr="006E60CE" w:rsidRDefault="00F73331" w:rsidP="004C63A2">
                            <w:pPr>
                              <w:pStyle w:val="Descripcin"/>
                              <w:ind w:firstLine="0"/>
                              <w:jc w:val="center"/>
                              <w:rPr>
                                <w:i w:val="0"/>
                                <w:noProof/>
                                <w:color w:val="auto"/>
                                <w:sz w:val="32"/>
                                <w:szCs w:val="24"/>
                              </w:rPr>
                            </w:pPr>
                            <w:bookmarkStart w:id="139" w:name="_Ref170288141"/>
                            <w:bookmarkStart w:id="140" w:name="_Toc170633927"/>
                            <w:bookmarkStart w:id="141"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9"/>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5" type="#_x0000_t202" style="position:absolute;left:0;text-align:left;margin-left:48.3pt;margin-top:276.45pt;width:431.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720B7787" w:rsidR="00F73331" w:rsidRPr="006E60CE" w:rsidRDefault="00F73331" w:rsidP="004C63A2">
                      <w:pPr>
                        <w:pStyle w:val="Descripcin"/>
                        <w:ind w:firstLine="0"/>
                        <w:jc w:val="center"/>
                        <w:rPr>
                          <w:i w:val="0"/>
                          <w:noProof/>
                          <w:color w:val="auto"/>
                          <w:sz w:val="32"/>
                          <w:szCs w:val="24"/>
                        </w:rPr>
                      </w:pPr>
                      <w:bookmarkStart w:id="142" w:name="_Ref170288141"/>
                      <w:bookmarkStart w:id="143" w:name="_Toc170633927"/>
                      <w:bookmarkStart w:id="144"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2"/>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3"/>
                      <w:bookmarkEnd w:id="144"/>
                    </w:p>
                  </w:txbxContent>
                </v:textbox>
              </v:shape>
            </w:pict>
          </mc:Fallback>
        </mc:AlternateContent>
      </w:r>
      <w:r w:rsidRPr="00354495">
        <w:rPr>
          <w:noProof/>
          <w:lang w:val="es-AR"/>
        </w:rPr>
        <w:drawing>
          <wp:anchor distT="0" distB="0" distL="114300" distR="114300" simplePos="0" relativeHeight="251654144" behindDoc="0" locked="0" layoutInCell="1" allowOverlap="1" wp14:anchorId="268F1E62" wp14:editId="6C04ECD9">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6">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LCD</w:t>
      </w:r>
      <w:r w:rsidR="00876CD4">
        <w:rPr>
          <w:u w:val="single"/>
        </w:rPr>
        <w:t>_Char</w:t>
      </w:r>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displays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Enabl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main” del </w:t>
      </w:r>
      <w:r w:rsidR="00183B3D" w:rsidRPr="00183B3D">
        <w:rPr>
          <w:noProof/>
          <w:color w:val="000000" w:themeColor="text1"/>
          <w:lang w:val="es-AR"/>
        </w:rPr>
        <w:drawing>
          <wp:anchor distT="0" distB="0" distL="114300" distR="114300" simplePos="0" relativeHeight="251657216" behindDoc="0" locked="0" layoutInCell="1" allowOverlap="1" wp14:anchorId="06B87100" wp14:editId="13FF2FCE">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7">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659264" behindDoc="0" locked="0" layoutInCell="1" allowOverlap="1" wp14:anchorId="66C7E647" wp14:editId="3FD9A5C3">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00F9F05C" w:rsidR="00F73331" w:rsidRPr="002E033D" w:rsidRDefault="00F73331" w:rsidP="002E033D">
                            <w:pPr>
                              <w:pStyle w:val="Descripcin"/>
                              <w:ind w:firstLine="0"/>
                              <w:jc w:val="center"/>
                              <w:rPr>
                                <w:i w:val="0"/>
                                <w:color w:val="000000" w:themeColor="text1"/>
                                <w:sz w:val="32"/>
                                <w:szCs w:val="24"/>
                              </w:rPr>
                            </w:pPr>
                            <w:bookmarkStart w:id="145" w:name="_Ref170332408"/>
                            <w:bookmarkStart w:id="146" w:name="_Toc170633928"/>
                            <w:bookmarkStart w:id="147"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5"/>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6" type="#_x0000_t202" style="position:absolute;left:0;text-align:left;margin-left:80.55pt;margin-top:7.3pt;width:376.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00F9F05C" w:rsidR="00F73331" w:rsidRPr="002E033D" w:rsidRDefault="00F73331" w:rsidP="002E033D">
                      <w:pPr>
                        <w:pStyle w:val="Descripcin"/>
                        <w:ind w:firstLine="0"/>
                        <w:jc w:val="center"/>
                        <w:rPr>
                          <w:i w:val="0"/>
                          <w:color w:val="000000" w:themeColor="text1"/>
                          <w:sz w:val="32"/>
                          <w:szCs w:val="24"/>
                        </w:rPr>
                      </w:pPr>
                      <w:bookmarkStart w:id="148" w:name="_Ref170332408"/>
                      <w:bookmarkStart w:id="149" w:name="_Toc170633928"/>
                      <w:bookmarkStart w:id="150"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8"/>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9"/>
                      <w:bookmarkEnd w:id="150"/>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r w:rsidR="00AA008E">
        <w:t>mediente</w:t>
      </w:r>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El IDAC cuenta con la posibilidad de configurarse para un rango de 7 bits con una corriente máxima de 304,8 uA y resolución de 1.2 uA/bit, o un rango de 8 bits con una corriente máxima de 612 uA y resolución de 2.4 uA/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660288" behindDoc="0" locked="0" layoutInCell="1" allowOverlap="1" wp14:anchorId="028BAC3E" wp14:editId="1BB8FEF6">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8">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662336" behindDoc="0" locked="0" layoutInCell="1" allowOverlap="1" wp14:anchorId="3494E15E" wp14:editId="2319E40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357E2055" w:rsidR="00F73331" w:rsidRPr="00AD3A79" w:rsidRDefault="00F73331" w:rsidP="0042311A">
                            <w:pPr>
                              <w:pStyle w:val="Descripcin"/>
                              <w:ind w:firstLine="0"/>
                              <w:jc w:val="center"/>
                              <w:rPr>
                                <w:i w:val="0"/>
                                <w:noProof/>
                                <w:color w:val="000000" w:themeColor="text1"/>
                                <w:sz w:val="32"/>
                                <w:szCs w:val="24"/>
                              </w:rPr>
                            </w:pPr>
                            <w:bookmarkStart w:id="151" w:name="_Ref170334623"/>
                            <w:bookmarkStart w:id="152" w:name="_Toc170633929"/>
                            <w:bookmarkStart w:id="153"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1"/>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7" type="#_x0000_t202" style="position:absolute;left:0;text-align:left;margin-left:53.55pt;margin-top:5.9pt;width:414.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357E2055" w:rsidR="00F73331" w:rsidRPr="00AD3A79" w:rsidRDefault="00F73331" w:rsidP="0042311A">
                      <w:pPr>
                        <w:pStyle w:val="Descripcin"/>
                        <w:ind w:firstLine="0"/>
                        <w:jc w:val="center"/>
                        <w:rPr>
                          <w:i w:val="0"/>
                          <w:noProof/>
                          <w:color w:val="000000" w:themeColor="text1"/>
                          <w:sz w:val="32"/>
                          <w:szCs w:val="24"/>
                        </w:rPr>
                      </w:pPr>
                      <w:bookmarkStart w:id="154" w:name="_Ref170334623"/>
                      <w:bookmarkStart w:id="155" w:name="_Toc170633929"/>
                      <w:bookmarkStart w:id="156"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4"/>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5"/>
                      <w:bookmarkEnd w:id="156"/>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665408" behindDoc="0" locked="0" layoutInCell="1" allowOverlap="1" wp14:anchorId="578DE865" wp14:editId="334DD761">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4C518287" w:rsidR="00F73331" w:rsidRPr="00F57CC3" w:rsidRDefault="00F73331" w:rsidP="00F57CC3">
                            <w:pPr>
                              <w:pStyle w:val="Descripcin"/>
                              <w:ind w:firstLine="0"/>
                              <w:jc w:val="center"/>
                              <w:rPr>
                                <w:i w:val="0"/>
                                <w:color w:val="000000" w:themeColor="text1"/>
                                <w:sz w:val="32"/>
                                <w:szCs w:val="24"/>
                              </w:rPr>
                            </w:pPr>
                            <w:bookmarkStart w:id="157" w:name="_Ref170337411"/>
                            <w:bookmarkStart w:id="158" w:name="_Toc170633930"/>
                            <w:bookmarkStart w:id="159"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7"/>
                            <w:r w:rsidRPr="00F57CC3">
                              <w:rPr>
                                <w:i w:val="0"/>
                                <w:color w:val="000000" w:themeColor="text1"/>
                                <w:sz w:val="22"/>
                              </w:rPr>
                              <w:t>: Imagen del módulo AMux con la función de inicialización (izquierda); Ventana de configuración inicial desde el esquemático (derecha) (Fuente: elaboración propia).</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8" type="#_x0000_t202" style="position:absolute;left:0;text-align:left;margin-left:43.8pt;margin-top:286.25pt;width:440.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4C518287" w:rsidR="00F73331" w:rsidRPr="00F57CC3" w:rsidRDefault="00F73331" w:rsidP="00F57CC3">
                      <w:pPr>
                        <w:pStyle w:val="Descripcin"/>
                        <w:ind w:firstLine="0"/>
                        <w:jc w:val="center"/>
                        <w:rPr>
                          <w:i w:val="0"/>
                          <w:color w:val="000000" w:themeColor="text1"/>
                          <w:sz w:val="32"/>
                          <w:szCs w:val="24"/>
                        </w:rPr>
                      </w:pPr>
                      <w:bookmarkStart w:id="160" w:name="_Ref170337411"/>
                      <w:bookmarkStart w:id="161" w:name="_Toc170633930"/>
                      <w:bookmarkStart w:id="162"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60"/>
                      <w:r w:rsidRPr="00F57CC3">
                        <w:rPr>
                          <w:i w:val="0"/>
                          <w:color w:val="000000" w:themeColor="text1"/>
                          <w:sz w:val="22"/>
                        </w:rPr>
                        <w:t>: Imagen del módulo AMux con la función de inicialización (izquierda); Ventana de configuración inicial desde el esquemático (derecha) (Fuente: elaboración propia).</w:t>
                      </w:r>
                      <w:bookmarkEnd w:id="161"/>
                      <w:bookmarkEnd w:id="162"/>
                    </w:p>
                  </w:txbxContent>
                </v:textbox>
              </v:shape>
            </w:pict>
          </mc:Fallback>
        </mc:AlternateContent>
      </w:r>
      <w:r>
        <w:rPr>
          <w:noProof/>
          <w:lang w:val="es-AR"/>
        </w:rPr>
        <w:drawing>
          <wp:anchor distT="0" distB="0" distL="114300" distR="114300" simplePos="0" relativeHeight="251663360" behindDoc="0" locked="0" layoutInCell="1" allowOverlap="1" wp14:anchorId="75A16E01" wp14:editId="4C4C8139">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9">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Comp):</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668480" behindDoc="0" locked="0" layoutInCell="1" allowOverlap="1" wp14:anchorId="0CBAA173" wp14:editId="2E065182">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6CBB11D0" w:rsidR="00F73331" w:rsidRPr="00B55955" w:rsidRDefault="00F73331" w:rsidP="00B55955">
                            <w:pPr>
                              <w:pStyle w:val="Descripcin"/>
                              <w:ind w:firstLine="0"/>
                              <w:jc w:val="center"/>
                              <w:rPr>
                                <w:i w:val="0"/>
                                <w:noProof/>
                                <w:color w:val="000000" w:themeColor="text1"/>
                                <w:sz w:val="32"/>
                                <w:szCs w:val="24"/>
                              </w:rPr>
                            </w:pPr>
                            <w:bookmarkStart w:id="163" w:name="_Ref170338519"/>
                            <w:bookmarkStart w:id="164" w:name="_Toc170633931"/>
                            <w:bookmarkStart w:id="165"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3"/>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9" type="#_x0000_t202" style="position:absolute;left:0;text-align:left;margin-left:52.7pt;margin-top:239.6pt;width:37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6CBB11D0" w:rsidR="00F73331" w:rsidRPr="00B55955" w:rsidRDefault="00F73331" w:rsidP="00B55955">
                      <w:pPr>
                        <w:pStyle w:val="Descripcin"/>
                        <w:ind w:firstLine="0"/>
                        <w:jc w:val="center"/>
                        <w:rPr>
                          <w:i w:val="0"/>
                          <w:noProof/>
                          <w:color w:val="000000" w:themeColor="text1"/>
                          <w:sz w:val="32"/>
                          <w:szCs w:val="24"/>
                        </w:rPr>
                      </w:pPr>
                      <w:bookmarkStart w:id="166" w:name="_Ref170338519"/>
                      <w:bookmarkStart w:id="167" w:name="_Toc170633931"/>
                      <w:bookmarkStart w:id="168"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6"/>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7"/>
                      <w:bookmarkEnd w:id="168"/>
                    </w:p>
                  </w:txbxContent>
                </v:textbox>
              </v:shape>
            </w:pict>
          </mc:Fallback>
        </mc:AlternateContent>
      </w:r>
      <w:r>
        <w:rPr>
          <w:noProof/>
          <w:lang w:val="es-AR"/>
        </w:rPr>
        <w:drawing>
          <wp:anchor distT="0" distB="0" distL="114300" distR="114300" simplePos="0" relativeHeight="251666432" behindDoc="0" locked="0" layoutInCell="1" allowOverlap="1" wp14:anchorId="54CED3DA" wp14:editId="4371ADFC">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30">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Clock):</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r w:rsidRPr="00EE20D2">
        <w:rPr>
          <w:i/>
        </w:rPr>
        <w:t>clock</w:t>
      </w:r>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Para este tipo de usos, el PSoC4 proporciona el Módulo Clock</w:t>
      </w:r>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clock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7A1552DE" w:rsidR="001225ED" w:rsidRDefault="002918F8" w:rsidP="005A564F">
      <w:pPr>
        <w:pStyle w:val="Ttulo3"/>
        <w:numPr>
          <w:ilvl w:val="2"/>
          <w:numId w:val="1"/>
        </w:numPr>
        <w:rPr>
          <w:color w:val="000000" w:themeColor="text1"/>
          <w:sz w:val="22"/>
        </w:rPr>
      </w:pPr>
      <w:bookmarkStart w:id="169" w:name="_Toc172884090"/>
      <w:r>
        <w:rPr>
          <w:color w:val="000000" w:themeColor="text1"/>
          <w:sz w:val="22"/>
        </w:rPr>
        <w:lastRenderedPageBreak/>
        <w:t>Menú de configuración de la señal de electroestimulación</w:t>
      </w:r>
      <w:bookmarkEnd w:id="169"/>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669504" behindDoc="0" locked="0" layoutInCell="1" allowOverlap="1" wp14:anchorId="0685D276" wp14:editId="7B2C7A81">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1"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671552" behindDoc="0" locked="0" layoutInCell="1" allowOverlap="1" wp14:anchorId="002CCA23" wp14:editId="74649E8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0A3DFB59" w:rsidR="00F73331" w:rsidRPr="00B13D5A" w:rsidRDefault="00F73331" w:rsidP="00B13D5A">
                            <w:pPr>
                              <w:pStyle w:val="Descripcin"/>
                              <w:ind w:firstLine="0"/>
                              <w:jc w:val="center"/>
                              <w:rPr>
                                <w:i w:val="0"/>
                                <w:noProof/>
                                <w:color w:val="000000" w:themeColor="text1"/>
                                <w:sz w:val="32"/>
                                <w:szCs w:val="24"/>
                              </w:rPr>
                            </w:pPr>
                            <w:bookmarkStart w:id="170" w:name="_Ref170554806"/>
                            <w:bookmarkStart w:id="171" w:name="_Toc170633932"/>
                            <w:bookmarkStart w:id="172" w:name="_Ref171258457"/>
                            <w:bookmarkStart w:id="173"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0"/>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1"/>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50" type="#_x0000_t202" style="position:absolute;left:0;text-align:left;margin-left:0;margin-top:19.4pt;width:481.9pt;height:.0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0A3DFB59" w:rsidR="00F73331" w:rsidRPr="00B13D5A" w:rsidRDefault="00F73331" w:rsidP="00B13D5A">
                      <w:pPr>
                        <w:pStyle w:val="Descripcin"/>
                        <w:ind w:firstLine="0"/>
                        <w:jc w:val="center"/>
                        <w:rPr>
                          <w:i w:val="0"/>
                          <w:noProof/>
                          <w:color w:val="000000" w:themeColor="text1"/>
                          <w:sz w:val="32"/>
                          <w:szCs w:val="24"/>
                        </w:rPr>
                      </w:pPr>
                      <w:bookmarkStart w:id="174" w:name="_Ref170554806"/>
                      <w:bookmarkStart w:id="175" w:name="_Toc170633932"/>
                      <w:bookmarkStart w:id="176" w:name="_Ref171258457"/>
                      <w:bookmarkStart w:id="177"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4"/>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5"/>
                      <w:bookmarkEnd w:id="176"/>
                      <w:bookmarkEnd w:id="177"/>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12943C08" w:rsidR="00165A02" w:rsidRDefault="00BC350B" w:rsidP="005A564F">
      <w:pPr>
        <w:pStyle w:val="Ttulo3"/>
        <w:numPr>
          <w:ilvl w:val="2"/>
          <w:numId w:val="1"/>
        </w:numPr>
        <w:rPr>
          <w:noProof/>
          <w:color w:val="000000" w:themeColor="text1"/>
        </w:rPr>
      </w:pPr>
      <w:bookmarkStart w:id="178" w:name="_Toc172884091"/>
      <w:r>
        <w:rPr>
          <w:noProof/>
          <w:color w:val="000000" w:themeColor="text1"/>
        </w:rPr>
        <w:t>Caracteristica del s</w:t>
      </w:r>
      <w:r w:rsidR="00752B11">
        <w:rPr>
          <w:noProof/>
          <w:color w:val="000000" w:themeColor="text1"/>
        </w:rPr>
        <w:t>esor de fuerza/presion</w:t>
      </w:r>
      <w:bookmarkEnd w:id="178"/>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r w:rsidRPr="00755468">
        <w:t>Force Sensing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de la empresa Interlink Electronics</w:t>
      </w:r>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672576" behindDoc="0" locked="0" layoutInCell="1" allowOverlap="1" wp14:anchorId="1A91DC63" wp14:editId="532257A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2">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674624" behindDoc="0" locked="0" layoutInCell="1" allowOverlap="1" wp14:anchorId="770C96A7" wp14:editId="6789FEA1">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7A4841EF" w:rsidR="00F73331" w:rsidRPr="00341C1E" w:rsidRDefault="00F73331" w:rsidP="00341C1E">
                            <w:pPr>
                              <w:pStyle w:val="Descripcin"/>
                              <w:ind w:firstLine="0"/>
                              <w:jc w:val="center"/>
                              <w:rPr>
                                <w:i w:val="0"/>
                                <w:color w:val="000000" w:themeColor="text1"/>
                                <w:sz w:val="32"/>
                                <w:szCs w:val="24"/>
                              </w:rPr>
                            </w:pPr>
                            <w:bookmarkStart w:id="179" w:name="_Ref170645903"/>
                            <w:bookmarkStart w:id="180" w:name="_Toc170633933"/>
                            <w:bookmarkStart w:id="181"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9"/>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51" type="#_x0000_t202" style="position:absolute;left:0;text-align:left;margin-left:0;margin-top:5.85pt;width:450.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7A4841EF" w:rsidR="00F73331" w:rsidRPr="00341C1E" w:rsidRDefault="00F73331" w:rsidP="00341C1E">
                      <w:pPr>
                        <w:pStyle w:val="Descripcin"/>
                        <w:ind w:firstLine="0"/>
                        <w:jc w:val="center"/>
                        <w:rPr>
                          <w:i w:val="0"/>
                          <w:color w:val="000000" w:themeColor="text1"/>
                          <w:sz w:val="32"/>
                          <w:szCs w:val="24"/>
                        </w:rPr>
                      </w:pPr>
                      <w:bookmarkStart w:id="182" w:name="_Ref170645903"/>
                      <w:bookmarkStart w:id="183" w:name="_Toc170633933"/>
                      <w:bookmarkStart w:id="184"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2"/>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3"/>
                      <w:bookmarkEnd w:id="184"/>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675648" behindDoc="0" locked="0" layoutInCell="1" allowOverlap="1" wp14:anchorId="0BECA06F" wp14:editId="33FA5994">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677696" behindDoc="0" locked="0" layoutInCell="1" allowOverlap="1" wp14:anchorId="3E4E0F21" wp14:editId="264B5C9B">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1CA542BD" w:rsidR="00F73331" w:rsidRPr="001F7E6A" w:rsidRDefault="00F73331" w:rsidP="001F7E6A">
                            <w:pPr>
                              <w:pStyle w:val="Descripcin"/>
                              <w:ind w:firstLine="0"/>
                              <w:jc w:val="center"/>
                              <w:rPr>
                                <w:i w:val="0"/>
                                <w:noProof/>
                                <w:color w:val="000000" w:themeColor="text1"/>
                                <w:sz w:val="32"/>
                                <w:szCs w:val="24"/>
                              </w:rPr>
                            </w:pPr>
                            <w:bookmarkStart w:id="185" w:name="_Ref170611545"/>
                            <w:bookmarkStart w:id="186" w:name="_Toc170633934"/>
                            <w:bookmarkStart w:id="187"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5"/>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2" type="#_x0000_t202" style="position:absolute;left:0;text-align:left;margin-left:2.25pt;margin-top:6.6pt;width:481.9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1CA542BD" w:rsidR="00F73331" w:rsidRPr="001F7E6A" w:rsidRDefault="00F73331" w:rsidP="001F7E6A">
                      <w:pPr>
                        <w:pStyle w:val="Descripcin"/>
                        <w:ind w:firstLine="0"/>
                        <w:jc w:val="center"/>
                        <w:rPr>
                          <w:i w:val="0"/>
                          <w:noProof/>
                          <w:color w:val="000000" w:themeColor="text1"/>
                          <w:sz w:val="32"/>
                          <w:szCs w:val="24"/>
                        </w:rPr>
                      </w:pPr>
                      <w:bookmarkStart w:id="188" w:name="_Ref170611545"/>
                      <w:bookmarkStart w:id="189" w:name="_Toc170633934"/>
                      <w:bookmarkStart w:id="190"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8"/>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9"/>
                      <w:bookmarkEnd w:id="190"/>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541066F3" w:rsidR="00A828D2" w:rsidRPr="00A828D2" w:rsidRDefault="00A828D2" w:rsidP="00A828D2">
      <w:pPr>
        <w:pStyle w:val="Descripcin"/>
        <w:keepNext/>
        <w:ind w:left="1134" w:right="1133" w:firstLine="0"/>
        <w:jc w:val="center"/>
        <w:rPr>
          <w:i w:val="0"/>
          <w:color w:val="000000" w:themeColor="text1"/>
          <w:sz w:val="22"/>
        </w:rPr>
      </w:pPr>
      <w:bookmarkStart w:id="191" w:name="_Ref170612990"/>
      <w:bookmarkStart w:id="192" w:name="_Ref170612970"/>
      <w:bookmarkStart w:id="193" w:name="_Toc170633946"/>
      <w:bookmarkStart w:id="194" w:name="_Toc172884138"/>
      <w:r w:rsidRPr="00A828D2">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bookmarkEnd w:id="191"/>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2"/>
      <w:bookmarkEnd w:id="193"/>
      <w:bookmarkEnd w:id="194"/>
    </w:p>
    <w:p w14:paraId="2B2B1895" w14:textId="491EB7C5" w:rsidR="00A828D2" w:rsidRDefault="00A828D2" w:rsidP="00A828D2">
      <w:pPr>
        <w:ind w:firstLine="0"/>
        <w:jc w:val="center"/>
      </w:pPr>
      <w:r w:rsidRPr="00A828D2">
        <w:rPr>
          <w:noProof/>
          <w:lang w:val="es-AR"/>
        </w:rPr>
        <w:drawing>
          <wp:inline distT="0" distB="0" distL="0" distR="0" wp14:anchorId="02C1C498" wp14:editId="342C77FB">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678720" behindDoc="0" locked="0" layoutInCell="1" allowOverlap="1" wp14:anchorId="30EAC7DB" wp14:editId="2903B193">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0440B3F2" w:rsidR="00663585" w:rsidRDefault="00663585" w:rsidP="00663585">
      <w:pPr>
        <w:pStyle w:val="Descripcin"/>
        <w:ind w:left="1134" w:right="1133" w:firstLine="0"/>
        <w:jc w:val="center"/>
        <w:rPr>
          <w:i w:val="0"/>
          <w:color w:val="000000" w:themeColor="text1"/>
          <w:sz w:val="22"/>
        </w:rPr>
      </w:pPr>
      <w:bookmarkStart w:id="195" w:name="_Toc170633935"/>
      <w:bookmarkStart w:id="196" w:name="_Toc172761203"/>
      <w:r w:rsidRPr="00663585">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8</w:t>
      </w:r>
      <w:r w:rsidR="000358F5">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5"/>
      <w:bookmarkEnd w:id="196"/>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Vout”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se presentan los valores de RM utilizados en el relevamiento y las tensiones de Vout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C1F8510" w:rsidR="00801A9E" w:rsidRPr="00801A9E" w:rsidRDefault="00801A9E" w:rsidP="00801A9E">
      <w:pPr>
        <w:pStyle w:val="Descripcin"/>
        <w:keepNext/>
        <w:ind w:left="709" w:right="707" w:firstLine="0"/>
        <w:jc w:val="center"/>
        <w:rPr>
          <w:i w:val="0"/>
          <w:color w:val="000000" w:themeColor="text1"/>
          <w:sz w:val="22"/>
        </w:rPr>
      </w:pPr>
      <w:bookmarkStart w:id="197" w:name="_Ref170617324"/>
      <w:bookmarkStart w:id="198" w:name="_Ref170617307"/>
      <w:bookmarkStart w:id="199" w:name="_Toc170633947"/>
      <w:bookmarkStart w:id="200" w:name="_Toc172884139"/>
      <w:r w:rsidRPr="00801A9E">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bookmarkEnd w:id="197"/>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8"/>
      <w:bookmarkEnd w:id="199"/>
      <w:bookmarkEnd w:id="200"/>
    </w:p>
    <w:p w14:paraId="0F170B06" w14:textId="64CE11F8" w:rsidR="009A3D86" w:rsidRDefault="00801A9E" w:rsidP="00801A9E">
      <w:pPr>
        <w:ind w:firstLine="0"/>
      </w:pPr>
      <w:r>
        <w:rPr>
          <w:noProof/>
          <w:lang w:val="es-AR"/>
        </w:rPr>
        <w:drawing>
          <wp:inline distT="0" distB="0" distL="0" distR="0" wp14:anchorId="50944E14" wp14:editId="0DC022A2">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679744" behindDoc="0" locked="0" layoutInCell="1" allowOverlap="1" wp14:anchorId="6244E7BB" wp14:editId="1EFD463E">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7">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La aplicación de RM como pull-down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681792" behindDoc="0" locked="0" layoutInCell="1" allowOverlap="1" wp14:anchorId="7A74B1C1" wp14:editId="757C847F">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0300E541" w:rsidR="00F73331" w:rsidRPr="00801A9E" w:rsidRDefault="00F73331" w:rsidP="00550967">
                            <w:pPr>
                              <w:pStyle w:val="Descripcin"/>
                              <w:ind w:firstLine="0"/>
                              <w:rPr>
                                <w:i w:val="0"/>
                                <w:noProof/>
                                <w:color w:val="000000" w:themeColor="text1"/>
                                <w:sz w:val="32"/>
                                <w:szCs w:val="24"/>
                              </w:rPr>
                            </w:pPr>
                            <w:bookmarkStart w:id="201" w:name="_Ref170617799"/>
                            <w:bookmarkStart w:id="202" w:name="_Toc170633936"/>
                            <w:bookmarkStart w:id="203"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1"/>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2"/>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3" type="#_x0000_t202" style="position:absolute;left:0;text-align:left;margin-left:3.25pt;margin-top:.6pt;width:481.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0300E541" w:rsidR="00F73331" w:rsidRPr="00801A9E" w:rsidRDefault="00F73331" w:rsidP="00550967">
                      <w:pPr>
                        <w:pStyle w:val="Descripcin"/>
                        <w:ind w:firstLine="0"/>
                        <w:rPr>
                          <w:i w:val="0"/>
                          <w:noProof/>
                          <w:color w:val="000000" w:themeColor="text1"/>
                          <w:sz w:val="32"/>
                          <w:szCs w:val="24"/>
                        </w:rPr>
                      </w:pPr>
                      <w:bookmarkStart w:id="204" w:name="_Ref170617799"/>
                      <w:bookmarkStart w:id="205" w:name="_Toc170633936"/>
                      <w:bookmarkStart w:id="206"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4"/>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5"/>
                      <w:bookmarkEnd w:id="206"/>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un comparador con histéresis (Schmitt Trigger)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mV,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684864" behindDoc="0" locked="0" layoutInCell="1" allowOverlap="1" wp14:anchorId="76E74AC2" wp14:editId="44F4036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08AAF5D9" w:rsidR="00F73331" w:rsidRPr="00206855" w:rsidRDefault="00F73331" w:rsidP="00206855">
                            <w:pPr>
                              <w:pStyle w:val="Descripcin"/>
                              <w:ind w:firstLine="0"/>
                              <w:jc w:val="center"/>
                              <w:rPr>
                                <w:i w:val="0"/>
                                <w:noProof/>
                                <w:color w:val="000000" w:themeColor="text1"/>
                                <w:sz w:val="32"/>
                                <w:szCs w:val="24"/>
                              </w:rPr>
                            </w:pPr>
                            <w:bookmarkStart w:id="207" w:name="_Ref170629360"/>
                            <w:bookmarkStart w:id="208" w:name="_Toc170633937"/>
                            <w:bookmarkStart w:id="209"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7"/>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4" type="#_x0000_t202" style="position:absolute;left:0;text-align:left;margin-left:1.5pt;margin-top:347.6pt;width:466.4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08AAF5D9" w:rsidR="00F73331" w:rsidRPr="00206855" w:rsidRDefault="00F73331" w:rsidP="00206855">
                      <w:pPr>
                        <w:pStyle w:val="Descripcin"/>
                        <w:ind w:firstLine="0"/>
                        <w:jc w:val="center"/>
                        <w:rPr>
                          <w:i w:val="0"/>
                          <w:noProof/>
                          <w:color w:val="000000" w:themeColor="text1"/>
                          <w:sz w:val="32"/>
                          <w:szCs w:val="24"/>
                        </w:rPr>
                      </w:pPr>
                      <w:bookmarkStart w:id="210" w:name="_Ref170629360"/>
                      <w:bookmarkStart w:id="211" w:name="_Toc170633937"/>
                      <w:bookmarkStart w:id="212"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10"/>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1"/>
                      <w:bookmarkEnd w:id="212"/>
                    </w:p>
                  </w:txbxContent>
                </v:textbox>
              </v:shape>
            </w:pict>
          </mc:Fallback>
        </mc:AlternateContent>
      </w:r>
      <w:r>
        <w:rPr>
          <w:noProof/>
          <w:color w:val="000000" w:themeColor="text1"/>
          <w:lang w:val="es-AR"/>
        </w:rPr>
        <w:drawing>
          <wp:anchor distT="0" distB="0" distL="114300" distR="114300" simplePos="0" relativeHeight="251682816" behindDoc="0" locked="0" layoutInCell="1" allowOverlap="1" wp14:anchorId="519AF20A" wp14:editId="60329B32">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8">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PSoC Creator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1D0256"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1D0256"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ec.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on las que definen circuitalmente estos límites. Por su parte la ec.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ec.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1D0256"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1D0256"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389188C1" w:rsidR="007C5784" w:rsidRDefault="007C5784" w:rsidP="005A564F">
      <w:pPr>
        <w:pStyle w:val="Ttulo3"/>
        <w:numPr>
          <w:ilvl w:val="2"/>
          <w:numId w:val="1"/>
        </w:numPr>
        <w:rPr>
          <w:color w:val="000000" w:themeColor="text1"/>
        </w:rPr>
      </w:pPr>
      <w:bookmarkStart w:id="213" w:name="_Toc172884092"/>
      <w:bookmarkStart w:id="214" w:name="_Ref185169232"/>
      <w:r>
        <w:rPr>
          <w:color w:val="000000" w:themeColor="text1"/>
        </w:rPr>
        <w:lastRenderedPageBreak/>
        <w:t>Interfaz de conversión i-V-I (Corriente-tensión-corriente)</w:t>
      </w:r>
      <w:bookmarkEnd w:id="213"/>
      <w:bookmarkEnd w:id="214"/>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r w:rsidRPr="0045087E">
        <w:rPr>
          <w:color w:val="0070C0"/>
          <w:u w:val="single"/>
        </w:rPr>
        <w:t>)b</w:t>
      </w:r>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687936" behindDoc="0" locked="0" layoutInCell="1" allowOverlap="1" wp14:anchorId="52F38840" wp14:editId="1078A9C7">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44259AF4" w:rsidR="00F73331" w:rsidRPr="004C5DFF" w:rsidRDefault="00F73331"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5" type="#_x0000_t202" style="position:absolute;left:0;text-align:left;margin-left:43.7pt;margin-top:336.9pt;width:394.3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44259AF4" w:rsidR="00F73331" w:rsidRPr="004C5DFF" w:rsidRDefault="00F73331" w:rsidP="004C5DFF">
                      <w:pPr>
                        <w:pStyle w:val="Descripcin"/>
                        <w:ind w:firstLine="0"/>
                        <w:jc w:val="center"/>
                        <w:rPr>
                          <w:i w:val="0"/>
                          <w:noProof/>
                          <w:color w:val="000000" w:themeColor="text1"/>
                          <w:sz w:val="32"/>
                          <w:szCs w:val="24"/>
                        </w:rPr>
                      </w:pPr>
                      <w:bookmarkStart w:id="217" w:name="_Ref170802189"/>
                      <w:bookmarkStart w:id="218"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7"/>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8"/>
                    </w:p>
                  </w:txbxContent>
                </v:textbox>
              </v:shape>
            </w:pict>
          </mc:Fallback>
        </mc:AlternateContent>
      </w:r>
      <w:r w:rsidR="00571759">
        <w:rPr>
          <w:noProof/>
          <w:lang w:val="es-AR"/>
        </w:rPr>
        <w:drawing>
          <wp:anchor distT="0" distB="0" distL="114300" distR="114300" simplePos="0" relativeHeight="251685888" behindDoc="0" locked="0" layoutInCell="1" allowOverlap="1" wp14:anchorId="15BC3602" wp14:editId="0015FE41">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9">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688960" behindDoc="0" locked="0" layoutInCell="1" allowOverlap="1" wp14:anchorId="33D0EA2F" wp14:editId="66C7B79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40">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691008" behindDoc="0" locked="0" layoutInCell="1" allowOverlap="1" wp14:anchorId="641F5814" wp14:editId="16DBDE20">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37D6031C" w:rsidR="00F73331" w:rsidRPr="00781762" w:rsidRDefault="00F73331"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6" type="#_x0000_t202" style="position:absolute;left:0;text-align:left;margin-left:69.2pt;margin-top:209.35pt;width:343.4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37D6031C" w:rsidR="00F73331" w:rsidRPr="00781762" w:rsidRDefault="00F73331" w:rsidP="00781762">
                      <w:pPr>
                        <w:pStyle w:val="Descripcin"/>
                        <w:ind w:firstLine="0"/>
                        <w:jc w:val="center"/>
                        <w:rPr>
                          <w:i w:val="0"/>
                          <w:noProof/>
                          <w:color w:val="000000" w:themeColor="text1"/>
                          <w:sz w:val="32"/>
                          <w:szCs w:val="24"/>
                        </w:rPr>
                      </w:pPr>
                      <w:bookmarkStart w:id="221" w:name="_Ref170887380"/>
                      <w:bookmarkStart w:id="222"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21"/>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2"/>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IDAC_Pos e IDAC_Neg)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Considerando que cuando IDAC_</w:t>
      </w:r>
      <w:r>
        <w:t>Neg</w:t>
      </w:r>
      <w:r w:rsidRPr="00085D98">
        <w:t xml:space="preserve"> este activa, IDAC_</w:t>
      </w:r>
      <w:r>
        <w:t>Pos</w:t>
      </w:r>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1D0256"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donde IDAC_Pos este activa e IDAC_Neg desconectada</w:t>
      </w:r>
      <w:r w:rsidR="001D1348">
        <w:t xml:space="preserve">, </w:t>
      </w:r>
      <w:r w:rsidR="001D1348" w:rsidRPr="00085D98">
        <w:t>la corriente sobre R4</w:t>
      </w:r>
      <w:r w:rsidR="00665F8A">
        <w:t>, como se expresa en la Ec. (2-6)</w:t>
      </w:r>
      <w:r w:rsidR="001D1348" w:rsidRPr="00085D98">
        <w:t xml:space="preserve"> será </w:t>
      </w:r>
      <w:r w:rsidR="001D1348">
        <w:t>la I</w:t>
      </w:r>
      <w:r w:rsidR="001D1348" w:rsidRPr="001D1348">
        <w:rPr>
          <w:vertAlign w:val="subscript"/>
        </w:rPr>
        <w:t>i</w:t>
      </w:r>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r w:rsidR="00665F8A">
        <w:t>Ec. (2-7)</w:t>
      </w:r>
      <w:r w:rsidR="001D1348">
        <w:t xml:space="preserve">: </w:t>
      </w:r>
    </w:p>
    <w:p w14:paraId="75C0834D" w14:textId="587DF9A6" w:rsidR="00665F8A" w:rsidRP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1D0256"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I</w:t>
      </w:r>
      <w:r w:rsidRPr="00665F8A">
        <w:rPr>
          <w:vertAlign w:val="subscript"/>
        </w:rPr>
        <w:t>i</w:t>
      </w:r>
      <w:r>
        <w:t>, quedando se la siguiente manera:</w:t>
      </w:r>
    </w:p>
    <w:p w14:paraId="0181A13D" w14:textId="77777777" w:rsidR="00665F8A" w:rsidRPr="00665F8A" w:rsidRDefault="00665F8A" w:rsidP="007C5784">
      <w:pPr>
        <w:rPr>
          <w:sz w:val="10"/>
        </w:rPr>
      </w:pPr>
    </w:p>
    <w:p w14:paraId="7B6D2390" w14:textId="7B4E2F83" w:rsidR="00665F8A" w:rsidRDefault="001D0256"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Ec.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I</w:t>
      </w:r>
      <w:r w:rsidR="00822355" w:rsidRPr="00822355">
        <w:rPr>
          <w:vertAlign w:val="subscript"/>
        </w:rPr>
        <w:t>i</w:t>
      </w:r>
      <w:r w:rsidR="00822355">
        <w:t xml:space="preserve"> sea máximo. Operando sobre la Ec.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1D0256"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I</w:t>
      </w:r>
      <w:r w:rsidRPr="00822355">
        <w:rPr>
          <w:vertAlign w:val="subscript"/>
        </w:rPr>
        <w:t>i</w:t>
      </w:r>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Ec.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1D0256"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694080" behindDoc="0" locked="0" layoutInCell="1" allowOverlap="1" wp14:anchorId="43D9A4C1" wp14:editId="0BE53BCF">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46559D12" w:rsidR="00F73331" w:rsidRPr="00440355" w:rsidRDefault="00F73331"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7" type="#_x0000_t202" style="position:absolute;left:0;text-align:left;margin-left:113.75pt;margin-top:400.1pt;width:243.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46559D12" w:rsidR="00F73331" w:rsidRPr="00440355" w:rsidRDefault="00F73331" w:rsidP="00440355">
                      <w:pPr>
                        <w:pStyle w:val="Descripcin"/>
                        <w:ind w:firstLine="0"/>
                        <w:jc w:val="center"/>
                        <w:rPr>
                          <w:i w:val="0"/>
                          <w:noProof/>
                          <w:color w:val="000000" w:themeColor="text1"/>
                          <w:sz w:val="32"/>
                          <w:szCs w:val="24"/>
                        </w:rPr>
                      </w:pPr>
                      <w:bookmarkStart w:id="225" w:name="_Ref170932794"/>
                      <w:bookmarkStart w:id="226"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5"/>
                      <w:r>
                        <w:rPr>
                          <w:i w:val="0"/>
                          <w:color w:val="000000" w:themeColor="text1"/>
                          <w:sz w:val="22"/>
                        </w:rPr>
                        <w:t>:</w:t>
                      </w:r>
                      <w:r w:rsidRPr="00440355">
                        <w:rPr>
                          <w:i w:val="0"/>
                          <w:color w:val="000000" w:themeColor="text1"/>
                          <w:sz w:val="22"/>
                        </w:rPr>
                        <w:t xml:space="preserve"> Implementación del Conversor V-I bipolar (Fuente: elaboración propia).</w:t>
                      </w:r>
                      <w:bookmarkEnd w:id="226"/>
                    </w:p>
                  </w:txbxContent>
                </v:textbox>
              </v:shape>
            </w:pict>
          </mc:Fallback>
        </mc:AlternateContent>
      </w:r>
      <w:r w:rsidR="00B01B32" w:rsidRPr="00947E31">
        <w:rPr>
          <w:noProof/>
          <w:color w:val="000000" w:themeColor="text1"/>
          <w:lang w:val="es-AR"/>
        </w:rPr>
        <w:drawing>
          <wp:anchor distT="0" distB="0" distL="114300" distR="114300" simplePos="0" relativeHeight="251692032" behindDoc="0" locked="0" layoutInCell="1" allowOverlap="1" wp14:anchorId="0414F07A" wp14:editId="743420EE">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1">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h</w:t>
      </w:r>
      <w:r w:rsidRPr="00D92DD0">
        <w:rPr>
          <w:color w:val="000000" w:themeColor="text1"/>
          <w:vertAlign w:val="subscript"/>
        </w:rPr>
        <w:t>fe</w:t>
      </w:r>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695104" behindDoc="0" locked="0" layoutInCell="1" allowOverlap="1" wp14:anchorId="0ABEFBD3" wp14:editId="0EE0352A">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697152" behindDoc="0" locked="0" layoutInCell="1" allowOverlap="1" wp14:anchorId="065D1A37" wp14:editId="4A64328C">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28B1EFF9" w:rsidR="00F73331" w:rsidRPr="00B13D96" w:rsidRDefault="00F73331"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8" type="#_x0000_t202" style="position:absolute;left:0;text-align:left;margin-left:0;margin-top:17pt;width:434.25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28B1EFF9" w:rsidR="00F73331" w:rsidRPr="00B13D96" w:rsidRDefault="00F73331" w:rsidP="00B13D96">
                      <w:pPr>
                        <w:pStyle w:val="Descripcin"/>
                        <w:ind w:firstLine="0"/>
                        <w:jc w:val="center"/>
                        <w:rPr>
                          <w:i w:val="0"/>
                          <w:noProof/>
                          <w:color w:val="000000" w:themeColor="text1"/>
                          <w:sz w:val="32"/>
                          <w:szCs w:val="24"/>
                        </w:rPr>
                      </w:pPr>
                      <w:bookmarkStart w:id="229" w:name="_Ref170939196"/>
                      <w:bookmarkStart w:id="230"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9"/>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30"/>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de salida Io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07392" behindDoc="0" locked="0" layoutInCell="1" allowOverlap="1" wp14:anchorId="7BB6477F" wp14:editId="00F3F7BC">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Como herramienta de simulación se utilizó el software Proteus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09440" behindDoc="0" locked="0" layoutInCell="1" allowOverlap="1" wp14:anchorId="610405B3" wp14:editId="2A7396B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7A14DA29" w:rsidR="00F73331" w:rsidRPr="009B171F" w:rsidRDefault="00F73331"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9" type="#_x0000_t202" style="position:absolute;left:0;text-align:left;margin-left:0;margin-top:13pt;width:6in;height:.05pt;z-index:2517094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7A14DA29" w:rsidR="00F73331" w:rsidRPr="009B171F" w:rsidRDefault="00F73331" w:rsidP="009B171F">
                      <w:pPr>
                        <w:pStyle w:val="Descripcin"/>
                        <w:ind w:firstLine="0"/>
                        <w:jc w:val="center"/>
                        <w:rPr>
                          <w:i w:val="0"/>
                          <w:noProof/>
                          <w:color w:val="000000" w:themeColor="text1"/>
                          <w:sz w:val="32"/>
                          <w:szCs w:val="24"/>
                        </w:rPr>
                      </w:pPr>
                      <w:bookmarkStart w:id="233" w:name="_Ref171464142"/>
                      <w:bookmarkStart w:id="234"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3"/>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4"/>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5" w:name="_Ref171043370"/>
            <w:bookmarkStart w:id="236"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138BD38B"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7" w:name="_Toc172884140"/>
      <w:r w:rsidR="00026AB8" w:rsidRPr="00026AB8">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4</w:t>
      </w:r>
      <w:r w:rsidR="00176E96">
        <w:rPr>
          <w:color w:val="000000" w:themeColor="text1"/>
          <w:sz w:val="22"/>
        </w:rPr>
        <w:fldChar w:fldCharType="end"/>
      </w:r>
      <w:bookmarkEnd w:id="235"/>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6"/>
      <w:bookmarkEnd w:id="237"/>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01248" behindDoc="0" locked="0" layoutInCell="1" allowOverlap="1" wp14:anchorId="391220CD" wp14:editId="2F6A369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03296" behindDoc="0" locked="0" layoutInCell="1" allowOverlap="1" wp14:anchorId="3D855C6D" wp14:editId="18BCF5B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49D8A77E" w:rsidR="00F73331" w:rsidRPr="00193592" w:rsidRDefault="00F73331" w:rsidP="00193592">
                            <w:pPr>
                              <w:pStyle w:val="Descripcin"/>
                              <w:ind w:firstLine="0"/>
                              <w:jc w:val="center"/>
                              <w:rPr>
                                <w:i w:val="0"/>
                                <w:noProof/>
                                <w:color w:val="000000" w:themeColor="text1"/>
                                <w:sz w:val="32"/>
                                <w:szCs w:val="24"/>
                              </w:rPr>
                            </w:pPr>
                            <w:bookmarkStart w:id="238" w:name="_Ref171046438"/>
                            <w:bookmarkStart w:id="239" w:name="_Ref171046421"/>
                            <w:bookmarkStart w:id="240"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8"/>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60" type="#_x0000_t202" style="position:absolute;left:0;text-align:left;margin-left:22.8pt;margin-top:.6pt;width:453.9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49D8A77E" w:rsidR="00F73331" w:rsidRPr="00193592" w:rsidRDefault="00F73331" w:rsidP="00193592">
                      <w:pPr>
                        <w:pStyle w:val="Descripcin"/>
                        <w:ind w:firstLine="0"/>
                        <w:jc w:val="center"/>
                        <w:rPr>
                          <w:i w:val="0"/>
                          <w:noProof/>
                          <w:color w:val="000000" w:themeColor="text1"/>
                          <w:sz w:val="32"/>
                          <w:szCs w:val="24"/>
                        </w:rPr>
                      </w:pPr>
                      <w:bookmarkStart w:id="241" w:name="_Ref171046438"/>
                      <w:bookmarkStart w:id="242" w:name="_Ref171046421"/>
                      <w:bookmarkStart w:id="243"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41"/>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2"/>
                      <w:bookmarkEnd w:id="243"/>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10464" behindDoc="0" locked="0" layoutInCell="1" allowOverlap="1" wp14:anchorId="4EED9A1C" wp14:editId="242C42AB">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12512" behindDoc="0" locked="0" layoutInCell="1" allowOverlap="1" wp14:anchorId="772BF74E" wp14:editId="510664A3">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4AFEAD7" w:rsidR="00F73331" w:rsidRPr="00AC2DE9" w:rsidRDefault="00F73331"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61" type="#_x0000_t202" style="position:absolute;left:0;text-align:left;margin-left:393.3pt;margin-top:18.05pt;width:444.5pt;height:.05pt;z-index:2517125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4AFEAD7" w:rsidR="00F73331" w:rsidRPr="00AC2DE9" w:rsidRDefault="00F73331" w:rsidP="00123440">
                      <w:pPr>
                        <w:pStyle w:val="Descripcin"/>
                        <w:ind w:firstLine="0"/>
                        <w:jc w:val="center"/>
                        <w:rPr>
                          <w:noProof/>
                          <w:sz w:val="24"/>
                          <w:szCs w:val="24"/>
                        </w:rPr>
                      </w:pPr>
                      <w:bookmarkStart w:id="246" w:name="_Ref171062822"/>
                      <w:bookmarkStart w:id="247"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6"/>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7"/>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13536" behindDoc="0" locked="0" layoutInCell="1" allowOverlap="1" wp14:anchorId="5B4DE0F2" wp14:editId="7D4FA07C">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15584" behindDoc="0" locked="0" layoutInCell="1" allowOverlap="1" wp14:anchorId="07EDF2F4" wp14:editId="72CCA057">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0BA68077" w:rsidR="00F73331" w:rsidRPr="0054399B" w:rsidRDefault="00F73331"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2" type="#_x0000_t202" style="position:absolute;left:0;text-align:left;margin-left:387.55pt;margin-top:10.05pt;width:438.75pt;height:.05pt;z-index:251715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0BA68077" w:rsidR="00F73331" w:rsidRPr="0054399B" w:rsidRDefault="00F73331" w:rsidP="0054399B">
                      <w:pPr>
                        <w:pStyle w:val="Descripcin"/>
                        <w:ind w:firstLine="0"/>
                        <w:jc w:val="center"/>
                        <w:rPr>
                          <w:i w:val="0"/>
                          <w:noProof/>
                          <w:color w:val="000000" w:themeColor="text1"/>
                          <w:sz w:val="32"/>
                          <w:szCs w:val="24"/>
                        </w:rPr>
                      </w:pPr>
                      <w:bookmarkStart w:id="250" w:name="_Ref171054966"/>
                      <w:bookmarkStart w:id="251"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50"/>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51"/>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16608" behindDoc="0" locked="0" layoutInCell="1" allowOverlap="1" wp14:anchorId="0A7F36A3" wp14:editId="2F302E01">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18656" behindDoc="0" locked="0" layoutInCell="1" allowOverlap="1" wp14:anchorId="1FB32287" wp14:editId="6661B4B4">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5AA62746" w:rsidR="00F73331" w:rsidRPr="00031F4B" w:rsidRDefault="00F73331" w:rsidP="00704183">
                            <w:pPr>
                              <w:pStyle w:val="Descripcin"/>
                              <w:ind w:left="170" w:right="-4" w:firstLine="0"/>
                              <w:jc w:val="center"/>
                              <w:rPr>
                                <w:i w:val="0"/>
                                <w:noProof/>
                                <w:color w:val="000000" w:themeColor="text1"/>
                                <w:sz w:val="32"/>
                                <w:szCs w:val="24"/>
                              </w:rPr>
                            </w:pPr>
                            <w:bookmarkStart w:id="252"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3" type="#_x0000_t202" style="position:absolute;left:0;text-align:left;margin-left:0;margin-top:10.85pt;width:414.85pt;height:47.9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5AA62746" w:rsidR="00F73331" w:rsidRPr="00031F4B" w:rsidRDefault="00F73331" w:rsidP="00704183">
                      <w:pPr>
                        <w:pStyle w:val="Descripcin"/>
                        <w:ind w:left="170" w:right="-4" w:firstLine="0"/>
                        <w:jc w:val="center"/>
                        <w:rPr>
                          <w:i w:val="0"/>
                          <w:noProof/>
                          <w:color w:val="000000" w:themeColor="text1"/>
                          <w:sz w:val="32"/>
                          <w:szCs w:val="24"/>
                        </w:rPr>
                      </w:pPr>
                      <w:bookmarkStart w:id="253"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3"/>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mV como máximo sobre la base de 600 mV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19680" behindDoc="0" locked="0" layoutInCell="1" allowOverlap="1" wp14:anchorId="5DFC3472" wp14:editId="4D5E3D2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se presentan las tensiones de Q5 y Q6 para IDAC_Neg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21728" behindDoc="0" locked="0" layoutInCell="1" allowOverlap="1" wp14:anchorId="3968C9ED" wp14:editId="335CB9E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04BB61A2" w:rsidR="00F73331" w:rsidRPr="00BF440D" w:rsidRDefault="00F73331"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4" type="#_x0000_t202" style="position:absolute;left:0;text-align:left;margin-left:41.05pt;margin-top:7.9pt;width:437.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04BB61A2" w:rsidR="00F73331" w:rsidRPr="00BF440D" w:rsidRDefault="00F73331" w:rsidP="00BF440D">
                      <w:pPr>
                        <w:pStyle w:val="Descripcin"/>
                        <w:ind w:firstLine="0"/>
                        <w:jc w:val="center"/>
                        <w:rPr>
                          <w:i w:val="0"/>
                          <w:noProof/>
                          <w:color w:val="000000" w:themeColor="text1"/>
                          <w:sz w:val="32"/>
                          <w:szCs w:val="24"/>
                        </w:rPr>
                      </w:pPr>
                      <w:bookmarkStart w:id="256" w:name="_Ref171159198"/>
                      <w:bookmarkStart w:id="257"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6"/>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7"/>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max)</w:t>
      </w:r>
      <w:r w:rsidR="007F2F28">
        <w:t xml:space="preserve"> = -2,99 mA,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r>
        <w:t>Io</w:t>
      </w:r>
      <w:r w:rsidRPr="007F2F28">
        <w:rPr>
          <w:vertAlign w:val="subscript"/>
        </w:rPr>
        <w:t>max</w:t>
      </w:r>
      <w:r>
        <w:rPr>
          <w:color w:val="000000" w:themeColor="text1"/>
        </w:rPr>
        <w:t>│</w:t>
      </w:r>
      <w:r>
        <w:t xml:space="preserve">= 2,99 mA).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to de la fuente para valores de</w:t>
      </w:r>
      <w:r>
        <w:rPr>
          <w:color w:val="000000" w:themeColor="text1"/>
        </w:rPr>
        <w:t>│</w:t>
      </w:r>
      <w:r>
        <w:t>Io</w:t>
      </w:r>
      <w:r w:rsidRPr="007F2F28">
        <w:rPr>
          <w:vertAlign w:val="subscript"/>
        </w:rPr>
        <w:t>max</w:t>
      </w:r>
      <w:r>
        <w:rPr>
          <w:color w:val="000000" w:themeColor="text1"/>
        </w:rPr>
        <w:t>│y RL</w:t>
      </w:r>
      <w:r w:rsidRPr="007F2F28">
        <w:rPr>
          <w:color w:val="000000" w:themeColor="text1"/>
          <w:vertAlign w:val="subscript"/>
        </w:rPr>
        <w:t>max</w:t>
      </w:r>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r>
        <w:t>Io</w:t>
      </w:r>
      <w:r w:rsidRPr="007F2F28">
        <w:rPr>
          <w:vertAlign w:val="subscript"/>
        </w:rPr>
        <w:t>max</w:t>
      </w:r>
      <w:r>
        <w:rPr>
          <w:color w:val="000000" w:themeColor="text1"/>
        </w:rPr>
        <w:t>│</w:t>
      </w:r>
      <w:r>
        <w:t>= 2,99 mA, con una fuente de ± 150 V será:</w:t>
      </w:r>
    </w:p>
    <w:p w14:paraId="2B73305D" w14:textId="3C77DB37" w:rsidR="00F06339"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r>
        <w:t>Io</w:t>
      </w:r>
      <w:r w:rsidRPr="007F2F28">
        <w:rPr>
          <w:vertAlign w:val="subscript"/>
        </w:rPr>
        <w:t>max</w:t>
      </w:r>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1D0256"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r>
        <w:t>Io</w:t>
      </w:r>
      <w:r w:rsidRPr="007F2F28">
        <w:rPr>
          <w:vertAlign w:val="subscript"/>
        </w:rPr>
        <w:t>max</w:t>
      </w:r>
      <w:r>
        <w:rPr>
          <w:color w:val="000000" w:themeColor="text1"/>
        </w:rPr>
        <w:t>│</w:t>
      </w:r>
      <w:r>
        <w:t>= 2,99 mA,</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1D0256"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24800" behindDoc="0" locked="0" layoutInCell="1" allowOverlap="1" wp14:anchorId="483EB764" wp14:editId="07542690">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1E85721C" w:rsidR="00F73331" w:rsidRPr="007214B1" w:rsidRDefault="00F73331"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5" type="#_x0000_t202" style="position:absolute;left:0;text-align:left;margin-left:49.9pt;margin-top:451.6pt;width:430.9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1E85721C" w:rsidR="00F73331" w:rsidRPr="007214B1" w:rsidRDefault="00F73331" w:rsidP="007214B1">
                      <w:pPr>
                        <w:pStyle w:val="Descripcin"/>
                        <w:ind w:firstLine="0"/>
                        <w:jc w:val="center"/>
                        <w:rPr>
                          <w:noProof/>
                          <w:color w:val="000000" w:themeColor="text1"/>
                          <w:sz w:val="32"/>
                          <w:szCs w:val="24"/>
                        </w:rPr>
                      </w:pPr>
                      <w:bookmarkStart w:id="260" w:name="_Ref171177507"/>
                      <w:bookmarkStart w:id="261"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60"/>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61"/>
                    </w:p>
                  </w:txbxContent>
                </v:textbox>
              </v:shape>
            </w:pict>
          </mc:Fallback>
        </mc:AlternateContent>
      </w:r>
      <w:r>
        <w:rPr>
          <w:noProof/>
          <w:lang w:val="es-AR"/>
        </w:rPr>
        <w:drawing>
          <wp:anchor distT="0" distB="0" distL="114300" distR="114300" simplePos="0" relativeHeight="251722752" behindDoc="0" locked="0" layoutInCell="1" allowOverlap="1" wp14:anchorId="7AD8C8C1" wp14:editId="425827C5">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uA</w:t>
      </w:r>
      <w:r w:rsidR="00A64158">
        <w:t xml:space="preserve"> (valor </w:t>
      </w:r>
      <w:r w:rsidR="00FD742C">
        <w:t>máximo</w:t>
      </w:r>
      <w:r w:rsidR="00A64158">
        <w:t xml:space="preserve"> del IDAC)</w:t>
      </w:r>
      <w:r w:rsidR="0017644F">
        <w:t xml:space="preserve"> de manera secuencial a las entradas IDAC_Neg e IDAC_Pos, con la configuración de tiempos</w:t>
      </w:r>
      <w:r w:rsidR="00FC0791">
        <w:t xml:space="preserve"> adecuada (TI</w:t>
      </w:r>
      <w:r w:rsidR="00FC0791" w:rsidRPr="00FC0791">
        <w:rPr>
          <w:vertAlign w:val="subscript"/>
        </w:rPr>
        <w:t>(neg)</w:t>
      </w:r>
      <w:r w:rsidR="0017644F" w:rsidRPr="00FC0791">
        <w:rPr>
          <w:vertAlign w:val="subscript"/>
        </w:rPr>
        <w:t xml:space="preserve"> </w:t>
      </w:r>
      <w:r w:rsidR="00FC0791">
        <w:t>= 150 us y TI</w:t>
      </w:r>
      <w:r w:rsidR="00FC0791" w:rsidRPr="00FC0791">
        <w:rPr>
          <w:vertAlign w:val="subscript"/>
        </w:rPr>
        <w:t>(pos)</w:t>
      </w:r>
      <w:r w:rsidR="00FC0791">
        <w:t xml:space="preserve"> = </w:t>
      </w:r>
      <w:r w:rsidR="004F1AB2">
        <w:t xml:space="preserve">750 us)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IDAC_Neg,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Ec. (2-</w:t>
      </w:r>
      <w:r w:rsidR="002748A5">
        <w:t>9). La ganancia de esta etapa es tal que</w:t>
      </w:r>
      <w:r>
        <w:t>,</w:t>
      </w:r>
      <w:r w:rsidR="002748A5">
        <w:t xml:space="preserve"> para la máxima corriente de entrada (Ii</w:t>
      </w:r>
      <w:r w:rsidR="002748A5" w:rsidRPr="00B34E80">
        <w:rPr>
          <w:vertAlign w:val="subscript"/>
        </w:rPr>
        <w:t>(max)</w:t>
      </w:r>
      <w:r w:rsidR="002748A5">
        <w:t xml:space="preserve"> = 612 uA)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uA</w:t>
      </w:r>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mA y los 800 mV.</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25824" behindDoc="0" locked="0" layoutInCell="1" allowOverlap="1" wp14:anchorId="0EA1A5B8" wp14:editId="4AFA9904">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27872" behindDoc="0" locked="0" layoutInCell="1" allowOverlap="1" wp14:anchorId="75DA682A" wp14:editId="0ACD103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62C6BF3D" w:rsidR="00F73331" w:rsidRPr="00E3512F" w:rsidRDefault="00F73331"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6" type="#_x0000_t202" style="position:absolute;left:0;text-align:left;margin-left:50.6pt;margin-top:5.4pt;width:430.0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62C6BF3D" w:rsidR="00F73331" w:rsidRPr="00E3512F" w:rsidRDefault="00F73331" w:rsidP="00E3512F">
                      <w:pPr>
                        <w:pStyle w:val="Descripcin"/>
                        <w:ind w:firstLine="0"/>
                        <w:jc w:val="center"/>
                        <w:rPr>
                          <w:i w:val="0"/>
                          <w:noProof/>
                          <w:color w:val="000000" w:themeColor="text1"/>
                          <w:sz w:val="32"/>
                          <w:szCs w:val="24"/>
                        </w:rPr>
                      </w:pPr>
                      <w:bookmarkStart w:id="264" w:name="_Ref171183188"/>
                      <w:bookmarkStart w:id="265"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4"/>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5"/>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r w:rsidR="00E1707D">
        <w:rPr>
          <w:color w:val="000000" w:themeColor="text1"/>
        </w:rPr>
        <w:lastRenderedPageBreak/>
        <w:t>uA y una I</w:t>
      </w:r>
      <w:r w:rsidR="00E1707D" w:rsidRPr="00E1707D">
        <w:rPr>
          <w:color w:val="000000" w:themeColor="text1"/>
          <w:vertAlign w:val="subscript"/>
        </w:rPr>
        <w:t>L</w:t>
      </w:r>
      <w:r w:rsidR="00E1707D">
        <w:rPr>
          <w:color w:val="000000" w:themeColor="text1"/>
        </w:rPr>
        <w:t xml:space="preserve">- = 2.94 mA. Puede notarse que, para el valor de RL dado y la fuente de alimentación de ±150 V, </w:t>
      </w:r>
      <w:r w:rsidR="00C25249">
        <w:rPr>
          <w:color w:val="000000" w:themeColor="text1"/>
        </w:rPr>
        <w:t xml:space="preserve">el valor pico negativo de 2.94 mA se encuentra en el límite de lo que puede garantizar la fuente de corriente, gráficamente puede apreciarse esta situación en el nivel de corte y saturación de Q5 y Q6 en los semiperiodos de 150 us,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28896" behindDoc="0" locked="0" layoutInCell="1" allowOverlap="1" wp14:anchorId="3E222E22" wp14:editId="77F4A935">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30944" behindDoc="0" locked="0" layoutInCell="1" allowOverlap="1" wp14:anchorId="165B0A16" wp14:editId="000C472D">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1A51BB32" w:rsidR="00F73331" w:rsidRPr="00C37C2E" w:rsidRDefault="00F73331"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7" type="#_x0000_t202" style="position:absolute;left:0;text-align:left;margin-left:50.6pt;margin-top:4.8pt;width:428.6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1A51BB32" w:rsidR="00F73331" w:rsidRPr="00C37C2E" w:rsidRDefault="00F73331" w:rsidP="00C37C2E">
                      <w:pPr>
                        <w:pStyle w:val="Descripcin"/>
                        <w:ind w:firstLine="0"/>
                        <w:jc w:val="center"/>
                        <w:rPr>
                          <w:i w:val="0"/>
                          <w:noProof/>
                          <w:color w:val="000000" w:themeColor="text1"/>
                          <w:sz w:val="32"/>
                          <w:szCs w:val="24"/>
                        </w:rPr>
                      </w:pPr>
                      <w:bookmarkStart w:id="268" w:name="_Ref171185428"/>
                      <w:bookmarkStart w:id="269"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8"/>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9"/>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mA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I_pos, la determinación de su valor es dependiente del valor de I_neg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900 us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I_pos a partir del valor de I_neg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1D0256"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1D0256"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1D0256"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I_pos máxima (configurada por hardware) de 2.94 mA,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1D0256"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0494F8BC" w:rsidR="00AC2A34" w:rsidRDefault="00640980" w:rsidP="005A564F">
      <w:pPr>
        <w:pStyle w:val="Ttulo3"/>
        <w:numPr>
          <w:ilvl w:val="2"/>
          <w:numId w:val="1"/>
        </w:numPr>
        <w:rPr>
          <w:color w:val="000000" w:themeColor="text1"/>
        </w:rPr>
      </w:pPr>
      <w:bookmarkStart w:id="270"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70"/>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main”,</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main”</w:t>
      </w:r>
    </w:p>
    <w:p w14:paraId="410B3BAD" w14:textId="0B8DCFF2" w:rsidR="00B4276E" w:rsidRDefault="00423C48" w:rsidP="00B4276E">
      <w:r>
        <w:rPr>
          <w:noProof/>
          <w:lang w:val="es-AR"/>
        </w:rPr>
        <mc:AlternateContent>
          <mc:Choice Requires="wps">
            <w:drawing>
              <wp:anchor distT="0" distB="0" distL="114300" distR="114300" simplePos="0" relativeHeight="251734016" behindDoc="0" locked="0" layoutInCell="1" allowOverlap="1" wp14:anchorId="290D6F48" wp14:editId="721332A1">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33ED112C" w:rsidR="00F73331" w:rsidRPr="003F7C6D" w:rsidRDefault="00F73331"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8" type="#_x0000_t202" style="position:absolute;left:0;text-align:left;margin-left:31.7pt;margin-top:442.75pt;width:419.2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33ED112C" w:rsidR="00F73331" w:rsidRPr="003F7C6D" w:rsidRDefault="00F73331" w:rsidP="003F7C6D">
                      <w:pPr>
                        <w:pStyle w:val="Descripcin"/>
                        <w:ind w:firstLine="0"/>
                        <w:jc w:val="center"/>
                        <w:rPr>
                          <w:i w:val="0"/>
                          <w:noProof/>
                          <w:color w:val="000000" w:themeColor="text1"/>
                          <w:sz w:val="32"/>
                          <w:szCs w:val="24"/>
                        </w:rPr>
                      </w:pPr>
                      <w:bookmarkStart w:id="273" w:name="_Ref171267683"/>
                      <w:bookmarkStart w:id="274"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3"/>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4"/>
                    </w:p>
                  </w:txbxContent>
                </v:textbox>
              </v:shape>
            </w:pict>
          </mc:Fallback>
        </mc:AlternateContent>
      </w:r>
      <w:r>
        <w:rPr>
          <w:noProof/>
          <w:lang w:val="es-AR"/>
        </w:rPr>
        <w:drawing>
          <wp:anchor distT="0" distB="0" distL="114300" distR="114300" simplePos="0" relativeHeight="251731968" behindDoc="0" locked="0" layoutInCell="1" allowOverlap="1" wp14:anchorId="0E424D93" wp14:editId="658A4DE9">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2">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main” se habilitan las interrupciones mencionadas y se inicializan los periféricos, puntualmente; IDAC, COMP, PWM, AMux y LCD_Char.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TIc” que corresponde a TIc = 150 us e inicializa el bandera</w:t>
      </w:r>
      <w:r w:rsidR="00245E5F">
        <w:t xml:space="preserve"> de selección “TIc_sel”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TIc”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F_sel”.</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En el Estado 4, inicialmente se realizan los cálculos de los parámetros para la configuración de los tiempos de la señal de electroestimulación, para esto se toman los valores de FREQ y TIc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r w:rsidR="007B26A7">
        <w:rPr>
          <w:i/>
        </w:rPr>
        <w:t>compVal</w:t>
      </w:r>
      <w:r w:rsidR="007B26A7">
        <w:t xml:space="preserve"> el valor de 1.000.000 se utiliza para convertir el valor de TIc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Iout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r>
        <w:rPr>
          <w:i/>
        </w:rPr>
        <w:t>CyDelay(50)</w:t>
      </w:r>
      <w:r w:rsidR="00E352AD">
        <w:t xml:space="preserve"> como antirebote.</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41184" behindDoc="0" locked="0" layoutInCell="1" allowOverlap="1" wp14:anchorId="2F6EABEC" wp14:editId="05DBE234">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3"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43232" behindDoc="0" locked="0" layoutInCell="1" allowOverlap="1" wp14:anchorId="4A7B3A87" wp14:editId="5F819059">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72A877D7" w:rsidR="00F73331" w:rsidRPr="00BB2383" w:rsidRDefault="00F73331"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9" type="#_x0000_t202" style="position:absolute;left:0;text-align:left;margin-left:18.1pt;margin-top:.7pt;width:432.8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72A877D7" w:rsidR="00F73331" w:rsidRPr="00BB2383" w:rsidRDefault="00F73331" w:rsidP="00BB2383">
                      <w:pPr>
                        <w:pStyle w:val="Descripcin"/>
                        <w:ind w:firstLine="0"/>
                        <w:jc w:val="center"/>
                        <w:rPr>
                          <w:i w:val="0"/>
                          <w:noProof/>
                          <w:color w:val="000000" w:themeColor="text1"/>
                          <w:sz w:val="32"/>
                          <w:szCs w:val="24"/>
                        </w:rPr>
                      </w:pPr>
                      <w:bookmarkStart w:id="277" w:name="_Ref171276773"/>
                      <w:bookmarkStart w:id="278"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8"/>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TIc”</w:t>
      </w:r>
      <w:r w:rsidR="00800BD5">
        <w:t xml:space="preserve"> (visible) y “TIc_sel”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F_sel”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Io”</w:t>
      </w:r>
      <w:r w:rsidR="00800BD5">
        <w:t xml:space="preserve"> (visible) y “Ic”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xml:space="preserve">, solo que las operaciones de suma (por ejemplo “F_sel++”)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Para el caso del Estado 4, en la ISR_INC se incrementa el valor de Iout y en cada incremento se observa si el valor es mayo</w:t>
      </w:r>
      <w:r w:rsidR="00206E2E">
        <w:t>r o igual al máximo, de ser así queda</w:t>
      </w:r>
      <w:r>
        <w:t xml:space="preserve"> fijo en el valor máximo, mientas que en la ISR_DEC se decrementa el valor de Iout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40160" behindDoc="0" locked="0" layoutInCell="1" allowOverlap="1" wp14:anchorId="1F3A62EB" wp14:editId="088B8DA9">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241DCDC0" w:rsidR="00F73331" w:rsidRPr="00BB2383" w:rsidRDefault="00F73331"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70" type="#_x0000_t202" style="position:absolute;left:0;text-align:left;margin-left:13.7pt;margin-top:476.8pt;width:455.1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241DCDC0" w:rsidR="00F73331" w:rsidRPr="00BB2383" w:rsidRDefault="00F73331" w:rsidP="00BB2383">
                      <w:pPr>
                        <w:pStyle w:val="Descripcin"/>
                        <w:ind w:firstLine="0"/>
                        <w:jc w:val="center"/>
                        <w:rPr>
                          <w:i w:val="0"/>
                          <w:noProof/>
                          <w:color w:val="000000" w:themeColor="text1"/>
                          <w:sz w:val="32"/>
                          <w:szCs w:val="24"/>
                        </w:rPr>
                      </w:pPr>
                      <w:bookmarkStart w:id="281" w:name="_Ref171276276"/>
                      <w:bookmarkStart w:id="282"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81"/>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2"/>
                    </w:p>
                  </w:txbxContent>
                </v:textbox>
              </v:shape>
            </w:pict>
          </mc:Fallback>
        </mc:AlternateContent>
      </w:r>
      <w:r>
        <w:rPr>
          <w:noProof/>
          <w:lang w:val="es-AR"/>
        </w:rPr>
        <w:drawing>
          <wp:anchor distT="0" distB="0" distL="114300" distR="114300" simplePos="0" relativeHeight="251738112" behindDoc="0" locked="0" layoutInCell="1" allowOverlap="1" wp14:anchorId="0A16D76A" wp14:editId="6CC65260">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Count) y por </w:t>
      </w:r>
      <w:r>
        <w:rPr>
          <w:color w:val="000000" w:themeColor="text1"/>
        </w:rPr>
        <w:lastRenderedPageBreak/>
        <w:t xml:space="preserve">el otro la interrupción por CC (Compare Count). La interrupción por TC sucede cuando la señal llega al final de su periodo y la de CC sucede cuando la comparación entre el contador y el registro de comparación (cargado con la variable </w:t>
      </w:r>
      <w:r>
        <w:rPr>
          <w:i/>
          <w:color w:val="000000" w:themeColor="text1"/>
        </w:rPr>
        <w:t>compVal</w:t>
      </w:r>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44256" behindDoc="0" locked="0" layoutInCell="1" allowOverlap="1" wp14:anchorId="4FF3B99C" wp14:editId="0F531FBE">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746304" behindDoc="0" locked="0" layoutInCell="1" allowOverlap="1" wp14:anchorId="7E6172DF" wp14:editId="02F58109">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4F6500E4" w:rsidR="00F73331" w:rsidRPr="00C5466F" w:rsidRDefault="00F73331"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71" type="#_x0000_t202" style="position:absolute;left:0;text-align:left;margin-left:0;margin-top:5.85pt;width:411.4pt;height:.05pt;z-index:251746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4F6500E4" w:rsidR="00F73331" w:rsidRPr="00C5466F" w:rsidRDefault="00F73331" w:rsidP="00C5466F">
                      <w:pPr>
                        <w:pStyle w:val="Descripcin"/>
                        <w:ind w:firstLine="0"/>
                        <w:jc w:val="center"/>
                        <w:rPr>
                          <w:i w:val="0"/>
                          <w:color w:val="000000" w:themeColor="text1"/>
                          <w:sz w:val="32"/>
                          <w:szCs w:val="24"/>
                        </w:rPr>
                      </w:pPr>
                      <w:bookmarkStart w:id="285" w:name="_Ref171289242"/>
                      <w:bookmarkStart w:id="286"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5"/>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6"/>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750400" behindDoc="0" locked="0" layoutInCell="1" allowOverlap="1" wp14:anchorId="0F3902F8" wp14:editId="1F63F4E9">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4EA0E750" w:rsidR="00F73331" w:rsidRPr="006E62EC" w:rsidRDefault="00F73331"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2" type="#_x0000_t202" style="position:absolute;left:0;text-align:left;margin-left:55.7pt;margin-top:370.8pt;width:369.9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4EA0E750" w:rsidR="00F73331" w:rsidRPr="006E62EC" w:rsidRDefault="00F73331" w:rsidP="006E62EC">
                      <w:pPr>
                        <w:pStyle w:val="Descripcin"/>
                        <w:ind w:firstLine="0"/>
                        <w:jc w:val="center"/>
                        <w:rPr>
                          <w:i w:val="0"/>
                          <w:noProof/>
                          <w:color w:val="000000" w:themeColor="text1"/>
                          <w:sz w:val="32"/>
                          <w:szCs w:val="24"/>
                        </w:rPr>
                      </w:pPr>
                      <w:bookmarkStart w:id="289" w:name="_Ref171289439"/>
                      <w:bookmarkStart w:id="290"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9"/>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90"/>
                    </w:p>
                  </w:txbxContent>
                </v:textbox>
              </v:shape>
            </w:pict>
          </mc:Fallback>
        </mc:AlternateContent>
      </w:r>
      <w:r>
        <w:rPr>
          <w:noProof/>
          <w:lang w:val="es-AR"/>
        </w:rPr>
        <w:drawing>
          <wp:anchor distT="0" distB="0" distL="114300" distR="114300" simplePos="0" relativeHeight="251748352" behindDoc="0" locked="0" layoutInCell="1" allowOverlap="1" wp14:anchorId="76579297" wp14:editId="58B762CA">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6"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en la interrupción de TC se selecciona la salida AMux(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751424" behindDoc="0" locked="0" layoutInCell="1" allowOverlap="1" wp14:anchorId="4B9C8986" wp14:editId="0E55CF8E">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7">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PSoC Creator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750911" behindDoc="0" locked="0" layoutInCell="1" allowOverlap="1" wp14:anchorId="30805560" wp14:editId="0D082AD8">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6FA856EB" w:rsidR="00F73331" w:rsidRPr="00C70617" w:rsidRDefault="00F73331"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3" type="#_x0000_t202" style="position:absolute;left:0;text-align:left;margin-left:24.6pt;margin-top:17.35pt;width:432.7pt;height:.05pt;z-index:25175091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6FA856EB" w:rsidR="00F73331" w:rsidRPr="00C70617" w:rsidRDefault="00F73331" w:rsidP="00C70617">
                      <w:pPr>
                        <w:pStyle w:val="Descripcin"/>
                        <w:ind w:firstLine="0"/>
                        <w:jc w:val="center"/>
                        <w:rPr>
                          <w:i w:val="0"/>
                          <w:noProof/>
                          <w:color w:val="000000" w:themeColor="text1"/>
                          <w:sz w:val="24"/>
                          <w:szCs w:val="24"/>
                        </w:rPr>
                      </w:pPr>
                      <w:bookmarkStart w:id="293" w:name="_Ref171492513"/>
                      <w:bookmarkStart w:id="294"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3"/>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4"/>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on-board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064F0D9D" w:rsidR="00C24DCB" w:rsidRDefault="00712536" w:rsidP="005A564F">
      <w:pPr>
        <w:pStyle w:val="Ttulo3"/>
        <w:numPr>
          <w:ilvl w:val="2"/>
          <w:numId w:val="1"/>
        </w:numPr>
        <w:rPr>
          <w:color w:val="000000" w:themeColor="text1"/>
        </w:rPr>
      </w:pPr>
      <w:bookmarkStart w:id="295" w:name="_Toc172884094"/>
      <w:r>
        <w:rPr>
          <w:color w:val="000000" w:themeColor="text1"/>
        </w:rPr>
        <w:t>Diseño e implementación del circuito físico en PCB</w:t>
      </w:r>
      <w:bookmarkEnd w:id="295"/>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shield”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r>
        <w:t xml:space="preserve">PSoC 4: incorporado mediante el agregado de dos conectores de una línea tipo “shield”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 xml:space="preserve">incorporado mediante el agregado de un conector de una línea tipo “shield”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paciente del tipo plug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752448" behindDoc="0" locked="0" layoutInCell="1" allowOverlap="1" wp14:anchorId="32D5DD33" wp14:editId="0D60530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8">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KiCAD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footprint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para el cual también fue necesario el diseño de su footprint</w:t>
      </w:r>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754496" behindDoc="0" locked="0" layoutInCell="1" allowOverlap="1" wp14:anchorId="32F5B057" wp14:editId="435EBE23">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764FD894" w:rsidR="00F73331" w:rsidRPr="00B043C9" w:rsidRDefault="00F73331"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4" type="#_x0000_t202" style="position:absolute;left:0;text-align:left;margin-left:0;margin-top:11.85pt;width:444.75pt;height:.05pt;z-index:2517544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764FD894" w:rsidR="00F73331" w:rsidRPr="00B043C9" w:rsidRDefault="00F73331" w:rsidP="00B043C9">
                      <w:pPr>
                        <w:pStyle w:val="Descripcin"/>
                        <w:ind w:firstLine="0"/>
                        <w:jc w:val="center"/>
                        <w:rPr>
                          <w:i w:val="0"/>
                          <w:noProof/>
                          <w:color w:val="000000" w:themeColor="text1"/>
                          <w:sz w:val="32"/>
                          <w:szCs w:val="24"/>
                        </w:rPr>
                      </w:pPr>
                      <w:bookmarkStart w:id="298" w:name="_Ref171421122"/>
                      <w:bookmarkStart w:id="299"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8"/>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9"/>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Comp (para el circuito del FSR), salidas IDAC_Neg e IAC_Pos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768832" behindDoc="0" locked="0" layoutInCell="1" allowOverlap="1" wp14:anchorId="6C8B4A52" wp14:editId="24B12932">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1B281257" w:rsidR="00F73331" w:rsidRPr="00CC3835" w:rsidRDefault="00F73331"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5" type="#_x0000_t202" style="position:absolute;left:0;text-align:left;margin-left:16.7pt;margin-top:185.35pt;width:448.9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1B281257" w:rsidR="00F73331" w:rsidRPr="00CC3835" w:rsidRDefault="00F73331" w:rsidP="00CC3835">
                      <w:pPr>
                        <w:pStyle w:val="Descripcin"/>
                        <w:ind w:firstLine="0"/>
                        <w:rPr>
                          <w:i w:val="0"/>
                          <w:noProof/>
                          <w:color w:val="000000" w:themeColor="text1"/>
                          <w:sz w:val="32"/>
                          <w:szCs w:val="24"/>
                        </w:rPr>
                      </w:pPr>
                      <w:bookmarkStart w:id="302" w:name="_Ref171493244"/>
                      <w:bookmarkStart w:id="303"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2"/>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3"/>
                    </w:p>
                  </w:txbxContent>
                </v:textbox>
              </v:shape>
            </w:pict>
          </mc:Fallback>
        </mc:AlternateContent>
      </w:r>
      <w:r w:rsidR="009A66B4">
        <w:rPr>
          <w:noProof/>
          <w:lang w:val="es-AR"/>
        </w:rPr>
        <w:drawing>
          <wp:anchor distT="0" distB="0" distL="114300" distR="114300" simplePos="0" relativeHeight="251755520" behindDoc="0" locked="0" layoutInCell="1" allowOverlap="1" wp14:anchorId="6E3D421B" wp14:editId="3B862CE5">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9">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29E723B9" w:rsidR="009A66B4" w:rsidRDefault="006E6434" w:rsidP="009A66B4">
      <w:r>
        <w:rPr>
          <w:noProof/>
          <w:lang w:val="es-AR"/>
        </w:rPr>
        <mc:AlternateContent>
          <mc:Choice Requires="wpg">
            <w:drawing>
              <wp:anchor distT="0" distB="0" distL="114300" distR="114300" simplePos="0" relativeHeight="251759616" behindDoc="0" locked="0" layoutInCell="1" allowOverlap="1" wp14:anchorId="23524328" wp14:editId="25751CD8">
                <wp:simplePos x="0" y="0"/>
                <wp:positionH relativeFrom="column">
                  <wp:posOffset>13155</wp:posOffset>
                </wp:positionH>
                <wp:positionV relativeFrom="paragraph">
                  <wp:posOffset>1032941</wp:posOffset>
                </wp:positionV>
                <wp:extent cx="6128121" cy="4338320"/>
                <wp:effectExtent l="19050" t="19050" r="6350" b="5080"/>
                <wp:wrapNone/>
                <wp:docPr id="423" name="Grupo 423"/>
                <wp:cNvGraphicFramePr/>
                <a:graphic xmlns:a="http://schemas.openxmlformats.org/drawingml/2006/main">
                  <a:graphicData uri="http://schemas.microsoft.com/office/word/2010/wordprocessingGroup">
                    <wpg:wgp>
                      <wpg:cNvGrpSpPr/>
                      <wpg:grpSpPr>
                        <a:xfrm>
                          <a:off x="0" y="0"/>
                          <a:ext cx="6128121" cy="4338320"/>
                          <a:chOff x="0" y="0"/>
                          <a:chExt cx="6128121" cy="4338320"/>
                        </a:xfrm>
                      </wpg:grpSpPr>
                      <pic:pic xmlns:pic="http://schemas.openxmlformats.org/drawingml/2006/picture">
                        <pic:nvPicPr>
                          <pic:cNvPr id="246" name="Imagen 24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wps:wsp>
                        <wps:cNvPr id="247" name="Cuadro de texto 247"/>
                        <wps:cNvSpPr txBox="1"/>
                        <wps:spPr>
                          <a:xfrm>
                            <a:off x="8626" y="3890010"/>
                            <a:ext cx="6119495" cy="448310"/>
                          </a:xfrm>
                          <a:prstGeom prst="rect">
                            <a:avLst/>
                          </a:prstGeom>
                          <a:solidFill>
                            <a:prstClr val="white"/>
                          </a:solidFill>
                          <a:ln>
                            <a:noFill/>
                          </a:ln>
                          <a:effectLst/>
                        </wps:spPr>
                        <wps:txbx>
                          <w:txbxContent>
                            <w:p w14:paraId="336E8EAA" w14:textId="30FE38BC" w:rsidR="00F73331" w:rsidRPr="00730FF4" w:rsidRDefault="00F73331" w:rsidP="00730FF4">
                              <w:pPr>
                                <w:pStyle w:val="Descripcin"/>
                                <w:ind w:firstLine="0"/>
                                <w:jc w:val="center"/>
                                <w:rPr>
                                  <w:i w:val="0"/>
                                  <w:noProof/>
                                  <w:color w:val="auto"/>
                                  <w:sz w:val="32"/>
                                  <w:szCs w:val="24"/>
                                </w:rPr>
                              </w:pPr>
                              <w:bookmarkStart w:id="304" w:name="_Ref184930785"/>
                              <w:bookmarkStart w:id="305" w:name="_Toc172761227"/>
                              <w:bookmarkStart w:id="306" w:name="_Ref185168973"/>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4"/>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5"/>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524328" id="Grupo 423" o:spid="_x0000_s1076" style="position:absolute;left:0;text-align:left;margin-left:1.05pt;margin-top:81.35pt;width:482.55pt;height:341.6pt;z-index:251759616" coordsize="61281,43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">
                <v:shape id="Imagen 246" o:spid="_x0000_s1077" type="#_x0000_t75" style="position:absolute;width:61201;height:38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9+nDAAAA3AAAAA8AAABkcnMvZG93bnJldi54bWxEj91qAjEUhO8F3yEcoTdSs11Ey9YoIi62&#10;l/48wOnmuFncnCxJ1PXtTaHg5TAz3zCLVW9bcSMfGscKPiYZCOLK6YZrBadj+f4JIkRkja1jUvCg&#10;AKvlcLDAQrs77+l2iLVIEA4FKjAxdoWUoTJkMUxcR5y8s/MWY5K+ltrjPcFtK/Msm0mLDacFgx1t&#10;DFWXw9Uq0I986/P1tZ/vfn6Nb7bl9DIulXob9esvEJH6+Ar/t7+1gnw6g78z6QjI5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8736cMAAADcAAAADwAAAAAAAAAAAAAAAACf&#10;AgAAZHJzL2Rvd25yZXYueG1sUEsFBgAAAAAEAAQA9wAAAI8DAAAAAA==&#10;" stroked="t" strokecolor="black [3213]">
                  <v:imagedata r:id="rId161" o:title=""/>
                  <v:path arrowok="t"/>
                </v:shape>
                <v:shape id="Cuadro de texto 247" o:spid="_x0000_s1078" type="#_x0000_t202" style="position:absolute;left:86;top:38900;width:61195;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BpvscA&#10;AADcAAAADwAAAGRycy9kb3ducmV2LnhtbESPQUvDQBSE74L/YXmCF2k31hBL2m0pRUF7KcZeentk&#10;X7PR7Nuwu2njv3eFgsdhZr5hluvRduJMPrSOFTxOMxDEtdMtNwoOn6+TOYgQkTV2jknBDwVYr25v&#10;llhqd+EPOlexEQnCoUQFJsa+lDLUhiyGqeuJk3dy3mJM0jdSe7wkuO3kLMsKabHltGCwp62h+rsa&#10;rIJ9ftybh+H0stvkT/79MGyLr6ZS6v5u3CxARBrjf/jaftMKZvk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Qab7HAAAA3AAAAA8AAAAAAAAAAAAAAAAAmAIAAGRy&#10;cy9kb3ducmV2LnhtbFBLBQYAAAAABAAEAPUAAACMAwAAAAA=&#10;" stroked="f">
                  <v:textbox style="mso-fit-shape-to-text:t" inset="0,0,0,0">
                    <w:txbxContent>
                      <w:p w14:paraId="336E8EAA" w14:textId="30FE38BC" w:rsidR="00F73331" w:rsidRPr="00730FF4" w:rsidRDefault="00F73331" w:rsidP="00730FF4">
                        <w:pPr>
                          <w:pStyle w:val="Descripcin"/>
                          <w:ind w:firstLine="0"/>
                          <w:jc w:val="center"/>
                          <w:rPr>
                            <w:i w:val="0"/>
                            <w:noProof/>
                            <w:color w:val="auto"/>
                            <w:sz w:val="32"/>
                            <w:szCs w:val="24"/>
                          </w:rPr>
                        </w:pPr>
                        <w:bookmarkStart w:id="307" w:name="_Ref184930785"/>
                        <w:bookmarkStart w:id="308" w:name="_Toc172761227"/>
                        <w:bookmarkStart w:id="309" w:name="_Ref185168973"/>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bookmarkEnd w:id="307"/>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8"/>
                        <w:bookmarkEnd w:id="309"/>
                      </w:p>
                    </w:txbxContent>
                  </v:textbox>
                </v:shape>
              </v:group>
            </w:pict>
          </mc:Fallback>
        </mc:AlternateContent>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Bourns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762688" behindDoc="0" locked="0" layoutInCell="1" allowOverlap="1" wp14:anchorId="27689C54" wp14:editId="18E0412B">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032CA63C" w:rsidR="00F73331" w:rsidRPr="001D4617" w:rsidRDefault="00F73331" w:rsidP="001D4617">
                            <w:pPr>
                              <w:pStyle w:val="Descripcin"/>
                              <w:ind w:firstLine="0"/>
                              <w:jc w:val="center"/>
                              <w:rPr>
                                <w:i w:val="0"/>
                                <w:noProof/>
                                <w:color w:val="auto"/>
                                <w:sz w:val="32"/>
                                <w:szCs w:val="24"/>
                              </w:rPr>
                            </w:pPr>
                            <w:bookmarkStart w:id="310" w:name="_Ref171428904"/>
                            <w:bookmarkStart w:id="311"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10"/>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9" type="#_x0000_t202" style="position:absolute;left:0;text-align:left;margin-left:1.5pt;margin-top:304.6pt;width:481.9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032CA63C" w:rsidR="00F73331" w:rsidRPr="001D4617" w:rsidRDefault="00F73331" w:rsidP="001D4617">
                      <w:pPr>
                        <w:pStyle w:val="Descripcin"/>
                        <w:ind w:firstLine="0"/>
                        <w:jc w:val="center"/>
                        <w:rPr>
                          <w:i w:val="0"/>
                          <w:noProof/>
                          <w:color w:val="auto"/>
                          <w:sz w:val="32"/>
                          <w:szCs w:val="24"/>
                        </w:rPr>
                      </w:pPr>
                      <w:bookmarkStart w:id="312" w:name="_Ref171428904"/>
                      <w:bookmarkStart w:id="313"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12"/>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13"/>
                    </w:p>
                  </w:txbxContent>
                </v:textbox>
              </v:shape>
            </w:pict>
          </mc:Fallback>
        </mc:AlternateContent>
      </w:r>
      <w:r>
        <w:rPr>
          <w:noProof/>
          <w:lang w:val="es-AR"/>
        </w:rPr>
        <w:drawing>
          <wp:anchor distT="0" distB="0" distL="114300" distR="114300" simplePos="0" relativeHeight="251760640" behindDoc="0" locked="0" layoutInCell="1" allowOverlap="1" wp14:anchorId="19DA754F" wp14:editId="6E30D906">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2">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763712" behindDoc="0" locked="0" layoutInCell="1" allowOverlap="1" wp14:anchorId="58B921AD" wp14:editId="6302A32E">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765760" behindDoc="0" locked="0" layoutInCell="1" allowOverlap="1" wp14:anchorId="5DFB8522" wp14:editId="773AFA0B">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68A1F69C" w:rsidR="00F73331" w:rsidRPr="00D84C3D" w:rsidRDefault="00F73331" w:rsidP="00D84C3D">
                            <w:pPr>
                              <w:pStyle w:val="Descripcin"/>
                              <w:ind w:firstLine="0"/>
                              <w:jc w:val="center"/>
                              <w:rPr>
                                <w:i w:val="0"/>
                                <w:noProof/>
                                <w:color w:val="000000" w:themeColor="text1"/>
                                <w:sz w:val="32"/>
                                <w:szCs w:val="24"/>
                              </w:rPr>
                            </w:pPr>
                            <w:bookmarkStart w:id="314" w:name="_Ref171430743"/>
                            <w:bookmarkStart w:id="315"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4"/>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80" type="#_x0000_t202" style="position:absolute;left:0;text-align:left;margin-left:59.65pt;margin-top:13.5pt;width:366.7pt;height:.05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68A1F69C" w:rsidR="00F73331" w:rsidRPr="00D84C3D" w:rsidRDefault="00F73331" w:rsidP="00D84C3D">
                      <w:pPr>
                        <w:pStyle w:val="Descripcin"/>
                        <w:ind w:firstLine="0"/>
                        <w:jc w:val="center"/>
                        <w:rPr>
                          <w:i w:val="0"/>
                          <w:noProof/>
                          <w:color w:val="000000" w:themeColor="text1"/>
                          <w:sz w:val="32"/>
                          <w:szCs w:val="24"/>
                        </w:rPr>
                      </w:pPr>
                      <w:bookmarkStart w:id="316" w:name="_Ref171430743"/>
                      <w:bookmarkStart w:id="317"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6"/>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7"/>
                    </w:p>
                  </w:txbxContent>
                </v:textbox>
              </v:shape>
            </w:pict>
          </mc:Fallback>
        </mc:AlternateContent>
      </w:r>
    </w:p>
    <w:p w14:paraId="3EB1AA70" w14:textId="59E09F58" w:rsidR="00597630" w:rsidRDefault="00597630" w:rsidP="005A564F">
      <w:pPr>
        <w:pStyle w:val="Ttulo2"/>
        <w:numPr>
          <w:ilvl w:val="1"/>
          <w:numId w:val="1"/>
        </w:numPr>
        <w:ind w:left="2552" w:right="2267" w:hanging="567"/>
      </w:pPr>
      <w:bookmarkStart w:id="318" w:name="_Toc172884095"/>
      <w:r>
        <w:lastRenderedPageBreak/>
        <w:t>Diseño y desarrollo del “Bloque B”: Fuente de Alimentación</w:t>
      </w:r>
      <w:bookmarkEnd w:id="318"/>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67A23178" w:rsidR="00615BD6" w:rsidRDefault="00615BD6" w:rsidP="005A564F">
      <w:pPr>
        <w:pStyle w:val="Ttulo3"/>
        <w:numPr>
          <w:ilvl w:val="2"/>
          <w:numId w:val="1"/>
        </w:numPr>
      </w:pPr>
      <w:bookmarkStart w:id="319" w:name="_Ref172837496"/>
      <w:bookmarkStart w:id="320" w:name="_Ref172837506"/>
      <w:bookmarkStart w:id="321" w:name="_Toc172884096"/>
      <w:r>
        <w:t>Análisis de requerimientos</w:t>
      </w:r>
      <w:bookmarkEnd w:id="319"/>
      <w:bookmarkEnd w:id="320"/>
      <w:bookmarkEnd w:id="321"/>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6F155E90" w:rsidR="001D2E56" w:rsidRPr="001D2E56" w:rsidRDefault="001D2E56" w:rsidP="001D2E56">
      <w:pPr>
        <w:pStyle w:val="Descripcin"/>
        <w:keepNext/>
        <w:ind w:left="1560" w:right="1558" w:firstLine="0"/>
        <w:jc w:val="center"/>
        <w:rPr>
          <w:i w:val="0"/>
          <w:color w:val="000000" w:themeColor="text1"/>
          <w:sz w:val="22"/>
        </w:rPr>
      </w:pPr>
      <w:bookmarkStart w:id="322" w:name="_Ref171791980"/>
      <w:bookmarkStart w:id="323" w:name="_Toc172884141"/>
      <w:r w:rsidRPr="001D2E56">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5</w:t>
      </w:r>
      <w:r w:rsidR="00176E96">
        <w:rPr>
          <w:color w:val="000000" w:themeColor="text1"/>
          <w:sz w:val="22"/>
        </w:rPr>
        <w:fldChar w:fldCharType="end"/>
      </w:r>
      <w:bookmarkEnd w:id="322"/>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23"/>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r w:rsidRPr="00A874FD">
              <w:rPr>
                <w:b/>
                <w:i/>
              </w:rPr>
              <w:t>PSoC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xml:space="preserve">, se realizaron las mediciones con el Bloque A trabajando en el Estado 4, con la señal de electroestimulación al máximo valor del IDAC y la programación por defecto de FREQ. = 1111 Hz (TIc = 150 μs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24"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13,63 ± 0,56) mA</w:t>
            </w:r>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5 mW</w:t>
            </w:r>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60 mA</w:t>
            </w:r>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928 ± 70) μA</w:t>
            </w:r>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mW</w:t>
            </w:r>
          </w:p>
        </w:tc>
        <w:tc>
          <w:tcPr>
            <w:tcW w:w="1949" w:type="dxa"/>
          </w:tcPr>
          <w:p w14:paraId="2629D3C8"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1.182 ± 70) μA</w:t>
            </w:r>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r w:rsidRPr="00B95A15">
              <w:rPr>
                <w:color w:val="000000" w:themeColor="text1"/>
                <w:sz w:val="22"/>
              </w:rPr>
              <w:t>mW</w:t>
            </w:r>
          </w:p>
        </w:tc>
        <w:tc>
          <w:tcPr>
            <w:tcW w:w="1949" w:type="dxa"/>
          </w:tcPr>
          <w:p w14:paraId="0065EEEF"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bl>
    <w:p w14:paraId="18F6D2CD" w14:textId="4095AA7A" w:rsidR="00597630" w:rsidRPr="00DC4B94" w:rsidRDefault="00B95A15" w:rsidP="00DC4B94">
      <w:pPr>
        <w:pStyle w:val="Descripcin"/>
        <w:keepNext/>
        <w:jc w:val="center"/>
        <w:rPr>
          <w:i w:val="0"/>
          <w:color w:val="000000" w:themeColor="text1"/>
          <w:sz w:val="22"/>
        </w:rPr>
      </w:pPr>
      <w:bookmarkStart w:id="325" w:name="_Ref172294780"/>
      <w:bookmarkStart w:id="326" w:name="_Toc172884142"/>
      <w:r w:rsidRPr="00B95A15">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6</w:t>
      </w:r>
      <w:r w:rsidR="00176E96">
        <w:rPr>
          <w:color w:val="000000" w:themeColor="text1"/>
          <w:sz w:val="22"/>
        </w:rPr>
        <w:fldChar w:fldCharType="end"/>
      </w:r>
      <w:bookmarkEnd w:id="324"/>
      <w:bookmarkEnd w:id="325"/>
      <w:r w:rsidRPr="00B95A15">
        <w:rPr>
          <w:color w:val="000000" w:themeColor="text1"/>
          <w:sz w:val="22"/>
        </w:rPr>
        <w:t>:</w:t>
      </w:r>
      <w:r w:rsidRPr="00B95A15">
        <w:rPr>
          <w:i w:val="0"/>
          <w:color w:val="000000" w:themeColor="text1"/>
          <w:sz w:val="22"/>
        </w:rPr>
        <w:t xml:space="preserve"> Consumos de subsistemas del Bloque A (Fuente: elaboración propia).</w:t>
      </w:r>
      <w:bookmarkEnd w:id="326"/>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P</w:t>
      </w:r>
      <w:r w:rsidRPr="00B95A15">
        <w:rPr>
          <w:vertAlign w:val="subscript"/>
        </w:rPr>
        <w:t>max</w:t>
      </w:r>
      <w:r>
        <w:t xml:space="preserve"> = 97,94 m</w:t>
      </w:r>
      <w:r w:rsidR="00F71BF8">
        <w:t>W. Ahora bien, esas mediciones s</w:t>
      </w:r>
      <w:r>
        <w:t xml:space="preserve">e han dado en los subsistemas que incluyen al PSoC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Ec.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 xml:space="preserve">;   D = 16% </w:t>
      </w:r>
      <w:r>
        <w:rPr>
          <w:color w:val="000000" w:themeColor="text1"/>
        </w:rPr>
        <w:t>y T = 900 us</w:t>
      </w:r>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1D0256"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abe resaltar que una I</w:t>
      </w:r>
      <w:r w:rsidRPr="00B95A15">
        <w:rPr>
          <w:vertAlign w:val="subscript"/>
          <w:lang w:val="es-AR"/>
        </w:rPr>
        <w:t>pos</w:t>
      </w:r>
      <w:r>
        <w:rPr>
          <w:lang w:val="es-AR"/>
        </w:rPr>
        <w:t xml:space="preserve"> = 2,94 mA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1D0256"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1D0256"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1D0256"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1D0256"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Ec.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1D0256"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FDF7B6F" w:rsidR="00615BD6" w:rsidRDefault="00615BD6" w:rsidP="005A564F">
      <w:pPr>
        <w:pStyle w:val="Ttulo3"/>
        <w:numPr>
          <w:ilvl w:val="2"/>
          <w:numId w:val="1"/>
        </w:numPr>
        <w:rPr>
          <w:color w:val="000000" w:themeColor="text1"/>
          <w:lang w:val="es-AR"/>
        </w:rPr>
      </w:pPr>
      <w:bookmarkStart w:id="327"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7"/>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769856" behindDoc="0" locked="0" layoutInCell="1" allowOverlap="1" wp14:anchorId="3BD2FBBE" wp14:editId="2C976C23">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4">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771904" behindDoc="0" locked="0" layoutInCell="1" allowOverlap="1" wp14:anchorId="3FFA8178" wp14:editId="481C432C">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2CD21A8A" w:rsidR="00F73331" w:rsidRPr="00E85805" w:rsidRDefault="00F73331" w:rsidP="00E85805">
                            <w:pPr>
                              <w:pStyle w:val="Descripcin"/>
                              <w:ind w:firstLine="0"/>
                              <w:jc w:val="center"/>
                              <w:rPr>
                                <w:i w:val="0"/>
                                <w:noProof/>
                                <w:color w:val="000000" w:themeColor="text1"/>
                                <w:sz w:val="32"/>
                                <w:szCs w:val="24"/>
                              </w:rPr>
                            </w:pPr>
                            <w:bookmarkStart w:id="328" w:name="_Ref171980224"/>
                            <w:bookmarkStart w:id="329" w:name="_Ref172155158"/>
                            <w:bookmarkStart w:id="330"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8"/>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81" type="#_x0000_t202" style="position:absolute;left:0;text-align:left;margin-left:94.55pt;margin-top:25.2pt;width:285pt;height:.0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2CD21A8A" w:rsidR="00F73331" w:rsidRPr="00E85805" w:rsidRDefault="00F73331" w:rsidP="00E85805">
                      <w:pPr>
                        <w:pStyle w:val="Descripcin"/>
                        <w:ind w:firstLine="0"/>
                        <w:jc w:val="center"/>
                        <w:rPr>
                          <w:i w:val="0"/>
                          <w:noProof/>
                          <w:color w:val="000000" w:themeColor="text1"/>
                          <w:sz w:val="32"/>
                          <w:szCs w:val="24"/>
                        </w:rPr>
                      </w:pPr>
                      <w:bookmarkStart w:id="331" w:name="_Ref171980224"/>
                      <w:bookmarkStart w:id="332" w:name="_Ref172155158"/>
                      <w:bookmarkStart w:id="333"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31"/>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32"/>
                      <w:bookmarkEnd w:id="333"/>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r w:rsidR="00847E89" w:rsidRPr="002E1678">
        <w:rPr>
          <w:i/>
          <w:lang w:val="es-AR"/>
        </w:rPr>
        <w:t>Switch-Mode Power Supply</w:t>
      </w:r>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Convertidores Buck</w:t>
      </w:r>
      <w:r w:rsidR="00A92E65">
        <w:rPr>
          <w:i/>
          <w:lang w:val="es-AR"/>
        </w:rPr>
        <w:t xml:space="preserve"> o Step-down</w:t>
      </w:r>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r>
        <w:rPr>
          <w:i/>
          <w:lang w:val="es-AR"/>
        </w:rPr>
        <w:t>Boost</w:t>
      </w:r>
      <w:r w:rsidR="00A92E65">
        <w:rPr>
          <w:i/>
          <w:lang w:val="es-AR"/>
        </w:rPr>
        <w:t xml:space="preserve"> o Step-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Convertidores Buck</w:t>
      </w:r>
      <w:r>
        <w:rPr>
          <w:i/>
          <w:lang w:val="es-AR"/>
        </w:rPr>
        <w:t>-</w:t>
      </w:r>
      <w:r w:rsidRPr="0023521C">
        <w:rPr>
          <w:i/>
          <w:lang w:val="es-AR"/>
        </w:rPr>
        <w:t xml:space="preserve"> </w:t>
      </w:r>
      <w:r>
        <w:rPr>
          <w:i/>
          <w:lang w:val="es-AR"/>
        </w:rPr>
        <w:t>Boost</w:t>
      </w:r>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flyback</w:t>
      </w:r>
      <w:r w:rsidR="0099289C">
        <w:rPr>
          <w:lang w:val="es-AR"/>
        </w:rPr>
        <w:t xml:space="preserve"> (</w:t>
      </w:r>
      <w:r w:rsidR="0099289C" w:rsidRPr="0099289C">
        <w:rPr>
          <w:i/>
          <w:lang w:val="es-AR"/>
        </w:rPr>
        <w:t>Reductores y elevadores con aislación galvánica y multisalidas</w:t>
      </w:r>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772928" behindDoc="0" locked="0" layoutInCell="1" allowOverlap="1" wp14:anchorId="22F832BA" wp14:editId="7F49BB42">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5">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774976" behindDoc="0" locked="0" layoutInCell="1" allowOverlap="1" wp14:anchorId="2767A5A4" wp14:editId="4AA1CFBB">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3C8CD3AC" w:rsidR="00F73331" w:rsidRPr="00C47F7E" w:rsidRDefault="00F73331" w:rsidP="00A92E65">
                            <w:pPr>
                              <w:pStyle w:val="Descripcin"/>
                              <w:ind w:firstLine="0"/>
                              <w:jc w:val="center"/>
                              <w:rPr>
                                <w:i w:val="0"/>
                                <w:noProof/>
                                <w:color w:val="000000" w:themeColor="text1"/>
                                <w:sz w:val="32"/>
                                <w:szCs w:val="24"/>
                              </w:rPr>
                            </w:pPr>
                            <w:bookmarkStart w:id="334" w:name="_Ref172036279"/>
                            <w:bookmarkStart w:id="335"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4"/>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82" type="#_x0000_t202" style="position:absolute;left:0;text-align:left;margin-left:0;margin-top:7.8pt;width:434.25pt;height:15.75pt;z-index:2517749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3C8CD3AC" w:rsidR="00F73331" w:rsidRPr="00C47F7E" w:rsidRDefault="00F73331" w:rsidP="00A92E65">
                      <w:pPr>
                        <w:pStyle w:val="Descripcin"/>
                        <w:ind w:firstLine="0"/>
                        <w:jc w:val="center"/>
                        <w:rPr>
                          <w:i w:val="0"/>
                          <w:noProof/>
                          <w:color w:val="000000" w:themeColor="text1"/>
                          <w:sz w:val="32"/>
                          <w:szCs w:val="24"/>
                        </w:rPr>
                      </w:pPr>
                      <w:bookmarkStart w:id="336" w:name="_Ref172036279"/>
                      <w:bookmarkStart w:id="337"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6"/>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7"/>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Buck o Step-down)</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776000" behindDoc="0" locked="0" layoutInCell="1" allowOverlap="1" wp14:anchorId="1799821D" wp14:editId="3CAB2368">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6">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Buck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778048" behindDoc="0" locked="0" layoutInCell="1" allowOverlap="1" wp14:anchorId="5C1FF369" wp14:editId="0C7A2AE5">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01F0EE65" w:rsidR="00F73331" w:rsidRPr="00635545" w:rsidRDefault="00F73331" w:rsidP="00635545">
                            <w:pPr>
                              <w:pStyle w:val="Descripcin"/>
                              <w:ind w:firstLine="0"/>
                              <w:jc w:val="center"/>
                              <w:rPr>
                                <w:i w:val="0"/>
                                <w:color w:val="000000" w:themeColor="text1"/>
                                <w:sz w:val="32"/>
                                <w:szCs w:val="24"/>
                              </w:rPr>
                            </w:pPr>
                            <w:bookmarkStart w:id="338" w:name="_Ref172037540"/>
                            <w:bookmarkStart w:id="339"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8"/>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83" type="#_x0000_t202" style="position:absolute;left:0;text-align:left;margin-left:84.3pt;margin-top:15.65pt;width:373.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01F0EE65" w:rsidR="00F73331" w:rsidRPr="00635545" w:rsidRDefault="00F73331" w:rsidP="00635545">
                      <w:pPr>
                        <w:pStyle w:val="Descripcin"/>
                        <w:ind w:firstLine="0"/>
                        <w:jc w:val="center"/>
                        <w:rPr>
                          <w:i w:val="0"/>
                          <w:color w:val="000000" w:themeColor="text1"/>
                          <w:sz w:val="32"/>
                          <w:szCs w:val="24"/>
                        </w:rPr>
                      </w:pPr>
                      <w:bookmarkStart w:id="340" w:name="_Ref172037540"/>
                      <w:bookmarkStart w:id="341"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40"/>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41"/>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que produce una tensión media reducida. El interruptor S es controlado por un modulador de ancho de pulso y se enciende y apaga a la frecuencia de conmutación f</w:t>
      </w:r>
      <w:r w:rsidR="00B4511C" w:rsidRPr="00C157B4">
        <w:rPr>
          <w:vertAlign w:val="subscript"/>
          <w:lang w:val="es-AR"/>
        </w:rPr>
        <w:t>s</w:t>
      </w:r>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r w:rsidRPr="00C157B4">
        <w:rPr>
          <w:rStyle w:val="katex-mathml"/>
          <w:i/>
        </w:rPr>
        <w:t>t</w:t>
      </w:r>
      <w:r w:rsidR="00B4511C" w:rsidRPr="00C157B4">
        <w:rPr>
          <w:rStyle w:val="katex-mathml"/>
          <w:i/>
          <w:vertAlign w:val="subscript"/>
        </w:rPr>
        <w:t>off</w:t>
      </w:r>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r w:rsidR="00501442">
        <w:t>disparo</w:t>
      </w:r>
      <w:r w:rsidR="00B4511C">
        <w:rPr>
          <w:rStyle w:val="vlist-s"/>
          <w:rFonts w:eastAsiaTheme="majorEastAsia"/>
        </w:rPr>
        <w:t>​</w:t>
      </w:r>
      <w:r>
        <w:rPr>
          <w:rStyle w:val="vlist-s"/>
          <w:rFonts w:eastAsiaTheme="majorEastAsia"/>
        </w:rPr>
        <w:t>,</w:t>
      </w:r>
      <w:r w:rsidR="00B4511C">
        <w:t xml:space="preserve"> </w:t>
      </w:r>
      <w:r>
        <w:t>es posible</w:t>
      </w:r>
      <w:r w:rsidR="00B4511C">
        <w:t xml:space="preserve"> la regulación de la tensión de salida </w:t>
      </w:r>
      <w:r>
        <w:t>Vo</w:t>
      </w:r>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r w:rsidR="00B4511C">
        <w:rPr>
          <w:rStyle w:val="katex-mathml"/>
        </w:rPr>
        <w:t>Io</w:t>
      </w:r>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B</w:t>
      </w:r>
      <w:r>
        <w:rPr>
          <w:i/>
          <w:u w:val="single"/>
          <w:lang w:val="es-AR"/>
        </w:rPr>
        <w:t>oost</w:t>
      </w:r>
      <w:r w:rsidRPr="002464E8">
        <w:rPr>
          <w:i/>
          <w:u w:val="single"/>
          <w:lang w:val="es-AR"/>
        </w:rPr>
        <w:t xml:space="preserve"> o S</w:t>
      </w:r>
      <w:r>
        <w:rPr>
          <w:i/>
          <w:u w:val="single"/>
          <w:lang w:val="es-AR"/>
        </w:rPr>
        <w:t>tep-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Realizando un paralelismo con su nombre como en el caso del convertidor Buck,</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convertidor Boost</w:t>
      </w:r>
      <w:r w:rsidR="00C157B4">
        <w:rPr>
          <w:lang w:val="es-AR"/>
        </w:rPr>
        <w:t xml:space="preserve"> con sus componentes </w:t>
      </w:r>
      <w:r w:rsidR="00B33848">
        <w:rPr>
          <w:i/>
          <w:noProof/>
          <w:u w:val="single"/>
          <w:lang w:val="es-AR"/>
        </w:rPr>
        <w:drawing>
          <wp:anchor distT="0" distB="0" distL="114300" distR="114300" simplePos="0" relativeHeight="251779072" behindDoc="0" locked="0" layoutInCell="1" allowOverlap="1" wp14:anchorId="28C66C5A" wp14:editId="45CC4C10">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7">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781120" behindDoc="0" locked="0" layoutInCell="1" allowOverlap="1" wp14:anchorId="7831AE15" wp14:editId="498ED67B">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14C82331" w:rsidR="00F73331" w:rsidRPr="00BE16F7" w:rsidRDefault="00F73331" w:rsidP="00BE16F7">
                            <w:pPr>
                              <w:pStyle w:val="Descripcin"/>
                              <w:ind w:firstLine="0"/>
                              <w:jc w:val="center"/>
                              <w:rPr>
                                <w:i w:val="0"/>
                                <w:noProof/>
                                <w:color w:val="000000" w:themeColor="text1"/>
                                <w:sz w:val="32"/>
                                <w:szCs w:val="24"/>
                                <w:u w:val="single"/>
                              </w:rPr>
                            </w:pPr>
                            <w:bookmarkStart w:id="342" w:name="_Ref172076693"/>
                            <w:bookmarkStart w:id="343"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42"/>
                            <w:r w:rsidRPr="00BE16F7">
                              <w:rPr>
                                <w:color w:val="000000" w:themeColor="text1"/>
                                <w:sz w:val="22"/>
                              </w:rPr>
                              <w:t>:</w:t>
                            </w:r>
                            <w:r w:rsidRPr="00BE16F7">
                              <w:rPr>
                                <w:i w:val="0"/>
                                <w:color w:val="000000" w:themeColor="text1"/>
                                <w:sz w:val="22"/>
                              </w:rPr>
                              <w:t xml:space="preserve"> Circuito básico de una convertidor Boost (Fuente: referencia [49]).</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4" type="#_x0000_t202" style="position:absolute;left:0;text-align:left;margin-left:69.5pt;margin-top:17.8pt;width:410.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14C82331" w:rsidR="00F73331" w:rsidRPr="00BE16F7" w:rsidRDefault="00F73331" w:rsidP="00BE16F7">
                      <w:pPr>
                        <w:pStyle w:val="Descripcin"/>
                        <w:ind w:firstLine="0"/>
                        <w:jc w:val="center"/>
                        <w:rPr>
                          <w:i w:val="0"/>
                          <w:noProof/>
                          <w:color w:val="000000" w:themeColor="text1"/>
                          <w:sz w:val="32"/>
                          <w:szCs w:val="24"/>
                          <w:u w:val="single"/>
                        </w:rPr>
                      </w:pPr>
                      <w:bookmarkStart w:id="344" w:name="_Ref172076693"/>
                      <w:bookmarkStart w:id="345"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44"/>
                      <w:r w:rsidRPr="00BE16F7">
                        <w:rPr>
                          <w:color w:val="000000" w:themeColor="text1"/>
                          <w:sz w:val="22"/>
                        </w:rPr>
                        <w:t>:</w:t>
                      </w:r>
                      <w:r w:rsidRPr="00BE16F7">
                        <w:rPr>
                          <w:i w:val="0"/>
                          <w:color w:val="000000" w:themeColor="text1"/>
                          <w:sz w:val="22"/>
                        </w:rPr>
                        <w:t xml:space="preserve"> Circuito básico de una convertidor Boost (Fuente: referencia [49]).</w:t>
                      </w:r>
                      <w:bookmarkEnd w:id="345"/>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r w:rsidR="003D58EF">
        <w:rPr>
          <w:rStyle w:val="katex-mathml"/>
        </w:rPr>
        <w:t>Vo</w:t>
      </w:r>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V</w:t>
      </w:r>
      <w:r w:rsidRPr="0055564E">
        <w:rPr>
          <w:rStyle w:val="mord"/>
          <w:vertAlign w:val="subscript"/>
        </w:rPr>
        <w:t>I</w:t>
      </w:r>
      <w:r>
        <w:rPr>
          <w:rStyle w:val="vlist-s"/>
        </w:rPr>
        <w:t>​</w:t>
      </w:r>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r>
        <w:rPr>
          <w:rStyle w:val="katex-mathml"/>
        </w:rPr>
        <w:t>V</w:t>
      </w:r>
      <w:r w:rsidR="00BE0D48">
        <w:rPr>
          <w:rStyle w:val="katex-mathml"/>
        </w:rPr>
        <w:t xml:space="preserve">o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V</w:t>
      </w:r>
      <w:r w:rsidR="00BE0D48">
        <w:rPr>
          <w:rStyle w:val="katex-mathml"/>
        </w:rPr>
        <w:t>o</w:t>
      </w:r>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valor Vo = Vi + V</w:t>
      </w:r>
      <w:r w:rsidR="00A66057" w:rsidRPr="00A66057">
        <w:rPr>
          <w:rStyle w:val="vlist-s"/>
          <w:vertAlign w:val="subscript"/>
        </w:rPr>
        <w:t>L</w:t>
      </w:r>
      <w:r>
        <w:rPr>
          <w:rStyle w:val="vlist-s"/>
        </w:rPr>
        <w:t>​</w:t>
      </w:r>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B</w:t>
      </w:r>
      <w:r>
        <w:rPr>
          <w:i/>
          <w:u w:val="single"/>
          <w:lang w:val="es-AR"/>
        </w:rPr>
        <w:t>uck-</w:t>
      </w:r>
      <w:r w:rsidRPr="002464E8">
        <w:rPr>
          <w:i/>
          <w:u w:val="single"/>
          <w:lang w:val="es-AR"/>
        </w:rPr>
        <w:t>B</w:t>
      </w:r>
      <w:r>
        <w:rPr>
          <w:i/>
          <w:u w:val="single"/>
          <w:lang w:val="es-AR"/>
        </w:rPr>
        <w:t>oost</w:t>
      </w:r>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l caso del convertidor Buck</w:t>
      </w:r>
      <w:r>
        <w:rPr>
          <w:lang w:val="es-AR"/>
        </w:rPr>
        <w:t>-Boost</w:t>
      </w:r>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r w:rsidRPr="003D58EF">
        <w:rPr>
          <w:lang w:val="es-AR"/>
        </w:rPr>
        <w:t>Buck</w:t>
      </w:r>
      <w:r>
        <w:rPr>
          <w:lang w:val="es-AR"/>
        </w:rPr>
        <w:t>-Boost</w:t>
      </w:r>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782144" behindDoc="0" locked="0" layoutInCell="1" allowOverlap="1" wp14:anchorId="793E865C" wp14:editId="07C71044">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8">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784192" behindDoc="0" locked="0" layoutInCell="1" allowOverlap="1" wp14:anchorId="1095CFE8" wp14:editId="7AC7C389">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1F54DED6" w:rsidR="00F73331" w:rsidRPr="00A00EA9" w:rsidRDefault="00F73331" w:rsidP="00A00EA9">
                            <w:pPr>
                              <w:pStyle w:val="Descripcin"/>
                              <w:ind w:firstLine="0"/>
                              <w:jc w:val="center"/>
                              <w:rPr>
                                <w:i w:val="0"/>
                                <w:noProof/>
                                <w:color w:val="000000" w:themeColor="text1"/>
                                <w:sz w:val="32"/>
                                <w:szCs w:val="24"/>
                                <w:u w:val="single"/>
                              </w:rPr>
                            </w:pPr>
                            <w:bookmarkStart w:id="346" w:name="_Ref172078327"/>
                            <w:bookmarkStart w:id="347"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6"/>
                            <w:r w:rsidRPr="00A00EA9">
                              <w:rPr>
                                <w:color w:val="000000" w:themeColor="text1"/>
                                <w:sz w:val="22"/>
                              </w:rPr>
                              <w:t>:</w:t>
                            </w:r>
                            <w:r w:rsidRPr="00A00EA9">
                              <w:rPr>
                                <w:i w:val="0"/>
                                <w:color w:val="000000" w:themeColor="text1"/>
                                <w:sz w:val="22"/>
                              </w:rPr>
                              <w:t xml:space="preserve"> Circuito básico de un convertidor Buck-Boost (Fuente: referencia [49]).</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5" type="#_x0000_t202" style="position:absolute;left:0;text-align:left;margin-left:76.8pt;margin-top:16.65pt;width:378.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1F54DED6" w:rsidR="00F73331" w:rsidRPr="00A00EA9" w:rsidRDefault="00F73331" w:rsidP="00A00EA9">
                      <w:pPr>
                        <w:pStyle w:val="Descripcin"/>
                        <w:ind w:firstLine="0"/>
                        <w:jc w:val="center"/>
                        <w:rPr>
                          <w:i w:val="0"/>
                          <w:noProof/>
                          <w:color w:val="000000" w:themeColor="text1"/>
                          <w:sz w:val="32"/>
                          <w:szCs w:val="24"/>
                          <w:u w:val="single"/>
                        </w:rPr>
                      </w:pPr>
                      <w:bookmarkStart w:id="348" w:name="_Ref172078327"/>
                      <w:bookmarkStart w:id="349"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8"/>
                      <w:r w:rsidRPr="00A00EA9">
                        <w:rPr>
                          <w:color w:val="000000" w:themeColor="text1"/>
                          <w:sz w:val="22"/>
                        </w:rPr>
                        <w:t>:</w:t>
                      </w:r>
                      <w:r w:rsidRPr="00A00EA9">
                        <w:rPr>
                          <w:i w:val="0"/>
                          <w:color w:val="000000" w:themeColor="text1"/>
                          <w:sz w:val="22"/>
                        </w:rPr>
                        <w:t xml:space="preserve"> Circuito básico de un convertidor Buck-Boost (Fuente: referencia [49]).</w:t>
                      </w:r>
                      <w:bookmarkEnd w:id="349"/>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Vo</w:t>
      </w:r>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Vo</w:t>
      </w:r>
      <w:r w:rsidR="005943F1" w:rsidRPr="00A00EA9">
        <w:t xml:space="preserve"> </w:t>
      </w:r>
      <w:r w:rsidRPr="00A00EA9">
        <w:t>​</w:t>
      </w:r>
      <w:r>
        <w:t xml:space="preserve"> </w:t>
      </w:r>
      <w:r w:rsidR="005943F1">
        <w:t>disminuyendo su</w:t>
      </w:r>
      <w:r>
        <w:t xml:space="preserve"> corriente linealmente con una pendiente de </w:t>
      </w:r>
      <w:r w:rsidR="005943F1">
        <w:t>−Vo</w:t>
      </w:r>
      <w:r w:rsidRPr="00A00EA9">
        <w:t>/L</w:t>
      </w:r>
      <w:r w:rsidR="00112643">
        <w:t xml:space="preserve"> y l</w:t>
      </w:r>
      <w:r>
        <w:t>a tensión a través del interruptor</w:t>
      </w:r>
      <w:r w:rsidR="005943F1">
        <w:t xml:space="preserve"> S será</w:t>
      </w:r>
      <w:r>
        <w:t xml:space="preserve"> </w:t>
      </w:r>
      <w:r w:rsidRPr="00A00EA9">
        <w:t>V</w:t>
      </w:r>
      <w:r w:rsidRPr="005943F1">
        <w:rPr>
          <w:vertAlign w:val="subscript"/>
        </w:rPr>
        <w:t>I</w:t>
      </w:r>
      <w:r w:rsidRPr="00A00EA9">
        <w:t>+</w:t>
      </w:r>
      <w:r w:rsidR="005943F1">
        <w:t>Vo</w:t>
      </w:r>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Conversores Flayback:</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785216" behindDoc="0" locked="0" layoutInCell="1" allowOverlap="1" wp14:anchorId="477707BF" wp14:editId="5CA55FDF">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9">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r w:rsidR="00EA165C">
        <w:t>Flyback</w:t>
      </w:r>
      <w:r w:rsidR="00EA165C" w:rsidRPr="00EA165C">
        <w:t xml:space="preserve"> </w:t>
      </w:r>
      <w:r w:rsidR="00EA165C">
        <w:t>tiene el mismo principio de funcionamiento que el Convertidor Buck-Boost</w:t>
      </w:r>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r w:rsidR="00EA165C">
        <w:t>Flyback</w:t>
      </w:r>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787264" behindDoc="0" locked="0" layoutInCell="1" allowOverlap="1" wp14:anchorId="21D44E1A" wp14:editId="4F5BC6A7">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1B533F59" w:rsidR="00F73331" w:rsidRPr="0093436D" w:rsidRDefault="00F73331" w:rsidP="0093436D">
                            <w:pPr>
                              <w:pStyle w:val="Descripcin"/>
                              <w:ind w:firstLine="0"/>
                              <w:jc w:val="center"/>
                              <w:rPr>
                                <w:i w:val="0"/>
                                <w:noProof/>
                                <w:color w:val="000000" w:themeColor="text1"/>
                                <w:sz w:val="32"/>
                                <w:szCs w:val="24"/>
                              </w:rPr>
                            </w:pPr>
                            <w:bookmarkStart w:id="350" w:name="_Ref172112899"/>
                            <w:bookmarkStart w:id="351"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50"/>
                            <w:r w:rsidRPr="0093436D">
                              <w:rPr>
                                <w:color w:val="000000" w:themeColor="text1"/>
                                <w:sz w:val="22"/>
                              </w:rPr>
                              <w:t>:</w:t>
                            </w:r>
                            <w:r w:rsidRPr="0093436D">
                              <w:rPr>
                                <w:i w:val="0"/>
                                <w:color w:val="000000" w:themeColor="text1"/>
                                <w:sz w:val="22"/>
                              </w:rPr>
                              <w:t xml:space="preserve"> Circuito básico de un convertidor Flyback (Fuente: referencia [49]).</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6" type="#_x0000_t202" style="position:absolute;left:0;text-align:left;margin-left:62.55pt;margin-top:4.25pt;width:394.15pt;height:18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1B533F59" w:rsidR="00F73331" w:rsidRPr="0093436D" w:rsidRDefault="00F73331" w:rsidP="0093436D">
                      <w:pPr>
                        <w:pStyle w:val="Descripcin"/>
                        <w:ind w:firstLine="0"/>
                        <w:jc w:val="center"/>
                        <w:rPr>
                          <w:i w:val="0"/>
                          <w:noProof/>
                          <w:color w:val="000000" w:themeColor="text1"/>
                          <w:sz w:val="32"/>
                          <w:szCs w:val="24"/>
                        </w:rPr>
                      </w:pPr>
                      <w:bookmarkStart w:id="352" w:name="_Ref172112899"/>
                      <w:bookmarkStart w:id="353"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52"/>
                      <w:r w:rsidRPr="0093436D">
                        <w:rPr>
                          <w:color w:val="000000" w:themeColor="text1"/>
                          <w:sz w:val="22"/>
                        </w:rPr>
                        <w:t>:</w:t>
                      </w:r>
                      <w:r w:rsidRPr="0093436D">
                        <w:rPr>
                          <w:i w:val="0"/>
                          <w:color w:val="000000" w:themeColor="text1"/>
                          <w:sz w:val="22"/>
                        </w:rPr>
                        <w:t xml:space="preserve"> Circuito básico de un convertidor Flyback (Fuente: referencia [49]).</w:t>
                      </w:r>
                      <w:bookmarkEnd w:id="353"/>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El convertidor flyback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s ideales debería ser senoidal,</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onda senoidales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semi-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788288" behindDoc="0" locked="0" layoutInCell="1" allowOverlap="1" wp14:anchorId="119E06C8" wp14:editId="0EE0C9F1">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70">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790336" behindDoc="0" locked="0" layoutInCell="1" allowOverlap="1" wp14:anchorId="6E3B2B3A" wp14:editId="60AFCAC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00395786" w:rsidR="00F73331" w:rsidRPr="00905C06" w:rsidRDefault="00F73331" w:rsidP="00905C06">
                            <w:pPr>
                              <w:pStyle w:val="Descripcin"/>
                              <w:ind w:firstLine="0"/>
                              <w:jc w:val="center"/>
                              <w:rPr>
                                <w:i w:val="0"/>
                                <w:color w:val="000000" w:themeColor="text1"/>
                                <w:sz w:val="32"/>
                                <w:szCs w:val="24"/>
                              </w:rPr>
                            </w:pPr>
                            <w:bookmarkStart w:id="354" w:name="_Ref172121238"/>
                            <w:bookmarkStart w:id="355"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4"/>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7" type="#_x0000_t202" style="position:absolute;left:0;text-align:left;margin-left:383.35pt;margin-top:1.15pt;width:434.55pt;height:27.75pt;z-index:251790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00395786" w:rsidR="00F73331" w:rsidRPr="00905C06" w:rsidRDefault="00F73331" w:rsidP="00905C06">
                      <w:pPr>
                        <w:pStyle w:val="Descripcin"/>
                        <w:ind w:firstLine="0"/>
                        <w:jc w:val="center"/>
                        <w:rPr>
                          <w:i w:val="0"/>
                          <w:color w:val="000000" w:themeColor="text1"/>
                          <w:sz w:val="32"/>
                          <w:szCs w:val="24"/>
                        </w:rPr>
                      </w:pPr>
                      <w:bookmarkStart w:id="356" w:name="_Ref172121238"/>
                      <w:bookmarkStart w:id="357"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6"/>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57"/>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r w:rsidRPr="008C35FD">
        <w:rPr>
          <w:color w:val="0070C0"/>
          <w:u w:val="single"/>
          <w:lang w:val="es-AR"/>
        </w:rPr>
        <w:t>)</w:t>
      </w:r>
      <w:r>
        <w:rPr>
          <w:color w:val="0070C0"/>
          <w:u w:val="single"/>
          <w:lang w:val="es-AR"/>
        </w:rPr>
        <w:t>a</w:t>
      </w:r>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troceadores” o “choppers”. Cuando el transistor Q1 se enciende</w:t>
      </w:r>
      <w:r w:rsidR="0070296D">
        <w:t xml:space="preserve"> (con Q2 abierto/apagado)</w:t>
      </w:r>
      <w:r>
        <w:t xml:space="preserve"> durante un tiempo T</w:t>
      </w:r>
      <w:r w:rsidR="00E829FA">
        <w:t>/2, el voltaje instantáneo Vo</w:t>
      </w:r>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r w:rsidRPr="00E829FA">
        <w:rPr>
          <w:color w:val="0070C0"/>
          <w:u w:val="single"/>
        </w:rPr>
        <w:t>)b</w:t>
      </w:r>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Vb.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una polaridad negativa en Va y positiva en Vb</w:t>
      </w:r>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791360" behindDoc="0" locked="0" layoutInCell="1" allowOverlap="1" wp14:anchorId="5796B6CD" wp14:editId="53036F9D">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71"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F</w:t>
      </w:r>
      <w:r w:rsidR="00C35808">
        <w:t>lyback.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mA</w:t>
      </w:r>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793408" behindDoc="0" locked="0" layoutInCell="1" allowOverlap="1" wp14:anchorId="378A7D0F" wp14:editId="45DDB7C5">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48FE7770" w:rsidR="00F73331" w:rsidRPr="00467074" w:rsidRDefault="00F73331" w:rsidP="00DB021E">
                            <w:pPr>
                              <w:pStyle w:val="Descripcin"/>
                              <w:ind w:left="567" w:right="570" w:firstLine="0"/>
                              <w:jc w:val="center"/>
                              <w:rPr>
                                <w:i w:val="0"/>
                                <w:noProof/>
                                <w:color w:val="000000" w:themeColor="text1"/>
                                <w:sz w:val="32"/>
                                <w:szCs w:val="24"/>
                              </w:rPr>
                            </w:pPr>
                            <w:bookmarkStart w:id="358" w:name="_Ref172143256"/>
                            <w:bookmarkStart w:id="359"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8"/>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8" type="#_x0000_t202" style="position:absolute;left:0;text-align:left;margin-left:0;margin-top:9.8pt;width:481.9pt;height:.05pt;z-index:251793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48FE7770" w:rsidR="00F73331" w:rsidRPr="00467074" w:rsidRDefault="00F73331" w:rsidP="00DB021E">
                      <w:pPr>
                        <w:pStyle w:val="Descripcin"/>
                        <w:ind w:left="567" w:right="570" w:firstLine="0"/>
                        <w:jc w:val="center"/>
                        <w:rPr>
                          <w:i w:val="0"/>
                          <w:noProof/>
                          <w:color w:val="000000" w:themeColor="text1"/>
                          <w:sz w:val="32"/>
                          <w:szCs w:val="24"/>
                        </w:rPr>
                      </w:pPr>
                      <w:bookmarkStart w:id="360" w:name="_Ref172143256"/>
                      <w:bookmarkStart w:id="361"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60"/>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61"/>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Además las tensiones a las que son sometidas los transistores son menores que las de semi-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Vbat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semi-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diversos métodos para le generación de los disparos de los transistores tales como; osciladores astables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54A0EF3" w:rsidR="009F541C" w:rsidRDefault="006D09CE" w:rsidP="007B4E2A">
      <w:pPr>
        <w:pStyle w:val="Ttulo3"/>
        <w:numPr>
          <w:ilvl w:val="2"/>
          <w:numId w:val="1"/>
        </w:numPr>
        <w:rPr>
          <w:color w:val="000000" w:themeColor="text1"/>
          <w:lang w:val="es-AR"/>
        </w:rPr>
      </w:pPr>
      <w:bookmarkStart w:id="362" w:name="_Toc172884098"/>
      <w:r>
        <w:rPr>
          <w:color w:val="000000" w:themeColor="text1"/>
          <w:lang w:val="es-AR"/>
        </w:rPr>
        <w:t>Diseño por etapas funcionales</w:t>
      </w:r>
      <w:bookmarkEnd w:id="362"/>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794432" behindDoc="0" locked="0" layoutInCell="1" allowOverlap="1" wp14:anchorId="27EC3473" wp14:editId="65DFE352">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2">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796480" behindDoc="0" locked="0" layoutInCell="1" allowOverlap="1" wp14:anchorId="2D71909F" wp14:editId="5920AA10">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75694A48" w:rsidR="00F73331" w:rsidRPr="009E7E3D" w:rsidRDefault="00F73331" w:rsidP="009E7E3D">
                            <w:pPr>
                              <w:pStyle w:val="Descripcin"/>
                              <w:ind w:firstLine="0"/>
                              <w:jc w:val="center"/>
                              <w:rPr>
                                <w:i w:val="0"/>
                                <w:noProof/>
                                <w:color w:val="000000" w:themeColor="text1"/>
                                <w:sz w:val="32"/>
                                <w:szCs w:val="24"/>
                              </w:rPr>
                            </w:pPr>
                            <w:bookmarkStart w:id="363" w:name="_Ref172296410"/>
                            <w:bookmarkStart w:id="364"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63"/>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9" type="#_x0000_t202" style="position:absolute;left:0;text-align:left;margin-left:45.8pt;margin-top:8.85pt;width:391.1pt;height:.05pt;z-index:251796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75694A48" w:rsidR="00F73331" w:rsidRPr="009E7E3D" w:rsidRDefault="00F73331" w:rsidP="009E7E3D">
                      <w:pPr>
                        <w:pStyle w:val="Descripcin"/>
                        <w:ind w:firstLine="0"/>
                        <w:jc w:val="center"/>
                        <w:rPr>
                          <w:i w:val="0"/>
                          <w:noProof/>
                          <w:color w:val="000000" w:themeColor="text1"/>
                          <w:sz w:val="32"/>
                          <w:szCs w:val="24"/>
                        </w:rPr>
                      </w:pPr>
                      <w:bookmarkStart w:id="365" w:name="_Ref172296410"/>
                      <w:bookmarkStart w:id="366"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65"/>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6"/>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797504" behindDoc="0" locked="0" layoutInCell="1" allowOverlap="1" wp14:anchorId="7B81D50E" wp14:editId="55290985">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3">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799552" behindDoc="0" locked="0" layoutInCell="1" allowOverlap="1" wp14:anchorId="77C89B07" wp14:editId="225F07C3">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69183B9D" w:rsidR="00F73331" w:rsidRPr="00980A27" w:rsidRDefault="00F73331" w:rsidP="00980A27">
                            <w:pPr>
                              <w:pStyle w:val="Descripcin"/>
                              <w:ind w:firstLine="0"/>
                              <w:jc w:val="center"/>
                              <w:rPr>
                                <w:i w:val="0"/>
                                <w:noProof/>
                                <w:color w:val="000000" w:themeColor="text1"/>
                                <w:sz w:val="32"/>
                                <w:szCs w:val="24"/>
                              </w:rPr>
                            </w:pPr>
                            <w:bookmarkStart w:id="367" w:name="_Ref172473019"/>
                            <w:bookmarkStart w:id="368"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7"/>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90" type="#_x0000_t202" style="position:absolute;left:0;text-align:left;margin-left:430.7pt;margin-top:26pt;width:481.9pt;height:31.5pt;z-index:251799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69183B9D" w:rsidR="00F73331" w:rsidRPr="00980A27" w:rsidRDefault="00F73331" w:rsidP="00980A27">
                      <w:pPr>
                        <w:pStyle w:val="Descripcin"/>
                        <w:ind w:firstLine="0"/>
                        <w:jc w:val="center"/>
                        <w:rPr>
                          <w:i w:val="0"/>
                          <w:noProof/>
                          <w:color w:val="000000" w:themeColor="text1"/>
                          <w:sz w:val="32"/>
                          <w:szCs w:val="24"/>
                        </w:rPr>
                      </w:pPr>
                      <w:bookmarkStart w:id="369" w:name="_Ref172473019"/>
                      <w:bookmarkStart w:id="370"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9"/>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70"/>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semi-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00576" behindDoc="0" locked="0" layoutInCell="1" allowOverlap="1" wp14:anchorId="3B3DCB9A" wp14:editId="32B99284">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4">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02624" behindDoc="0" locked="0" layoutInCell="1" allowOverlap="1" wp14:anchorId="3D63F0A8" wp14:editId="1436A128">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02B08D8A" w:rsidR="00F73331" w:rsidRPr="00C303B3" w:rsidRDefault="00F73331" w:rsidP="00C303B3">
                            <w:pPr>
                              <w:pStyle w:val="Descripcin"/>
                              <w:ind w:firstLine="0"/>
                              <w:rPr>
                                <w:i w:val="0"/>
                                <w:noProof/>
                                <w:color w:val="000000" w:themeColor="text1"/>
                                <w:sz w:val="32"/>
                                <w:szCs w:val="24"/>
                              </w:rPr>
                            </w:pPr>
                            <w:bookmarkStart w:id="371" w:name="_Ref172335352"/>
                            <w:bookmarkStart w:id="372"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71"/>
                            <w:r w:rsidRPr="00C303B3">
                              <w:rPr>
                                <w:color w:val="000000" w:themeColor="text1"/>
                                <w:sz w:val="22"/>
                              </w:rPr>
                              <w:t>:</w:t>
                            </w:r>
                            <w:r w:rsidRPr="00C303B3">
                              <w:rPr>
                                <w:i w:val="0"/>
                                <w:color w:val="000000" w:themeColor="text1"/>
                                <w:sz w:val="22"/>
                              </w:rPr>
                              <w:t xml:space="preserve"> Diagrama interno del SG3525 (Fuente: Hojas de Datos del componente).</w:t>
                            </w:r>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91" type="#_x0000_t202" style="position:absolute;left:0;text-align:left;margin-left:64.45pt;margin-top:18.55pt;width:378.8pt;height:.0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02B08D8A" w:rsidR="00F73331" w:rsidRPr="00C303B3" w:rsidRDefault="00F73331" w:rsidP="00C303B3">
                      <w:pPr>
                        <w:pStyle w:val="Descripcin"/>
                        <w:ind w:firstLine="0"/>
                        <w:rPr>
                          <w:i w:val="0"/>
                          <w:noProof/>
                          <w:color w:val="000000" w:themeColor="text1"/>
                          <w:sz w:val="32"/>
                          <w:szCs w:val="24"/>
                        </w:rPr>
                      </w:pPr>
                      <w:bookmarkStart w:id="373" w:name="_Ref172335352"/>
                      <w:bookmarkStart w:id="374"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73"/>
                      <w:r w:rsidRPr="00C303B3">
                        <w:rPr>
                          <w:color w:val="000000" w:themeColor="text1"/>
                          <w:sz w:val="22"/>
                        </w:rPr>
                        <w:t>:</w:t>
                      </w:r>
                      <w:r w:rsidRPr="00C303B3">
                        <w:rPr>
                          <w:i w:val="0"/>
                          <w:color w:val="000000" w:themeColor="text1"/>
                          <w:sz w:val="22"/>
                        </w:rPr>
                        <w:t xml:space="preserve"> Diagrama interno del SG3525 (Fuente: Hojas de Datos del componente).</w:t>
                      </w:r>
                      <w:bookmarkEnd w:id="374"/>
                    </w:p>
                  </w:txbxContent>
                </v:textbox>
              </v:shape>
            </w:pict>
          </mc:Fallback>
        </mc:AlternateContent>
      </w:r>
    </w:p>
    <w:p w14:paraId="0FC9D872" w14:textId="549C93F5"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r w:rsidR="00840383" w:rsidRPr="002344C7">
        <w:rPr>
          <w:lang w:val="es-AR"/>
        </w:rPr>
        <w:t>inglés</w:t>
      </w:r>
      <w:r w:rsidR="002344C7">
        <w:rPr>
          <w:i/>
          <w:lang w:val="es-AR"/>
        </w:rPr>
        <w:t xml:space="preserve"> “</w:t>
      </w:r>
      <w:r w:rsidR="006C7158">
        <w:rPr>
          <w:lang w:val="es-AR"/>
        </w:rPr>
        <w:t>death-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03648" behindDoc="0" locked="0" layoutInCell="1" allowOverlap="1" wp14:anchorId="5CABE95E" wp14:editId="0ED12EC9">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5">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05696" behindDoc="0" locked="0" layoutInCell="1" allowOverlap="1" wp14:anchorId="3EEBE5D1" wp14:editId="09FC91CA">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306338C0" w:rsidR="00F73331" w:rsidRPr="00807D3E" w:rsidRDefault="00F73331" w:rsidP="00807D3E">
                            <w:pPr>
                              <w:pStyle w:val="Descripcin"/>
                              <w:ind w:firstLine="0"/>
                              <w:jc w:val="center"/>
                              <w:rPr>
                                <w:i w:val="0"/>
                                <w:noProof/>
                                <w:color w:val="000000" w:themeColor="text1"/>
                                <w:sz w:val="32"/>
                                <w:szCs w:val="24"/>
                              </w:rPr>
                            </w:pPr>
                            <w:bookmarkStart w:id="375" w:name="_Ref172466181"/>
                            <w:bookmarkStart w:id="376" w:name="_Toc172761241"/>
                            <w:bookmarkStart w:id="377"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5"/>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92" type="#_x0000_t202" style="position:absolute;left:0;text-align:left;margin-left:105.45pt;margin-top:6.6pt;width:294.9pt;height:.0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306338C0" w:rsidR="00F73331" w:rsidRPr="00807D3E" w:rsidRDefault="00F73331" w:rsidP="00807D3E">
                      <w:pPr>
                        <w:pStyle w:val="Descripcin"/>
                        <w:ind w:firstLine="0"/>
                        <w:jc w:val="center"/>
                        <w:rPr>
                          <w:i w:val="0"/>
                          <w:noProof/>
                          <w:color w:val="000000" w:themeColor="text1"/>
                          <w:sz w:val="32"/>
                          <w:szCs w:val="24"/>
                        </w:rPr>
                      </w:pPr>
                      <w:bookmarkStart w:id="378" w:name="_Ref172466181"/>
                      <w:bookmarkStart w:id="379" w:name="_Toc172761241"/>
                      <w:bookmarkStart w:id="380" w:name="_Ref184589969"/>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8"/>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9"/>
                      <w:bookmarkEnd w:id="380"/>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200 us)</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r>
              <w:t>V</w:t>
            </w:r>
            <w:r w:rsidRPr="00D75B71">
              <w:rPr>
                <w:vertAlign w:val="subscript"/>
              </w:rPr>
              <w:t xml:space="preserve">ref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552D00E0"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81" w:name="_Ref172416346"/>
      <w:bookmarkStart w:id="382" w:name="_Toc172884143"/>
      <w:r w:rsidRPr="00D91EE7">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7</w:t>
      </w:r>
      <w:r w:rsidR="00176E96">
        <w:rPr>
          <w:color w:val="000000" w:themeColor="text1"/>
          <w:sz w:val="22"/>
        </w:rPr>
        <w:fldChar w:fldCharType="end"/>
      </w:r>
      <w:bookmarkEnd w:id="381"/>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82"/>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1D0256"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Donde f</w:t>
      </w:r>
      <w:r w:rsidRPr="00E7493F">
        <w:rPr>
          <w:color w:val="000000" w:themeColor="text1"/>
          <w:vertAlign w:val="subscript"/>
        </w:rPr>
        <w:t>A</w:t>
      </w:r>
      <w:r>
        <w:rPr>
          <w:color w:val="000000" w:themeColor="text1"/>
        </w:rPr>
        <w:t xml:space="preserve"> y f</w:t>
      </w:r>
      <w:r w:rsidRPr="00E7493F">
        <w:rPr>
          <w:color w:val="000000" w:themeColor="text1"/>
          <w:vertAlign w:val="subscript"/>
        </w:rPr>
        <w:t>B</w:t>
      </w:r>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us),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1D0256"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ón V</w:t>
      </w:r>
      <w:r w:rsidR="0055730B" w:rsidRPr="0055730B">
        <w:rPr>
          <w:color w:val="000000" w:themeColor="text1"/>
          <w:vertAlign w:val="subscript"/>
        </w:rPr>
        <w:t>ref</w:t>
      </w:r>
      <w:r w:rsidR="0055730B">
        <w:rPr>
          <w:color w:val="000000" w:themeColor="text1"/>
        </w:rPr>
        <w:t xml:space="preserve"> configurada en el PIN2 y la que esté presente en el terminal V</w:t>
      </w:r>
      <w:r w:rsidR="0055730B" w:rsidRPr="0055730B">
        <w:rPr>
          <w:color w:val="000000" w:themeColor="text1"/>
          <w:vertAlign w:val="subscript"/>
        </w:rPr>
        <w:t>fb</w:t>
      </w:r>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ara el caso de lazo abierto, la etapa del circuito del AO se anula conectando el terminal V</w:t>
      </w:r>
      <w:r w:rsidR="0055730B" w:rsidRPr="0055730B">
        <w:rPr>
          <w:color w:val="000000" w:themeColor="text1"/>
          <w:vertAlign w:val="subscript"/>
        </w:rPr>
        <w:t>fb</w:t>
      </w:r>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r w:rsidR="003321BF" w:rsidRPr="002C2B68">
        <w:rPr>
          <w:lang w:val="es-AR"/>
        </w:rPr>
        <w:t>V</w:t>
      </w:r>
      <w:r w:rsidR="003321BF" w:rsidRPr="003321BF">
        <w:rPr>
          <w:vertAlign w:val="subscript"/>
          <w:lang w:val="es-AR"/>
        </w:rPr>
        <w:t>GS</w:t>
      </w:r>
      <w:r>
        <w:rPr>
          <w:vertAlign w:val="subscript"/>
          <w:lang w:val="es-AR"/>
        </w:rPr>
        <w:t>th</w:t>
      </w:r>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r w:rsidR="003321BF" w:rsidRPr="002C2B68">
        <w:rPr>
          <w:lang w:val="es-AR"/>
        </w:rPr>
        <w:t>V</w:t>
      </w:r>
      <w:r w:rsidR="003321BF" w:rsidRPr="003321BF">
        <w:rPr>
          <w:vertAlign w:val="subscript"/>
          <w:lang w:val="es-AR"/>
        </w:rPr>
        <w:t>GS</w:t>
      </w:r>
      <w:r w:rsidR="003321BF">
        <w:rPr>
          <w:vertAlign w:val="subscript"/>
          <w:lang w:val="es-AR"/>
        </w:rPr>
        <w:t>th</w:t>
      </w:r>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08768" behindDoc="0" locked="0" layoutInCell="1" allowOverlap="1" wp14:anchorId="7A3ED35D" wp14:editId="3971B1C6">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1EDB5847" w:rsidR="00F73331" w:rsidRPr="003321BF" w:rsidRDefault="00F73331" w:rsidP="003321BF">
                            <w:pPr>
                              <w:pStyle w:val="Descripcin"/>
                              <w:ind w:firstLine="0"/>
                              <w:jc w:val="center"/>
                              <w:rPr>
                                <w:i w:val="0"/>
                                <w:noProof/>
                                <w:color w:val="000000" w:themeColor="text1"/>
                                <w:sz w:val="32"/>
                                <w:szCs w:val="24"/>
                              </w:rPr>
                            </w:pPr>
                            <w:bookmarkStart w:id="383" w:name="_Ref172426419"/>
                            <w:bookmarkStart w:id="384"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83"/>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93" type="#_x0000_t202" style="position:absolute;left:0;text-align:left;margin-left:48.2pt;margin-top:307.35pt;width:385.4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1EDB5847" w:rsidR="00F73331" w:rsidRPr="003321BF" w:rsidRDefault="00F73331" w:rsidP="003321BF">
                      <w:pPr>
                        <w:pStyle w:val="Descripcin"/>
                        <w:ind w:firstLine="0"/>
                        <w:jc w:val="center"/>
                        <w:rPr>
                          <w:i w:val="0"/>
                          <w:noProof/>
                          <w:color w:val="000000" w:themeColor="text1"/>
                          <w:sz w:val="32"/>
                          <w:szCs w:val="24"/>
                        </w:rPr>
                      </w:pPr>
                      <w:bookmarkStart w:id="385" w:name="_Ref172426419"/>
                      <w:bookmarkStart w:id="386"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85"/>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86"/>
                    </w:p>
                  </w:txbxContent>
                </v:textbox>
              </v:shape>
            </w:pict>
          </mc:Fallback>
        </mc:AlternateContent>
      </w:r>
      <w:r>
        <w:rPr>
          <w:noProof/>
          <w:lang w:val="es-AR"/>
        </w:rPr>
        <w:drawing>
          <wp:anchor distT="0" distB="0" distL="114300" distR="114300" simplePos="0" relativeHeight="251806720" behindDoc="0" locked="0" layoutInCell="1" allowOverlap="1" wp14:anchorId="4CE7C67D" wp14:editId="59BDC608">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r w:rsidR="002763CB">
        <w:rPr>
          <w:lang w:val="es-AR"/>
        </w:rPr>
        <w:t>Vbat</w:t>
      </w:r>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V</w:t>
      </w:r>
      <w:r w:rsidRPr="003321BF">
        <w:rPr>
          <w:vertAlign w:val="subscript"/>
          <w:lang w:val="es-AR"/>
        </w:rPr>
        <w:t>GS</w:t>
      </w:r>
      <w:r w:rsidR="00A71079">
        <w:rPr>
          <w:vertAlign w:val="subscript"/>
          <w:lang w:val="es-AR"/>
        </w:rPr>
        <w:t>th</w:t>
      </w:r>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r w:rsidR="00A71079" w:rsidRPr="002C2B68">
        <w:rPr>
          <w:lang w:val="es-AR"/>
        </w:rPr>
        <w:t>V</w:t>
      </w:r>
      <w:r w:rsidR="00A71079" w:rsidRPr="003321BF">
        <w:rPr>
          <w:vertAlign w:val="subscript"/>
          <w:lang w:val="es-AR"/>
        </w:rPr>
        <w:t>GS</w:t>
      </w:r>
      <w:r w:rsidR="00A71079">
        <w:rPr>
          <w:vertAlign w:val="subscript"/>
          <w:lang w:val="es-AR"/>
        </w:rPr>
        <w:t>th</w:t>
      </w:r>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19008" behindDoc="0" locked="0" layoutInCell="1" allowOverlap="1" wp14:anchorId="33C94876" wp14:editId="6062F73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21056" behindDoc="0" locked="0" layoutInCell="1" allowOverlap="1" wp14:anchorId="5D076A64" wp14:editId="4FB32923">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4A4CDAB7" w:rsidR="00F73331" w:rsidRPr="00706C43" w:rsidRDefault="00F73331" w:rsidP="00706C43">
                            <w:pPr>
                              <w:pStyle w:val="Descripcin"/>
                              <w:ind w:firstLine="0"/>
                              <w:jc w:val="center"/>
                              <w:rPr>
                                <w:i w:val="0"/>
                                <w:noProof/>
                                <w:color w:val="000000" w:themeColor="text1"/>
                                <w:sz w:val="32"/>
                                <w:szCs w:val="24"/>
                              </w:rPr>
                            </w:pPr>
                            <w:bookmarkStart w:id="387" w:name="_Ref172431155"/>
                            <w:bookmarkStart w:id="388"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7"/>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4" type="#_x0000_t202" style="position:absolute;left:0;text-align:left;margin-left:0;margin-top:1.1pt;width:360.4pt;height:27.75pt;z-index:2518210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4A4CDAB7" w:rsidR="00F73331" w:rsidRPr="00706C43" w:rsidRDefault="00F73331" w:rsidP="00706C43">
                      <w:pPr>
                        <w:pStyle w:val="Descripcin"/>
                        <w:ind w:firstLine="0"/>
                        <w:jc w:val="center"/>
                        <w:rPr>
                          <w:i w:val="0"/>
                          <w:noProof/>
                          <w:color w:val="000000" w:themeColor="text1"/>
                          <w:sz w:val="32"/>
                          <w:szCs w:val="24"/>
                        </w:rPr>
                      </w:pPr>
                      <w:bookmarkStart w:id="389" w:name="_Ref172431155"/>
                      <w:bookmarkStart w:id="390"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9"/>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90"/>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r w:rsidR="00AB7DE6" w:rsidRPr="002C2B68">
        <w:rPr>
          <w:lang w:val="es-AR"/>
        </w:rPr>
        <w:t>V</w:t>
      </w:r>
      <w:r w:rsidR="00AB7DE6" w:rsidRPr="003321BF">
        <w:rPr>
          <w:vertAlign w:val="subscript"/>
          <w:lang w:val="es-AR"/>
        </w:rPr>
        <w:t>GS</w:t>
      </w:r>
      <w:r w:rsidR="00AB7DE6">
        <w:rPr>
          <w:vertAlign w:val="subscript"/>
          <w:lang w:val="es-AR"/>
        </w:rPr>
        <w:t>th</w:t>
      </w:r>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r w:rsidR="00AB7DE6" w:rsidRPr="002C2B68">
        <w:rPr>
          <w:lang w:val="es-AR"/>
        </w:rPr>
        <w:t>V</w:t>
      </w:r>
      <w:r w:rsidR="00AB7DE6" w:rsidRPr="003321BF">
        <w:rPr>
          <w:vertAlign w:val="subscript"/>
          <w:lang w:val="es-AR"/>
        </w:rPr>
        <w:t>GS</w:t>
      </w:r>
      <w:r w:rsidR="00AB7DE6">
        <w:rPr>
          <w:vertAlign w:val="subscript"/>
          <w:lang w:val="es-AR"/>
        </w:rPr>
        <w:t>th</w:t>
      </w:r>
      <w:r w:rsidR="002D4EB9">
        <w:rPr>
          <w:lang w:val="es-AR"/>
        </w:rPr>
        <w:t>, lo</w:t>
      </w:r>
      <w:r w:rsidR="00847E77">
        <w:rPr>
          <w:lang w:val="es-AR"/>
        </w:rPr>
        <w:t xml:space="preserve"> que dará una tensión mínima </w:t>
      </w:r>
      <w:r w:rsidR="00FF4C95">
        <w:rPr>
          <w:lang w:val="es-AR"/>
        </w:rPr>
        <w:t>(considerando V</w:t>
      </w:r>
      <w:r w:rsidR="00FF4C95" w:rsidRPr="002D4EB9">
        <w:rPr>
          <w:vertAlign w:val="subscript"/>
          <w:lang w:val="es-AR"/>
        </w:rPr>
        <w:t>bat</w:t>
      </w:r>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r>
        <w:rPr>
          <w:lang w:val="es-AR"/>
        </w:rPr>
        <w:t>V</w:t>
      </w:r>
      <w:r w:rsidRPr="00847E77">
        <w:rPr>
          <w:vertAlign w:val="subscript"/>
          <w:lang w:val="es-AR"/>
        </w:rPr>
        <w:t>min</w:t>
      </w:r>
      <w:r>
        <w:rPr>
          <w:lang w:val="es-AR"/>
        </w:rPr>
        <w:t xml:space="preserve"> =</w:t>
      </w:r>
      <w:r w:rsidR="002C2B68" w:rsidRPr="00D82E73">
        <w:rPr>
          <w:lang w:val="es-AR"/>
        </w:rPr>
        <w:t xml:space="preserve"> </w:t>
      </w:r>
      <w:r w:rsidR="002D4EB9">
        <w:rPr>
          <w:lang w:val="es-AR"/>
        </w:rPr>
        <w:t>V</w:t>
      </w:r>
      <w:r w:rsidR="002D4EB9" w:rsidRPr="002D4EB9">
        <w:rPr>
          <w:vertAlign w:val="subscript"/>
          <w:lang w:val="es-AR"/>
        </w:rPr>
        <w:t>bat</w:t>
      </w:r>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r w:rsidR="002D4EB9">
        <w:rPr>
          <w:lang w:val="es-AR"/>
        </w:rPr>
        <w:t>V</w:t>
      </w:r>
      <w:r w:rsidR="002D4EB9" w:rsidRPr="002D4EB9">
        <w:rPr>
          <w:vertAlign w:val="subscript"/>
          <w:lang w:val="es-AR"/>
        </w:rPr>
        <w:t>bat</w:t>
      </w:r>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15936" behindDoc="0" locked="0" layoutInCell="1" allowOverlap="1" wp14:anchorId="52C1810C" wp14:editId="273DFEFB">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17984" behindDoc="0" locked="0" layoutInCell="1" allowOverlap="1" wp14:anchorId="651D4B2D" wp14:editId="106B9FCE">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17EAC688" w:rsidR="00F73331" w:rsidRPr="00706C43" w:rsidRDefault="00F73331" w:rsidP="00706C43">
                            <w:pPr>
                              <w:pStyle w:val="Descripcin"/>
                              <w:ind w:firstLine="0"/>
                              <w:jc w:val="center"/>
                              <w:rPr>
                                <w:i w:val="0"/>
                                <w:noProof/>
                                <w:color w:val="000000" w:themeColor="text1"/>
                                <w:sz w:val="32"/>
                                <w:szCs w:val="24"/>
                              </w:rPr>
                            </w:pPr>
                            <w:bookmarkStart w:id="391" w:name="_Ref172473037"/>
                            <w:bookmarkStart w:id="392" w:name="_Toc172761244"/>
                            <w:bookmarkStart w:id="393"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91"/>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92"/>
                            <w:bookmarkEnd w:id="3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5" type="#_x0000_t202" style="position:absolute;left:0;text-align:left;margin-left:49.8pt;margin-top:1pt;width:368.55pt;height:26.2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17EAC688" w:rsidR="00F73331" w:rsidRPr="00706C43" w:rsidRDefault="00F73331" w:rsidP="00706C43">
                      <w:pPr>
                        <w:pStyle w:val="Descripcin"/>
                        <w:ind w:firstLine="0"/>
                        <w:jc w:val="center"/>
                        <w:rPr>
                          <w:i w:val="0"/>
                          <w:noProof/>
                          <w:color w:val="000000" w:themeColor="text1"/>
                          <w:sz w:val="32"/>
                          <w:szCs w:val="24"/>
                        </w:rPr>
                      </w:pPr>
                      <w:bookmarkStart w:id="394" w:name="_Ref172473037"/>
                      <w:bookmarkStart w:id="395" w:name="_Toc172761244"/>
                      <w:bookmarkStart w:id="396" w:name="_Ref184483309"/>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94"/>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95"/>
                      <w:bookmarkEnd w:id="39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555 para generar un oscilador astabl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1D0256"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Vbat) &lt; Vz, </w:t>
      </w:r>
      <w:r w:rsidR="00EE1506">
        <w:t>si la</w:t>
      </w:r>
      <w:r w:rsidR="00814CD5">
        <w:t xml:space="preserve"> diferencia </w:t>
      </w:r>
      <w:r w:rsidR="00EE1506">
        <w:t>resulta</w:t>
      </w:r>
      <w:r w:rsidR="009A6424">
        <w:t xml:space="preserve"> mayor a la Vz de D6, </w:t>
      </w:r>
      <w:r w:rsidR="00814CD5">
        <w:t>la corriente demandada ser</w:t>
      </w:r>
      <w:r w:rsidR="00EE1506">
        <w:t>á:</w:t>
      </w:r>
    </w:p>
    <w:p w14:paraId="7625A11D" w14:textId="3597BE8F" w:rsidR="00EE1506" w:rsidRDefault="001D0256"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Considerando una Vbat = 14.8 V, una Vz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uA,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r>
              <w:rPr>
                <w:color w:val="000000" w:themeColor="text1"/>
                <w:sz w:val="22"/>
              </w:rPr>
              <w:t>Rp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r>
              <w:rPr>
                <w:color w:val="000000" w:themeColor="text1"/>
                <w:sz w:val="22"/>
              </w:rPr>
              <w:t>Rs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r>
              <w:rPr>
                <w:color w:val="000000" w:themeColor="text1"/>
                <w:sz w:val="22"/>
              </w:rPr>
              <w:t>Lp (ind.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8,5 mHy</w:t>
            </w:r>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r>
              <w:rPr>
                <w:color w:val="000000" w:themeColor="text1"/>
                <w:sz w:val="22"/>
              </w:rPr>
              <w:t>mHy</w:t>
            </w:r>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r>
              <w:rPr>
                <w:color w:val="000000" w:themeColor="text1"/>
                <w:sz w:val="22"/>
              </w:rPr>
              <w:t>Ls (ind.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10,25 Hy</w:t>
            </w:r>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r>
              <w:rPr>
                <w:color w:val="000000" w:themeColor="text1"/>
                <w:sz w:val="22"/>
              </w:rPr>
              <w:t>Hy</w:t>
            </w:r>
          </w:p>
        </w:tc>
      </w:tr>
    </w:tbl>
    <w:p w14:paraId="004069B0" w14:textId="1CF0E11B" w:rsidR="00E84A8F" w:rsidRPr="00E84A8F" w:rsidRDefault="00E84A8F" w:rsidP="00E84A8F">
      <w:pPr>
        <w:pStyle w:val="Descripcin"/>
        <w:keepNext/>
        <w:ind w:left="1134" w:right="1133" w:firstLine="0"/>
        <w:jc w:val="center"/>
        <w:rPr>
          <w:i w:val="0"/>
          <w:color w:val="000000" w:themeColor="text1"/>
          <w:sz w:val="22"/>
        </w:rPr>
      </w:pPr>
      <w:bookmarkStart w:id="397" w:name="_Toc172884144"/>
      <w:r w:rsidRPr="00E84A8F">
        <w:rPr>
          <w:i w:val="0"/>
          <w:color w:val="000000" w:themeColor="text1"/>
          <w:sz w:val="22"/>
        </w:rPr>
        <w:t xml:space="preserve">Tabla </w:t>
      </w:r>
      <w:r w:rsidR="00176E96">
        <w:rPr>
          <w:i w:val="0"/>
          <w:color w:val="000000" w:themeColor="text1"/>
          <w:sz w:val="22"/>
        </w:rPr>
        <w:fldChar w:fldCharType="begin"/>
      </w:r>
      <w:r w:rsidR="00176E96">
        <w:rPr>
          <w:i w:val="0"/>
          <w:color w:val="000000" w:themeColor="text1"/>
          <w:sz w:val="22"/>
        </w:rPr>
        <w:instrText xml:space="preserve"> STYLEREF 1 \s </w:instrText>
      </w:r>
      <w:r w:rsidR="00176E96">
        <w:rPr>
          <w:i w:val="0"/>
          <w:color w:val="000000" w:themeColor="text1"/>
          <w:sz w:val="22"/>
        </w:rPr>
        <w:fldChar w:fldCharType="separate"/>
      </w:r>
      <w:r w:rsidR="00176E96">
        <w:rPr>
          <w:i w:val="0"/>
          <w:noProof/>
          <w:color w:val="000000" w:themeColor="text1"/>
          <w:sz w:val="22"/>
        </w:rPr>
        <w:t>2</w:t>
      </w:r>
      <w:r w:rsidR="00176E96">
        <w:rPr>
          <w:i w:val="0"/>
          <w:color w:val="000000" w:themeColor="text1"/>
          <w:sz w:val="22"/>
        </w:rPr>
        <w:fldChar w:fldCharType="end"/>
      </w:r>
      <w:r w:rsidR="00176E96">
        <w:rPr>
          <w:i w:val="0"/>
          <w:color w:val="000000" w:themeColor="text1"/>
          <w:sz w:val="22"/>
        </w:rPr>
        <w:noBreakHyphen/>
      </w:r>
      <w:r w:rsidR="00176E96">
        <w:rPr>
          <w:i w:val="0"/>
          <w:color w:val="000000" w:themeColor="text1"/>
          <w:sz w:val="22"/>
        </w:rPr>
        <w:fldChar w:fldCharType="begin"/>
      </w:r>
      <w:r w:rsidR="00176E96">
        <w:rPr>
          <w:i w:val="0"/>
          <w:color w:val="000000" w:themeColor="text1"/>
          <w:sz w:val="22"/>
        </w:rPr>
        <w:instrText xml:space="preserve"> SEQ Tabla \* ARABIC \s 1 </w:instrText>
      </w:r>
      <w:r w:rsidR="00176E96">
        <w:rPr>
          <w:i w:val="0"/>
          <w:color w:val="000000" w:themeColor="text1"/>
          <w:sz w:val="22"/>
        </w:rPr>
        <w:fldChar w:fldCharType="separate"/>
      </w:r>
      <w:r w:rsidR="00176E96">
        <w:rPr>
          <w:i w:val="0"/>
          <w:noProof/>
          <w:color w:val="000000" w:themeColor="text1"/>
          <w:sz w:val="22"/>
        </w:rPr>
        <w:t>8</w:t>
      </w:r>
      <w:r w:rsidR="00176E96">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97"/>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r w:rsidRPr="00C72A05">
        <w:rPr>
          <w:i/>
          <w:lang w:val="es-AR"/>
        </w:rPr>
        <w:t>SECout</w:t>
      </w:r>
      <w:r>
        <w:rPr>
          <w:lang w:val="es-AR"/>
        </w:rPr>
        <w:t xml:space="preserve"> es positivo y </w:t>
      </w:r>
      <w:r>
        <w:rPr>
          <w:lang w:val="es-AR"/>
        </w:rPr>
        <w:lastRenderedPageBreak/>
        <w:t xml:space="preserve">GND es negativo, mientras que D6 y C2 realizan la misma tarea cuando se invierte la polaridad siendo </w:t>
      </w:r>
      <w:r w:rsidRPr="00C72A05">
        <w:rPr>
          <w:i/>
          <w:lang w:val="es-AR"/>
        </w:rPr>
        <w:t>SECout</w:t>
      </w:r>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24128" behindDoc="0" locked="0" layoutInCell="1" allowOverlap="1" wp14:anchorId="02F32FDC" wp14:editId="0BDE534B">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2CCD6F6F" w:rsidR="00F73331" w:rsidRPr="000562EE" w:rsidRDefault="00F73331" w:rsidP="000562EE">
                            <w:pPr>
                              <w:pStyle w:val="Descripcin"/>
                              <w:ind w:firstLine="0"/>
                              <w:jc w:val="center"/>
                              <w:rPr>
                                <w:i w:val="0"/>
                                <w:noProof/>
                                <w:color w:val="000000" w:themeColor="text1"/>
                                <w:sz w:val="32"/>
                                <w:szCs w:val="24"/>
                              </w:rPr>
                            </w:pPr>
                            <w:bookmarkStart w:id="398" w:name="_Ref172463764"/>
                            <w:bookmarkStart w:id="399"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8"/>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6" type="#_x0000_t202" style="position:absolute;left:0;text-align:left;margin-left:71.6pt;margin-top:244.5pt;width:314.7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2CCD6F6F" w:rsidR="00F73331" w:rsidRPr="000562EE" w:rsidRDefault="00F73331" w:rsidP="000562EE">
                      <w:pPr>
                        <w:pStyle w:val="Descripcin"/>
                        <w:ind w:firstLine="0"/>
                        <w:jc w:val="center"/>
                        <w:rPr>
                          <w:i w:val="0"/>
                          <w:noProof/>
                          <w:color w:val="000000" w:themeColor="text1"/>
                          <w:sz w:val="32"/>
                          <w:szCs w:val="24"/>
                        </w:rPr>
                      </w:pPr>
                      <w:bookmarkStart w:id="400" w:name="_Ref172463764"/>
                      <w:bookmarkStart w:id="40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40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401"/>
                    </w:p>
                  </w:txbxContent>
                </v:textbox>
              </v:shape>
            </w:pict>
          </mc:Fallback>
        </mc:AlternateContent>
      </w:r>
      <w:r>
        <w:rPr>
          <w:noProof/>
          <w:lang w:val="es-AR"/>
        </w:rPr>
        <w:drawing>
          <wp:anchor distT="0" distB="0" distL="114300" distR="114300" simplePos="0" relativeHeight="251822080" behindDoc="0" locked="0" layoutInCell="1" allowOverlap="1" wp14:anchorId="766C3C8B" wp14:editId="6B2E1339">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9">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de 22 uF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senoidal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mA,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Es por esta razón que las resistencias de sangrado se forman con dos resistencias en serie, con una diferencia de 100 a 1 entre ellas, conectando la de menor valor como Pull-down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Proteus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35392" behindDoc="0" locked="0" layoutInCell="1" allowOverlap="1" wp14:anchorId="04463A95" wp14:editId="61A46DA3">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5AE6157B" w:rsidR="00945637" w:rsidRPr="00945637" w:rsidRDefault="00945637" w:rsidP="00945637">
      <w:pPr>
        <w:pStyle w:val="Descripcin"/>
        <w:ind w:left="851" w:right="849" w:firstLine="0"/>
        <w:jc w:val="center"/>
        <w:rPr>
          <w:i w:val="0"/>
          <w:color w:val="000000" w:themeColor="text1"/>
          <w:sz w:val="22"/>
          <w:lang w:val="es-AR"/>
        </w:rPr>
      </w:pPr>
      <w:bookmarkStart w:id="402" w:name="_Ref172586474"/>
      <w:bookmarkStart w:id="403" w:name="_Toc172761246"/>
      <w:r w:rsidRPr="0094563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1</w:t>
      </w:r>
      <w:r w:rsidR="000358F5">
        <w:rPr>
          <w:color w:val="000000" w:themeColor="text1"/>
          <w:sz w:val="22"/>
        </w:rPr>
        <w:fldChar w:fldCharType="end"/>
      </w:r>
      <w:bookmarkEnd w:id="402"/>
      <w:r w:rsidRPr="00945637">
        <w:rPr>
          <w:i w:val="0"/>
          <w:color w:val="000000" w:themeColor="text1"/>
          <w:sz w:val="22"/>
        </w:rPr>
        <w:t>: Esquemático de la simulación del SG3525 en Proteus 8.13 (Fuente: elaboración propia).</w:t>
      </w:r>
      <w:bookmarkEnd w:id="403"/>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36416" behindDoc="0" locked="0" layoutInCell="1" allowOverlap="1" wp14:anchorId="239D0BE5" wp14:editId="7C0EF0D6">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6DC26A44" w:rsidR="00A721E6" w:rsidRDefault="00A721E6" w:rsidP="00A721E6">
      <w:pPr>
        <w:pStyle w:val="Descripcin"/>
        <w:ind w:left="567" w:right="566" w:firstLine="0"/>
        <w:jc w:val="center"/>
        <w:rPr>
          <w:i w:val="0"/>
          <w:color w:val="000000" w:themeColor="text1"/>
          <w:sz w:val="22"/>
        </w:rPr>
      </w:pPr>
      <w:bookmarkStart w:id="404" w:name="_Ref172586059"/>
      <w:bookmarkStart w:id="405" w:name="_Toc172761247"/>
      <w:r w:rsidRPr="00A721E6">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2</w:t>
      </w:r>
      <w:r w:rsidR="000358F5">
        <w:rPr>
          <w:color w:val="000000" w:themeColor="text1"/>
          <w:sz w:val="22"/>
        </w:rPr>
        <w:fldChar w:fldCharType="end"/>
      </w:r>
      <w:bookmarkEnd w:id="404"/>
      <w:r w:rsidRPr="00A721E6">
        <w:rPr>
          <w:i w:val="0"/>
          <w:color w:val="000000" w:themeColor="text1"/>
          <w:sz w:val="22"/>
        </w:rPr>
        <w:t>: Valores de tensión CC presentes en el pin VREF y en el punto medio de divisor resistivo conectado a la entrada No Inversora del AO (Fuente: elaboración propia).</w:t>
      </w:r>
      <w:bookmarkEnd w:id="405"/>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Vcomp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r w:rsidR="00FB6B90" w:rsidRPr="00FB6B90">
        <w:rPr>
          <w:color w:val="000000" w:themeColor="text1"/>
          <w:lang w:val="es-AR"/>
        </w:rPr>
        <w:t>Vfb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37440" behindDoc="0" locked="0" layoutInCell="1" allowOverlap="1" wp14:anchorId="133859CB" wp14:editId="643A2DC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39488" behindDoc="0" locked="0" layoutInCell="1" allowOverlap="1" wp14:anchorId="4519B4B8" wp14:editId="26FB7587">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7F23FA50" w:rsidR="00F73331" w:rsidRPr="00752E1B" w:rsidRDefault="00F73331" w:rsidP="00752E1B">
                            <w:pPr>
                              <w:pStyle w:val="Descripcin"/>
                              <w:ind w:firstLine="0"/>
                              <w:jc w:val="center"/>
                              <w:rPr>
                                <w:i w:val="0"/>
                                <w:noProof/>
                                <w:color w:val="000000" w:themeColor="text1"/>
                                <w:sz w:val="32"/>
                                <w:szCs w:val="24"/>
                              </w:rPr>
                            </w:pPr>
                            <w:bookmarkStart w:id="406" w:name="_Ref172589571"/>
                            <w:bookmarkStart w:id="407"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6"/>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7" type="#_x0000_t202" style="position:absolute;left:0;text-align:left;margin-left:21.3pt;margin-top:7.95pt;width:436.5pt;height:27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7F23FA50" w:rsidR="00F73331" w:rsidRPr="00752E1B" w:rsidRDefault="00F73331" w:rsidP="00752E1B">
                      <w:pPr>
                        <w:pStyle w:val="Descripcin"/>
                        <w:ind w:firstLine="0"/>
                        <w:jc w:val="center"/>
                        <w:rPr>
                          <w:i w:val="0"/>
                          <w:noProof/>
                          <w:color w:val="000000" w:themeColor="text1"/>
                          <w:sz w:val="32"/>
                          <w:szCs w:val="24"/>
                        </w:rPr>
                      </w:pPr>
                      <w:bookmarkStart w:id="408" w:name="_Ref172589571"/>
                      <w:bookmarkStart w:id="40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40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40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40512" behindDoc="0" locked="0" layoutInCell="1" allowOverlap="1" wp14:anchorId="53557E9F" wp14:editId="17D8790A">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867136" behindDoc="0" locked="0" layoutInCell="1" allowOverlap="1" wp14:anchorId="5AC108DE" wp14:editId="66A82290">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42560" behindDoc="0" locked="0" layoutInCell="1" allowOverlap="1" wp14:anchorId="0151F8E0" wp14:editId="5B42D56A">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24ABEACF" w:rsidR="00F73331" w:rsidRPr="002421A0" w:rsidRDefault="00F73331" w:rsidP="002421A0">
                            <w:pPr>
                              <w:pStyle w:val="Descripcin"/>
                              <w:jc w:val="center"/>
                              <w:rPr>
                                <w:i w:val="0"/>
                                <w:color w:val="000000" w:themeColor="text1"/>
                                <w:sz w:val="32"/>
                                <w:szCs w:val="24"/>
                              </w:rPr>
                            </w:pPr>
                            <w:bookmarkStart w:id="410" w:name="_Ref172589282"/>
                            <w:bookmarkStart w:id="411"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10"/>
                            <w:r w:rsidRPr="002421A0">
                              <w:rPr>
                                <w:i w:val="0"/>
                                <w:color w:val="000000" w:themeColor="text1"/>
                                <w:sz w:val="22"/>
                              </w:rPr>
                              <w:t>: Señales de salida presentes en OUTA (verde) y OUTB (rojo) (Fuente: elaboración propia).</w:t>
                            </w:r>
                            <w:bookmarkEnd w:id="4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8" type="#_x0000_t202" style="position:absolute;left:0;text-align:left;margin-left:0;margin-top:7.5pt;width:430.5pt;height:31.5pt;z-index:2518425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24ABEACF" w:rsidR="00F73331" w:rsidRPr="002421A0" w:rsidRDefault="00F73331" w:rsidP="002421A0">
                      <w:pPr>
                        <w:pStyle w:val="Descripcin"/>
                        <w:jc w:val="center"/>
                        <w:rPr>
                          <w:i w:val="0"/>
                          <w:color w:val="000000" w:themeColor="text1"/>
                          <w:sz w:val="32"/>
                          <w:szCs w:val="24"/>
                        </w:rPr>
                      </w:pPr>
                      <w:bookmarkStart w:id="412" w:name="_Ref172589282"/>
                      <w:bookmarkStart w:id="41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12"/>
                      <w:r w:rsidRPr="002421A0">
                        <w:rPr>
                          <w:i w:val="0"/>
                          <w:color w:val="000000" w:themeColor="text1"/>
                          <w:sz w:val="22"/>
                        </w:rPr>
                        <w:t>: Señales de salida presentes en OUTA (verde) y OUTB (rojo) (Fuente: elaboración propia).</w:t>
                      </w:r>
                      <w:bookmarkEnd w:id="41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semiciclo,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o dicho de otra manera, la mitad de la calculada con la Ec.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849728" behindDoc="0" locked="0" layoutInCell="1" allowOverlap="1" wp14:anchorId="1919B86C" wp14:editId="2E021AF3">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5">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mentado en Proteus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45632" behindDoc="0" locked="0" layoutInCell="1" allowOverlap="1" wp14:anchorId="1DF2E078" wp14:editId="21D0B525">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14A3ABF5" w:rsidR="00F73331" w:rsidRPr="00D2392B" w:rsidRDefault="00F73331" w:rsidP="00D2392B">
                            <w:pPr>
                              <w:pStyle w:val="Descripcin"/>
                              <w:ind w:firstLine="0"/>
                              <w:jc w:val="center"/>
                              <w:rPr>
                                <w:i w:val="0"/>
                                <w:noProof/>
                                <w:color w:val="000000" w:themeColor="text1"/>
                                <w:sz w:val="32"/>
                                <w:szCs w:val="24"/>
                              </w:rPr>
                            </w:pPr>
                            <w:bookmarkStart w:id="414" w:name="_Ref172881267"/>
                            <w:bookmarkStart w:id="415"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4"/>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9" type="#_x0000_t202" style="position:absolute;left:0;text-align:left;margin-left:0;margin-top:8.1pt;width:481.9pt;height:27.75pt;z-index:2518456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14A3ABF5" w:rsidR="00F73331" w:rsidRPr="00D2392B" w:rsidRDefault="00F73331" w:rsidP="00D2392B">
                      <w:pPr>
                        <w:pStyle w:val="Descripcin"/>
                        <w:ind w:firstLine="0"/>
                        <w:jc w:val="center"/>
                        <w:rPr>
                          <w:i w:val="0"/>
                          <w:noProof/>
                          <w:color w:val="000000" w:themeColor="text1"/>
                          <w:sz w:val="32"/>
                          <w:szCs w:val="24"/>
                        </w:rPr>
                      </w:pPr>
                      <w:bookmarkStart w:id="416" w:name="_Ref172881267"/>
                      <w:bookmarkStart w:id="417"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16"/>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17"/>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Proteus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us,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846656" behindDoc="0" locked="0" layoutInCell="1" allowOverlap="1" wp14:anchorId="62D1F868" wp14:editId="5EC21040">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6">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864064" behindDoc="0" locked="0" layoutInCell="1" allowOverlap="1" wp14:anchorId="49CB9907" wp14:editId="55F64FD9">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6">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main.ino”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866112" behindDoc="0" locked="0" layoutInCell="1" allowOverlap="1" wp14:anchorId="04B543D0" wp14:editId="6562278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5CB68241" w:rsidR="00F73331" w:rsidRPr="005E59A7" w:rsidRDefault="00F73331"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100" type="#_x0000_t202" style="position:absolute;left:0;text-align:left;margin-left:18.1pt;margin-top:9.45pt;width:442.05pt;height:27.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5CB68241" w:rsidR="00F73331" w:rsidRPr="005E59A7" w:rsidRDefault="00F73331"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2</w:t>
                      </w:r>
                      <w:r>
                        <w:rPr>
                          <w:i w:val="0"/>
                          <w:color w:val="000000" w:themeColor="text1"/>
                          <w:sz w:val="22"/>
                        </w:rPr>
                        <w:fldChar w:fldCharType="end"/>
                      </w:r>
                      <w:r>
                        <w:rPr>
                          <w:i w:val="0"/>
                          <w:color w:val="000000" w:themeColor="text1"/>
                          <w:sz w:val="22"/>
                        </w:rPr>
                        <w:noBreakHyphen/>
                      </w:r>
                      <w:r>
                        <w:rPr>
                          <w:i w:val="0"/>
                          <w:color w:val="000000" w:themeColor="text1"/>
                          <w:sz w:val="22"/>
                        </w:rPr>
                        <w:fldChar w:fldCharType="begin"/>
                      </w:r>
                      <w:r>
                        <w:rPr>
                          <w:i w:val="0"/>
                          <w:color w:val="000000" w:themeColor="text1"/>
                          <w:sz w:val="22"/>
                        </w:rPr>
                        <w:instrText xml:space="preserve"> SEQ Figura \* ARABIC \s 1 </w:instrText>
                      </w:r>
                      <w:r>
                        <w:rPr>
                          <w:i w:val="0"/>
                          <w:color w:val="000000" w:themeColor="text1"/>
                          <w:sz w:val="22"/>
                        </w:rPr>
                        <w:fldChar w:fldCharType="separate"/>
                      </w:r>
                      <w:r>
                        <w:rPr>
                          <w:i w:val="0"/>
                          <w:noProof/>
                          <w:color w:val="000000" w:themeColor="text1"/>
                          <w:sz w:val="22"/>
                        </w:rPr>
                        <w:t>66</w:t>
                      </w:r>
                      <w:r>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850752" behindDoc="0" locked="0" layoutInCell="1" allowOverlap="1" wp14:anchorId="2E0A6901" wp14:editId="01941F66">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7"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852800" behindDoc="0" locked="0" layoutInCell="1" allowOverlap="1" wp14:anchorId="440F3087" wp14:editId="2A8530FF">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1995AE44" w:rsidR="00F73331" w:rsidRPr="00FF4C95" w:rsidRDefault="00F73331" w:rsidP="00FF4C95">
                            <w:pPr>
                              <w:pStyle w:val="Descripcin"/>
                              <w:ind w:firstLine="0"/>
                              <w:jc w:val="center"/>
                              <w:rPr>
                                <w:i w:val="0"/>
                                <w:noProof/>
                                <w:color w:val="000000" w:themeColor="text1"/>
                                <w:sz w:val="32"/>
                                <w:szCs w:val="24"/>
                              </w:rPr>
                            </w:pPr>
                            <w:bookmarkStart w:id="418" w:name="_Ref172744442"/>
                            <w:bookmarkStart w:id="419"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8"/>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101" type="#_x0000_t202" style="position:absolute;left:0;text-align:left;margin-left:0;margin-top:9.05pt;width:433.5pt;height:29.25pt;z-index:251852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1995AE44" w:rsidR="00F73331" w:rsidRPr="00FF4C95" w:rsidRDefault="00F73331" w:rsidP="00FF4C95">
                      <w:pPr>
                        <w:pStyle w:val="Descripcin"/>
                        <w:ind w:firstLine="0"/>
                        <w:jc w:val="center"/>
                        <w:rPr>
                          <w:i w:val="0"/>
                          <w:noProof/>
                          <w:color w:val="000000" w:themeColor="text1"/>
                          <w:sz w:val="32"/>
                          <w:szCs w:val="24"/>
                        </w:rPr>
                      </w:pPr>
                      <w:bookmarkStart w:id="420" w:name="_Ref172744442"/>
                      <w:bookmarkStart w:id="42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2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2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el calculado en la Ec. (2-22) sin inconvenientes.</w:t>
      </w:r>
    </w:p>
    <w:p w14:paraId="1A200C77" w14:textId="22227D5C" w:rsidR="008C6F35" w:rsidRDefault="00622A89" w:rsidP="007F26C6">
      <w:pPr>
        <w:rPr>
          <w:lang w:val="es-AR"/>
        </w:rPr>
      </w:pPr>
      <w:r>
        <w:rPr>
          <w:noProof/>
          <w:lang w:val="es-AR"/>
        </w:rPr>
        <w:drawing>
          <wp:anchor distT="0" distB="0" distL="114300" distR="114300" simplePos="0" relativeHeight="251857920" behindDoc="0" locked="0" layoutInCell="1" allowOverlap="1" wp14:anchorId="0738C93D" wp14:editId="52B56F2B">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5 seg</w:t>
      </w:r>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855872" behindDoc="0" locked="0" layoutInCell="1" allowOverlap="1" wp14:anchorId="752FF6B2" wp14:editId="1576A35F">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B11BB8C" w:rsidR="00F73331" w:rsidRPr="00F623C3" w:rsidRDefault="00F73331" w:rsidP="00F623C3">
                            <w:pPr>
                              <w:pStyle w:val="Descripcin"/>
                              <w:ind w:firstLine="0"/>
                              <w:jc w:val="center"/>
                              <w:rPr>
                                <w:i w:val="0"/>
                                <w:noProof/>
                                <w:color w:val="000000" w:themeColor="text1"/>
                                <w:sz w:val="32"/>
                                <w:szCs w:val="24"/>
                              </w:rPr>
                            </w:pPr>
                            <w:bookmarkStart w:id="422" w:name="_Ref172746525"/>
                            <w:bookmarkStart w:id="423"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22"/>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102" type="#_x0000_t202" style="position:absolute;left:0;text-align:left;margin-left:430.7pt;margin-top:24.1pt;width:481.9pt;height:.05pt;z-index:2518558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B11BB8C" w:rsidR="00F73331" w:rsidRPr="00F623C3" w:rsidRDefault="00F73331" w:rsidP="00F623C3">
                      <w:pPr>
                        <w:pStyle w:val="Descripcin"/>
                        <w:ind w:firstLine="0"/>
                        <w:jc w:val="center"/>
                        <w:rPr>
                          <w:i w:val="0"/>
                          <w:noProof/>
                          <w:color w:val="000000" w:themeColor="text1"/>
                          <w:sz w:val="32"/>
                          <w:szCs w:val="24"/>
                        </w:rPr>
                      </w:pPr>
                      <w:bookmarkStart w:id="424" w:name="_Ref172746525"/>
                      <w:bookmarkStart w:id="42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2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2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856896" behindDoc="0" locked="0" layoutInCell="1" allowOverlap="1" wp14:anchorId="5B0F4790" wp14:editId="03662E1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0796CFAE" w:rsidR="00333FE6" w:rsidRPr="00D76AB7" w:rsidRDefault="00D76AB7" w:rsidP="00D76AB7">
      <w:pPr>
        <w:pStyle w:val="Descripcin"/>
        <w:ind w:firstLine="0"/>
        <w:jc w:val="center"/>
        <w:rPr>
          <w:i w:val="0"/>
          <w:color w:val="000000" w:themeColor="text1"/>
          <w:sz w:val="22"/>
          <w:lang w:val="es-AR"/>
        </w:rPr>
      </w:pPr>
      <w:bookmarkStart w:id="426" w:name="_Ref172882712"/>
      <w:bookmarkStart w:id="427" w:name="_Toc172761254"/>
      <w:r w:rsidRPr="00D76AB7">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2</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69</w:t>
      </w:r>
      <w:r w:rsidR="000358F5">
        <w:rPr>
          <w:color w:val="000000" w:themeColor="text1"/>
          <w:sz w:val="22"/>
        </w:rPr>
        <w:fldChar w:fldCharType="end"/>
      </w:r>
      <w:bookmarkEnd w:id="426"/>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seg.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27"/>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50DD59B0" w:rsidR="003308EF" w:rsidRDefault="003308EF" w:rsidP="003308EF">
      <w:pPr>
        <w:pStyle w:val="Ttulo3"/>
        <w:numPr>
          <w:ilvl w:val="2"/>
          <w:numId w:val="1"/>
        </w:numPr>
        <w:rPr>
          <w:lang w:val="es-AR"/>
        </w:rPr>
      </w:pPr>
      <w:bookmarkStart w:id="428" w:name="_Toc172884099"/>
      <w:r>
        <w:rPr>
          <w:lang w:val="es-AR"/>
        </w:rPr>
        <w:lastRenderedPageBreak/>
        <w:t>Diseño e implementación del circuito físico en PCB</w:t>
      </w:r>
      <w:bookmarkEnd w:id="428"/>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shield” macho individuales y de a pares, para vincular o independizar las etapas mediante “jumpers”,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potenciómetros del tipo Bourns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Vfb)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utilizando nuevamente el software libre KiCAD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mente con su footprint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25152" behindDoc="0" locked="0" layoutInCell="1" allowOverlap="1" wp14:anchorId="3909CB05" wp14:editId="02039D4D">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90">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27200" behindDoc="0" locked="0" layoutInCell="1" allowOverlap="1" wp14:anchorId="10E2E48E" wp14:editId="5FB63E21">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21614715" w:rsidR="00F73331" w:rsidRPr="00C86C53" w:rsidRDefault="00F73331" w:rsidP="00C86C53">
                            <w:pPr>
                              <w:pStyle w:val="Descripcin"/>
                              <w:ind w:left="284" w:right="285" w:firstLine="0"/>
                              <w:jc w:val="center"/>
                              <w:rPr>
                                <w:i w:val="0"/>
                                <w:noProof/>
                                <w:color w:val="000000" w:themeColor="text1"/>
                                <w:sz w:val="32"/>
                                <w:szCs w:val="24"/>
                              </w:rPr>
                            </w:pPr>
                            <w:bookmarkStart w:id="429" w:name="_Ref172474011"/>
                            <w:bookmarkStart w:id="430"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9"/>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103" type="#_x0000_t202" style="position:absolute;left:0;text-align:left;margin-left:0;margin-top:22.75pt;width:481.9pt;height:.05pt;z-index:251827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21614715" w:rsidR="00F73331" w:rsidRPr="00C86C53" w:rsidRDefault="00F73331" w:rsidP="00C86C53">
                      <w:pPr>
                        <w:pStyle w:val="Descripcin"/>
                        <w:ind w:left="284" w:right="285" w:firstLine="0"/>
                        <w:jc w:val="center"/>
                        <w:rPr>
                          <w:i w:val="0"/>
                          <w:noProof/>
                          <w:color w:val="000000" w:themeColor="text1"/>
                          <w:sz w:val="32"/>
                          <w:szCs w:val="24"/>
                        </w:rPr>
                      </w:pPr>
                      <w:bookmarkStart w:id="431" w:name="_Ref172474011"/>
                      <w:bookmarkStart w:id="43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3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3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31296" behindDoc="0" locked="0" layoutInCell="1" allowOverlap="1" wp14:anchorId="3E0399ED" wp14:editId="6D7A69CE">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668E2A2F" w:rsidR="00F73331" w:rsidRPr="00CE1459" w:rsidRDefault="00F73331" w:rsidP="00CE1459">
                            <w:pPr>
                              <w:pStyle w:val="Descripcin"/>
                              <w:ind w:firstLine="0"/>
                              <w:jc w:val="center"/>
                              <w:rPr>
                                <w:i w:val="0"/>
                                <w:noProof/>
                                <w:color w:val="000000" w:themeColor="text1"/>
                                <w:sz w:val="32"/>
                                <w:szCs w:val="24"/>
                              </w:rPr>
                            </w:pPr>
                            <w:bookmarkStart w:id="433" w:name="_Ref172511388"/>
                            <w:bookmarkStart w:id="434"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33"/>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4" type="#_x0000_t202" style="position:absolute;left:0;text-align:left;margin-left:1.5pt;margin-top:247.95pt;width:481.9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668E2A2F" w:rsidR="00F73331" w:rsidRPr="00CE1459" w:rsidRDefault="00F73331" w:rsidP="00CE1459">
                      <w:pPr>
                        <w:pStyle w:val="Descripcin"/>
                        <w:ind w:firstLine="0"/>
                        <w:jc w:val="center"/>
                        <w:rPr>
                          <w:i w:val="0"/>
                          <w:noProof/>
                          <w:color w:val="000000" w:themeColor="text1"/>
                          <w:sz w:val="32"/>
                          <w:szCs w:val="24"/>
                        </w:rPr>
                      </w:pPr>
                      <w:bookmarkStart w:id="435" w:name="_Ref172511388"/>
                      <w:bookmarkStart w:id="43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3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36"/>
                    </w:p>
                  </w:txbxContent>
                </v:textbox>
              </v:shape>
            </w:pict>
          </mc:Fallback>
        </mc:AlternateContent>
      </w:r>
      <w:r>
        <w:rPr>
          <w:noProof/>
          <w:lang w:val="es-AR"/>
        </w:rPr>
        <w:drawing>
          <wp:anchor distT="0" distB="0" distL="114300" distR="114300" simplePos="0" relativeHeight="251829248" behindDoc="0" locked="0" layoutInCell="1" allowOverlap="1" wp14:anchorId="0B58789C" wp14:editId="0C39F14F">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32320" behindDoc="0" locked="0" layoutInCell="1" allowOverlap="1" wp14:anchorId="56EB8653" wp14:editId="25EB25B7">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34368" behindDoc="0" locked="0" layoutInCell="1" allowOverlap="1" wp14:anchorId="46392439" wp14:editId="491291EE">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22B83D1A" w:rsidR="00F73331" w:rsidRPr="00267C4F" w:rsidRDefault="00F73331" w:rsidP="00267C4F">
                            <w:pPr>
                              <w:pStyle w:val="Descripcin"/>
                              <w:jc w:val="center"/>
                              <w:rPr>
                                <w:i w:val="0"/>
                                <w:noProof/>
                                <w:color w:val="000000" w:themeColor="text1"/>
                                <w:sz w:val="32"/>
                                <w:szCs w:val="24"/>
                              </w:rPr>
                            </w:pPr>
                            <w:bookmarkStart w:id="437" w:name="_Ref172511499"/>
                            <w:bookmarkStart w:id="438"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5" type="#_x0000_t202" style="position:absolute;left:0;text-align:left;margin-left:4.15pt;margin-top:8.45pt;width:481.9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22B83D1A" w:rsidR="00F73331" w:rsidRPr="00267C4F" w:rsidRDefault="00F73331" w:rsidP="00267C4F">
                      <w:pPr>
                        <w:pStyle w:val="Descripcin"/>
                        <w:jc w:val="center"/>
                        <w:rPr>
                          <w:i w:val="0"/>
                          <w:noProof/>
                          <w:color w:val="000000" w:themeColor="text1"/>
                          <w:sz w:val="32"/>
                          <w:szCs w:val="24"/>
                        </w:rPr>
                      </w:pPr>
                      <w:bookmarkStart w:id="439" w:name="_Ref172511499"/>
                      <w:bookmarkStart w:id="44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3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4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41" w:name="_Ref172511301"/>
            <w:bookmarkStart w:id="442"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r>
              <w:t>Jumpers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Bornera de entrada de Vba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46816DCA" w:rsidR="00EE0BEB" w:rsidRPr="00EE0BEB" w:rsidRDefault="00EE0BEB" w:rsidP="00EE0BEB">
      <w:pPr>
        <w:pStyle w:val="Descripcin"/>
        <w:keepNext/>
        <w:ind w:left="1134" w:right="1133" w:firstLine="0"/>
        <w:jc w:val="center"/>
        <w:rPr>
          <w:i w:val="0"/>
        </w:rPr>
      </w:pPr>
      <w:bookmarkStart w:id="443" w:name="_Toc172884145"/>
      <w:r w:rsidRPr="00CE1459">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9</w:t>
      </w:r>
      <w:r w:rsidR="00176E96">
        <w:rPr>
          <w:color w:val="000000" w:themeColor="text1"/>
          <w:sz w:val="22"/>
        </w:rPr>
        <w:fldChar w:fldCharType="end"/>
      </w:r>
      <w:bookmarkEnd w:id="441"/>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42"/>
      <w:bookmarkEnd w:id="443"/>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4402430" w:rsidR="006C597D" w:rsidRDefault="00574781" w:rsidP="006C597D">
      <w:pPr>
        <w:pStyle w:val="Ttulo2"/>
        <w:numPr>
          <w:ilvl w:val="1"/>
          <w:numId w:val="1"/>
        </w:numPr>
        <w:ind w:left="2552" w:right="2267" w:hanging="567"/>
        <w:rPr>
          <w:lang w:val="es-AR"/>
        </w:rPr>
      </w:pPr>
      <w:bookmarkStart w:id="444" w:name="_Toc172884100"/>
      <w:r>
        <w:rPr>
          <w:lang w:val="es-AR"/>
        </w:rPr>
        <w:lastRenderedPageBreak/>
        <w:t>Consideraciones para el</w:t>
      </w:r>
      <w:r w:rsidR="006C597D">
        <w:rPr>
          <w:lang w:val="es-AR"/>
        </w:rPr>
        <w:t xml:space="preserve"> ensayo</w:t>
      </w:r>
      <w:r>
        <w:rPr>
          <w:lang w:val="es-AR"/>
        </w:rPr>
        <w:t xml:space="preserve"> del prototipo</w:t>
      </w:r>
      <w:bookmarkEnd w:id="444"/>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Ohms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860992" behindDoc="0" locked="0" layoutInCell="1" allowOverlap="1" wp14:anchorId="2BFD0CB5" wp14:editId="687536FE">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4">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5E7F3C6" id="Grupo 314" o:spid="_x0000_s1026" style="position:absolute;margin-left:0;margin-top:40.25pt;width:345.75pt;height:191pt;z-index:251860992;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5"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6"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863040" behindDoc="0" locked="0" layoutInCell="1" allowOverlap="1" wp14:anchorId="33DD0044" wp14:editId="73CB9ED0">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0AC084ED" w:rsidR="00F73331" w:rsidRPr="00294EAA" w:rsidRDefault="00F73331" w:rsidP="00294EAA">
                            <w:pPr>
                              <w:pStyle w:val="Descripcin"/>
                              <w:ind w:firstLine="0"/>
                              <w:jc w:val="center"/>
                              <w:rPr>
                                <w:i w:val="0"/>
                                <w:noProof/>
                                <w:color w:val="000000" w:themeColor="text1"/>
                                <w:sz w:val="32"/>
                                <w:szCs w:val="24"/>
                              </w:rPr>
                            </w:pPr>
                            <w:bookmarkStart w:id="445" w:name="_Ref172760945"/>
                            <w:bookmarkStart w:id="446"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5"/>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6" type="#_x0000_t202" style="position:absolute;left:0;text-align:left;margin-left:0;margin-top:1.1pt;width:459pt;height:29.25pt;z-index:251863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0AC084ED" w:rsidR="00F73331" w:rsidRPr="00294EAA" w:rsidRDefault="00F73331" w:rsidP="00294EAA">
                      <w:pPr>
                        <w:pStyle w:val="Descripcin"/>
                        <w:ind w:firstLine="0"/>
                        <w:jc w:val="center"/>
                        <w:rPr>
                          <w:i w:val="0"/>
                          <w:noProof/>
                          <w:color w:val="000000" w:themeColor="text1"/>
                          <w:sz w:val="32"/>
                          <w:szCs w:val="24"/>
                        </w:rPr>
                      </w:pPr>
                      <w:bookmarkStart w:id="447" w:name="_Ref172760945"/>
                      <w:bookmarkStart w:id="44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4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48"/>
                    </w:p>
                  </w:txbxContent>
                </v:textbox>
                <w10:wrap anchorx="margin"/>
              </v:shape>
            </w:pict>
          </mc:Fallback>
        </mc:AlternateContent>
      </w:r>
    </w:p>
    <w:p w14:paraId="79866E08" w14:textId="02B0A7FE" w:rsidR="00597630" w:rsidRDefault="00C35808" w:rsidP="005A564F">
      <w:pPr>
        <w:pStyle w:val="Ttulo1"/>
        <w:numPr>
          <w:ilvl w:val="0"/>
          <w:numId w:val="1"/>
        </w:numPr>
      </w:pPr>
      <w:bookmarkStart w:id="449" w:name="_Toc172884101"/>
      <w:r>
        <w:lastRenderedPageBreak/>
        <w:t>Ensayos realizados y re</w:t>
      </w:r>
      <w:r w:rsidR="00A933AB">
        <w:t>sultados obtenidos</w:t>
      </w:r>
      <w:bookmarkEnd w:id="449"/>
    </w:p>
    <w:p w14:paraId="1B6522FD" w14:textId="72F35FC9" w:rsidR="00A933AB" w:rsidRDefault="00A933AB" w:rsidP="005A564F">
      <w:pPr>
        <w:pStyle w:val="Ttulo2"/>
        <w:numPr>
          <w:ilvl w:val="1"/>
          <w:numId w:val="1"/>
        </w:numPr>
        <w:ind w:left="2552" w:right="2267" w:hanging="567"/>
      </w:pPr>
      <w:bookmarkStart w:id="450" w:name="_Toc172884102"/>
      <w:r>
        <w:t>Fuente de alimentación</w:t>
      </w:r>
      <w:bookmarkEnd w:id="450"/>
    </w:p>
    <w:p w14:paraId="735489C1" w14:textId="28725639" w:rsidR="00BD2165" w:rsidRPr="00BD2165" w:rsidRDefault="00BD2165" w:rsidP="00BD2165">
      <w:r>
        <w:t xml:space="preserve">Como primera instancia, </w:t>
      </w:r>
      <w:r w:rsidR="0058608B">
        <w:t>resulta necesario</w:t>
      </w:r>
      <w:r>
        <w:t xml:space="preserve"> contar con un claro contexto sobre las capacidades de la fuente de alimentación para responder a las necesidades del sistema de electroestimu</w:t>
      </w:r>
      <w:r w:rsidR="0058608B">
        <w:t>lación.</w:t>
      </w:r>
      <w:r>
        <w:t xml:space="preserve"> </w:t>
      </w:r>
      <w:r w:rsidR="0058608B">
        <w:t>En este sentido, es necesaria</w:t>
      </w:r>
      <w:r>
        <w:t xml:space="preserve"> la realización de pruebas</w:t>
      </w:r>
      <w:r w:rsidR="0058608B">
        <w:t xml:space="preserve"> ya sea, del funcionamiento aislado de sus bloques constitutivos, como de su desempeño integral en términos de</w:t>
      </w:r>
      <w:r>
        <w:t xml:space="preserve"> su rendimiento, capacidades de corriente y regulación de carga. Una clara delimitación de los parámetros de funcionamient</w:t>
      </w:r>
      <w:r w:rsidR="0058608B">
        <w:t xml:space="preserve">o en estos aspectos, permitirán </w:t>
      </w:r>
      <w:r>
        <w:t>una correcta caracterización de las limitaciones del sistema en su conjunto.</w:t>
      </w:r>
    </w:p>
    <w:p w14:paraId="70DA150C" w14:textId="4EE3496B" w:rsidR="00A933AB" w:rsidRDefault="00A933AB" w:rsidP="005A564F">
      <w:pPr>
        <w:pStyle w:val="Ttulo3"/>
        <w:numPr>
          <w:ilvl w:val="2"/>
          <w:numId w:val="1"/>
        </w:numPr>
      </w:pPr>
      <w:bookmarkStart w:id="451" w:name="_Toc172884103"/>
      <w:r>
        <w:t>Ensayo por etapas</w:t>
      </w:r>
      <w:r w:rsidR="009B6124">
        <w:t>,</w:t>
      </w:r>
      <w:r>
        <w:t xml:space="preserve"> en </w:t>
      </w:r>
      <w:r w:rsidR="00D43695">
        <w:t>vacío</w:t>
      </w:r>
      <w:bookmarkEnd w:id="451"/>
    </w:p>
    <w:p w14:paraId="189656FA" w14:textId="12AB543E" w:rsidR="009A6F85" w:rsidRDefault="00424B99" w:rsidP="009A6F85">
      <w:r>
        <w:t>Seguidamente se describirán el sistema que conforma la Fuente de Alimentación desde la perspectiva de sus bloquen funcionales independientes: el regulador PWM basado en un SG3525, el duplicador de tensión basado en el CI 555 y las etapas de BT como AT del puente H</w:t>
      </w:r>
      <w:r w:rsidR="00770E9F">
        <w:t xml:space="preserve">. </w:t>
      </w:r>
    </w:p>
    <w:p w14:paraId="4AF90F36" w14:textId="37EE84D5" w:rsidR="004E38EB" w:rsidRPr="008E008B" w:rsidRDefault="00770E9F" w:rsidP="008E008B">
      <w:r>
        <w:t>Dichos ensayos están, en algunos casos, realizados con los bloques individuales “independizados” de los demás y siempre con el sistema en vacía en las</w:t>
      </w:r>
      <w:r w:rsidR="008E008B">
        <w:t xml:space="preserve"> salidas V</w:t>
      </w:r>
      <w:r w:rsidR="00ED2F51" w:rsidRPr="00ED2F51">
        <w:rPr>
          <w:vertAlign w:val="subscript"/>
        </w:rPr>
        <w:t>AT</w:t>
      </w:r>
      <w:r w:rsidR="00ED2F51">
        <w:t>±</w:t>
      </w:r>
      <w:r w:rsidR="008E008B">
        <w:t xml:space="preserve"> y en lazo abierto.</w:t>
      </w:r>
    </w:p>
    <w:p w14:paraId="3EBCB91C" w14:textId="77777777" w:rsidR="00770E9F" w:rsidRDefault="00770E9F" w:rsidP="00770E9F">
      <w:pPr>
        <w:pStyle w:val="Ttulo4"/>
        <w:numPr>
          <w:ilvl w:val="3"/>
          <w:numId w:val="1"/>
        </w:numPr>
      </w:pPr>
      <w:r>
        <w:t>Doblador de tensión y regulador PWM</w:t>
      </w:r>
    </w:p>
    <w:p w14:paraId="73580421" w14:textId="6886FD4A" w:rsidR="008E008B" w:rsidRPr="008E008B" w:rsidRDefault="008E008B" w:rsidP="008E008B">
      <w:pPr>
        <w:pStyle w:val="Prrafodelista"/>
        <w:numPr>
          <w:ilvl w:val="0"/>
          <w:numId w:val="25"/>
        </w:numPr>
        <w:ind w:left="709"/>
        <w:rPr>
          <w:i/>
          <w:u w:val="single"/>
        </w:rPr>
      </w:pPr>
      <w:r w:rsidRPr="008E008B">
        <w:rPr>
          <w:i/>
          <w:u w:val="single"/>
        </w:rPr>
        <w:t xml:space="preserve">Doblador de tensión con CI </w:t>
      </w:r>
      <w:r>
        <w:rPr>
          <w:i/>
          <w:u w:val="single"/>
        </w:rPr>
        <w:t>NE555</w:t>
      </w:r>
    </w:p>
    <w:p w14:paraId="4E308256" w14:textId="480AF8B9" w:rsidR="00770E9F" w:rsidRDefault="009E1A11" w:rsidP="00770E9F">
      <w:r>
        <w:rPr>
          <w:noProof/>
          <w:lang w:val="es-AR"/>
        </w:rPr>
        <w:drawing>
          <wp:anchor distT="0" distB="0" distL="114300" distR="114300" simplePos="0" relativeHeight="251868160" behindDoc="0" locked="0" layoutInCell="1" allowOverlap="1" wp14:anchorId="2F7BC5DA" wp14:editId="65988B05">
            <wp:simplePos x="0" y="0"/>
            <wp:positionH relativeFrom="margin">
              <wp:align>center</wp:align>
            </wp:positionH>
            <wp:positionV relativeFrom="paragraph">
              <wp:posOffset>1047115</wp:posOffset>
            </wp:positionV>
            <wp:extent cx="3390900" cy="2034540"/>
            <wp:effectExtent l="19050" t="19050" r="19050" b="22860"/>
            <wp:wrapNone/>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ESIS - Figura 3-1.BMP"/>
                    <pic:cNvPicPr/>
                  </pic:nvPicPr>
                  <pic:blipFill>
                    <a:blip r:embed="rId197">
                      <a:extLst>
                        <a:ext uri="{28A0092B-C50C-407E-A947-70E740481C1C}">
                          <a14:useLocalDpi xmlns:a14="http://schemas.microsoft.com/office/drawing/2010/main" val="0"/>
                        </a:ext>
                      </a:extLst>
                    </a:blip>
                    <a:stretch>
                      <a:fillRect/>
                    </a:stretch>
                  </pic:blipFill>
                  <pic:spPr>
                    <a:xfrm>
                      <a:off x="0" y="0"/>
                      <a:ext cx="3390900" cy="2034540"/>
                    </a:xfrm>
                    <a:prstGeom prst="rect">
                      <a:avLst/>
                    </a:prstGeom>
                    <a:ln>
                      <a:solidFill>
                        <a:schemeClr val="tx1"/>
                      </a:solidFill>
                    </a:ln>
                  </pic:spPr>
                </pic:pic>
              </a:graphicData>
            </a:graphic>
          </wp:anchor>
        </w:drawing>
      </w:r>
      <w:r w:rsidR="004E38EB">
        <w:t xml:space="preserve">En primera instancia, el doblador de tensión, cuya implementación responde al circuito esquemático de </w:t>
      </w:r>
      <w:r w:rsidR="004E38EB" w:rsidRPr="0040016D">
        <w:t xml:space="preserve">la </w:t>
      </w:r>
      <w:r w:rsidR="004E38EB" w:rsidRPr="0040016D">
        <w:fldChar w:fldCharType="begin"/>
      </w:r>
      <w:r w:rsidR="004E38EB" w:rsidRPr="0040016D">
        <w:instrText xml:space="preserve"> REF _Ref172473037 \h </w:instrText>
      </w:r>
      <w:r w:rsidR="0040016D">
        <w:instrText xml:space="preserve"> \* MERGEFORMAT </w:instrText>
      </w:r>
      <w:r w:rsidR="004E38EB" w:rsidRPr="0040016D">
        <w:fldChar w:fldCharType="separate"/>
      </w:r>
      <w:r>
        <w:rPr>
          <w:color w:val="000000" w:themeColor="text1"/>
        </w:rPr>
        <w:t>Fig.</w:t>
      </w:r>
      <w:r w:rsidR="004E38EB" w:rsidRPr="0040016D">
        <w:rPr>
          <w:color w:val="000000" w:themeColor="text1"/>
        </w:rPr>
        <w:t xml:space="preserve"> </w:t>
      </w:r>
      <w:r w:rsidR="00364BD4" w:rsidRPr="00364BD4">
        <w:rPr>
          <w:color w:val="0070C0"/>
          <w:u w:val="single"/>
        </w:rPr>
        <w:t>(</w:t>
      </w:r>
      <w:r w:rsidR="004E38EB" w:rsidRPr="0040016D">
        <w:rPr>
          <w:noProof/>
          <w:color w:val="0070C0"/>
          <w:u w:val="single"/>
        </w:rPr>
        <w:t>2</w:t>
      </w:r>
      <w:r w:rsidR="004E38EB" w:rsidRPr="0040016D">
        <w:rPr>
          <w:color w:val="0070C0"/>
          <w:u w:val="single"/>
        </w:rPr>
        <w:noBreakHyphen/>
      </w:r>
      <w:r w:rsidR="004E38EB" w:rsidRPr="0040016D">
        <w:rPr>
          <w:noProof/>
          <w:color w:val="0070C0"/>
          <w:u w:val="single"/>
        </w:rPr>
        <w:t>59</w:t>
      </w:r>
      <w:r w:rsidR="004E38EB" w:rsidRPr="0040016D">
        <w:fldChar w:fldCharType="end"/>
      </w:r>
      <w:r w:rsidR="00364BD4" w:rsidRPr="00364BD4">
        <w:rPr>
          <w:color w:val="0070C0"/>
          <w:u w:val="single"/>
        </w:rPr>
        <w:t>)</w:t>
      </w:r>
      <w:r>
        <w:t>,</w:t>
      </w:r>
      <w:r w:rsidR="0040016D">
        <w:t xml:space="preserve"> presentó </w:t>
      </w:r>
      <w:r>
        <w:t>una señal de</w:t>
      </w:r>
      <w:r w:rsidR="0040016D">
        <w:t xml:space="preserve"> salid</w:t>
      </w:r>
      <w:r w:rsidR="00B64F01">
        <w:t>a con una frecuencia de f = 950.</w:t>
      </w:r>
      <w:r w:rsidR="0040016D">
        <w:t>2 Hz, un ciclo de trabajo de 43% y una tensión d</w:t>
      </w:r>
      <w:r w:rsidR="00B64F01">
        <w:t>e estado alto en su PIN-3 de 11.</w:t>
      </w:r>
      <w:r w:rsidR="0040016D">
        <w:t>6 V</w:t>
      </w:r>
      <w:r w:rsidR="008A5418">
        <w:t xml:space="preserve">, la forma de onda registrada se presenta en </w:t>
      </w:r>
      <w:r w:rsidR="008A5418" w:rsidRPr="009E1A11">
        <w:t>la</w:t>
      </w:r>
      <w:r w:rsidRPr="009E1A11">
        <w:t xml:space="preserve"> </w:t>
      </w:r>
      <w:r w:rsidRPr="009E1A11">
        <w:fldChar w:fldCharType="begin"/>
      </w:r>
      <w:r w:rsidRPr="009E1A11">
        <w:instrText xml:space="preserve"> REF _Ref184484068 \h </w:instrText>
      </w:r>
      <w:r>
        <w:instrText xml:space="preserve"> \* MERGEFORMAT </w:instrText>
      </w:r>
      <w:r w:rsidRPr="009E1A11">
        <w:fldChar w:fldCharType="separate"/>
      </w:r>
      <w:r w:rsidRPr="009E1A11">
        <w:rPr>
          <w:color w:val="000000" w:themeColor="text1"/>
        </w:rPr>
        <w:t xml:space="preserve">Figura </w:t>
      </w:r>
      <w:r w:rsidR="00364BD4" w:rsidRPr="00364BD4">
        <w:rPr>
          <w:color w:val="0070C0"/>
          <w:u w:val="single"/>
        </w:rPr>
        <w:t>(</w:t>
      </w:r>
      <w:r w:rsidRPr="009E1A11">
        <w:rPr>
          <w:color w:val="0070C0"/>
          <w:u w:val="single"/>
        </w:rPr>
        <w:t>3</w:t>
      </w:r>
      <w:r w:rsidRPr="009E1A11">
        <w:rPr>
          <w:color w:val="0070C0"/>
          <w:u w:val="single"/>
        </w:rPr>
        <w:noBreakHyphen/>
        <w:t>1</w:t>
      </w:r>
      <w:r w:rsidRPr="009E1A11">
        <w:fldChar w:fldCharType="end"/>
      </w:r>
      <w:r w:rsidR="00364BD4" w:rsidRPr="00364BD4">
        <w:rPr>
          <w:color w:val="0070C0"/>
          <w:u w:val="single"/>
        </w:rPr>
        <w:t>)</w:t>
      </w:r>
      <w:r w:rsidR="008A5418">
        <w:t>:</w:t>
      </w:r>
    </w:p>
    <w:p w14:paraId="2954D3B7" w14:textId="0539A36F" w:rsidR="008A5418" w:rsidRDefault="008A5418" w:rsidP="008A5418">
      <w:pPr>
        <w:keepNext/>
        <w:ind w:firstLine="0"/>
        <w:jc w:val="center"/>
      </w:pPr>
    </w:p>
    <w:p w14:paraId="415FC4DD" w14:textId="77777777" w:rsidR="009E1A11" w:rsidRDefault="009E1A11" w:rsidP="008A5418">
      <w:pPr>
        <w:keepNext/>
        <w:ind w:firstLine="0"/>
        <w:jc w:val="center"/>
      </w:pPr>
    </w:p>
    <w:p w14:paraId="4FA621F5" w14:textId="77777777" w:rsidR="009E1A11" w:rsidRDefault="009E1A11" w:rsidP="008A5418">
      <w:pPr>
        <w:keepNext/>
        <w:ind w:firstLine="0"/>
        <w:jc w:val="center"/>
      </w:pPr>
    </w:p>
    <w:p w14:paraId="33719689" w14:textId="77777777" w:rsidR="009E1A11" w:rsidRDefault="009E1A11" w:rsidP="008A5418">
      <w:pPr>
        <w:keepNext/>
        <w:ind w:firstLine="0"/>
        <w:jc w:val="center"/>
      </w:pPr>
    </w:p>
    <w:p w14:paraId="27A8DA24" w14:textId="77777777" w:rsidR="009E1A11" w:rsidRDefault="009E1A11" w:rsidP="008A5418">
      <w:pPr>
        <w:keepNext/>
        <w:ind w:firstLine="0"/>
        <w:jc w:val="center"/>
      </w:pPr>
    </w:p>
    <w:p w14:paraId="13C55ECA" w14:textId="77777777" w:rsidR="009E1A11" w:rsidRDefault="009E1A11" w:rsidP="008A5418">
      <w:pPr>
        <w:keepNext/>
        <w:ind w:firstLine="0"/>
        <w:jc w:val="center"/>
      </w:pPr>
    </w:p>
    <w:p w14:paraId="523CE6FE" w14:textId="5F540208" w:rsidR="008A5418" w:rsidRDefault="008A5418" w:rsidP="008A5418">
      <w:pPr>
        <w:pStyle w:val="Descripcin"/>
        <w:jc w:val="center"/>
        <w:rPr>
          <w:i w:val="0"/>
          <w:color w:val="000000" w:themeColor="text1"/>
          <w:sz w:val="22"/>
        </w:rPr>
      </w:pPr>
      <w:bookmarkStart w:id="452" w:name="_Ref184484068"/>
      <w:r w:rsidRPr="008A5418">
        <w:rPr>
          <w:color w:val="000000" w:themeColor="text1"/>
          <w:sz w:val="22"/>
        </w:rPr>
        <w:t xml:space="preserve">Figura </w:t>
      </w:r>
      <w:r w:rsidR="000358F5">
        <w:rPr>
          <w:color w:val="000000" w:themeColor="text1"/>
          <w:sz w:val="22"/>
        </w:rPr>
        <w:fldChar w:fldCharType="begin"/>
      </w:r>
      <w:r w:rsidR="000358F5">
        <w:rPr>
          <w:color w:val="000000" w:themeColor="text1"/>
          <w:sz w:val="22"/>
        </w:rPr>
        <w:instrText xml:space="preserve"> STYLEREF 1 \s </w:instrText>
      </w:r>
      <w:r w:rsidR="000358F5">
        <w:rPr>
          <w:color w:val="000000" w:themeColor="text1"/>
          <w:sz w:val="22"/>
        </w:rPr>
        <w:fldChar w:fldCharType="separate"/>
      </w:r>
      <w:r w:rsidR="000358F5">
        <w:rPr>
          <w:noProof/>
          <w:color w:val="000000" w:themeColor="text1"/>
          <w:sz w:val="22"/>
        </w:rPr>
        <w:t>3</w:t>
      </w:r>
      <w:r w:rsidR="000358F5">
        <w:rPr>
          <w:color w:val="000000" w:themeColor="text1"/>
          <w:sz w:val="22"/>
        </w:rPr>
        <w:fldChar w:fldCharType="end"/>
      </w:r>
      <w:r w:rsidR="000358F5">
        <w:rPr>
          <w:color w:val="000000" w:themeColor="text1"/>
          <w:sz w:val="22"/>
        </w:rPr>
        <w:noBreakHyphen/>
      </w:r>
      <w:r w:rsidR="000358F5">
        <w:rPr>
          <w:color w:val="000000" w:themeColor="text1"/>
          <w:sz w:val="22"/>
        </w:rPr>
        <w:fldChar w:fldCharType="begin"/>
      </w:r>
      <w:r w:rsidR="000358F5">
        <w:rPr>
          <w:color w:val="000000" w:themeColor="text1"/>
          <w:sz w:val="22"/>
        </w:rPr>
        <w:instrText xml:space="preserve"> SEQ Figura \* ARABIC \s 1 </w:instrText>
      </w:r>
      <w:r w:rsidR="000358F5">
        <w:rPr>
          <w:color w:val="000000" w:themeColor="text1"/>
          <w:sz w:val="22"/>
        </w:rPr>
        <w:fldChar w:fldCharType="separate"/>
      </w:r>
      <w:r w:rsidR="000358F5">
        <w:rPr>
          <w:noProof/>
          <w:color w:val="000000" w:themeColor="text1"/>
          <w:sz w:val="22"/>
        </w:rPr>
        <w:t>1</w:t>
      </w:r>
      <w:r w:rsidR="000358F5">
        <w:rPr>
          <w:color w:val="000000" w:themeColor="text1"/>
          <w:sz w:val="22"/>
        </w:rPr>
        <w:fldChar w:fldCharType="end"/>
      </w:r>
      <w:bookmarkEnd w:id="452"/>
      <w:r w:rsidRPr="008A5418">
        <w:rPr>
          <w:color w:val="000000" w:themeColor="text1"/>
          <w:sz w:val="22"/>
        </w:rPr>
        <w:t xml:space="preserve">: </w:t>
      </w:r>
      <w:r w:rsidRPr="009E1A11">
        <w:rPr>
          <w:i w:val="0"/>
          <w:color w:val="000000" w:themeColor="text1"/>
          <w:sz w:val="22"/>
        </w:rPr>
        <w:t>Señal de salida del PIN-3 del 555 que conforma el duplicador de tensión.</w:t>
      </w:r>
    </w:p>
    <w:p w14:paraId="44E6E70A" w14:textId="11DA369A" w:rsidR="00364BD4" w:rsidRDefault="009E1A11" w:rsidP="00364BD4">
      <w:r>
        <w:lastRenderedPageBreak/>
        <w:t>E</w:t>
      </w:r>
      <w:r w:rsidR="00393974">
        <w:t>sta señal resultó</w:t>
      </w:r>
      <w:r>
        <w:t xml:space="preserve"> invariante para todos los estados de funcionamiento de la fuente, solo dependiente</w:t>
      </w:r>
      <w:r w:rsidR="00393974">
        <w:t xml:space="preserve"> de la fuente de alimentación el CI. En este sentido, las tensiones medidas a la salida del doblador, que se corresponde con la tensión sobre el capacitor C6 de la </w:t>
      </w:r>
      <w:r w:rsidR="00393974" w:rsidRPr="0040016D">
        <w:fldChar w:fldCharType="begin"/>
      </w:r>
      <w:r w:rsidR="00393974" w:rsidRPr="0040016D">
        <w:instrText xml:space="preserve"> REF _Ref172473037 \h </w:instrText>
      </w:r>
      <w:r w:rsidR="00393974">
        <w:instrText xml:space="preserve"> \* MERGEFORMAT </w:instrText>
      </w:r>
      <w:r w:rsidR="00393974" w:rsidRPr="0040016D">
        <w:fldChar w:fldCharType="separate"/>
      </w:r>
      <w:r w:rsidR="00393974">
        <w:rPr>
          <w:color w:val="000000" w:themeColor="text1"/>
        </w:rPr>
        <w:t>Fig.</w:t>
      </w:r>
      <w:r w:rsidR="00393974" w:rsidRPr="0040016D">
        <w:rPr>
          <w:color w:val="000000" w:themeColor="text1"/>
        </w:rPr>
        <w:t xml:space="preserve"> </w:t>
      </w:r>
      <w:r w:rsidR="00364BD4" w:rsidRPr="00364BD4">
        <w:rPr>
          <w:color w:val="0070C0"/>
          <w:u w:val="single"/>
        </w:rPr>
        <w:t>(</w:t>
      </w:r>
      <w:r w:rsidR="00393974" w:rsidRPr="0040016D">
        <w:rPr>
          <w:noProof/>
          <w:color w:val="0070C0"/>
          <w:u w:val="single"/>
        </w:rPr>
        <w:t>2</w:t>
      </w:r>
      <w:r w:rsidR="00393974" w:rsidRPr="0040016D">
        <w:rPr>
          <w:color w:val="0070C0"/>
          <w:u w:val="single"/>
        </w:rPr>
        <w:noBreakHyphen/>
      </w:r>
      <w:r w:rsidR="00393974" w:rsidRPr="0040016D">
        <w:rPr>
          <w:noProof/>
          <w:color w:val="0070C0"/>
          <w:u w:val="single"/>
        </w:rPr>
        <w:t>59</w:t>
      </w:r>
      <w:r w:rsidR="00393974" w:rsidRPr="0040016D">
        <w:fldChar w:fldCharType="end"/>
      </w:r>
      <w:r w:rsidR="00364BD4" w:rsidRPr="00364BD4">
        <w:rPr>
          <w:color w:val="0070C0"/>
          <w:u w:val="single"/>
        </w:rPr>
        <w:t>)</w:t>
      </w:r>
      <w:r w:rsidR="00393974">
        <w:t>, sí presento distintos valores estando en vac</w:t>
      </w:r>
      <w:r w:rsidR="008F5095">
        <w:t>ío o con carga, esta última</w:t>
      </w:r>
      <w:r w:rsidR="00393974">
        <w:t xml:space="preserve"> siendo representada por las corriente</w:t>
      </w:r>
      <w:r w:rsidR="00F95FCC">
        <w:t>s</w:t>
      </w:r>
      <w:r w:rsidR="00393974">
        <w:t xml:space="preserve"> demandadas por los </w:t>
      </w:r>
      <w:r w:rsidR="00393974" w:rsidRPr="00364BD4">
        <w:t xml:space="preserve">colectores de los optoacopladores U2 y U7, del circuito esquemático de la </w:t>
      </w:r>
      <w:r w:rsidR="00F95FCC" w:rsidRPr="00364BD4">
        <w:fldChar w:fldCharType="begin"/>
      </w:r>
      <w:r w:rsidR="00F95FCC" w:rsidRPr="00364BD4">
        <w:instrText xml:space="preserve"> REF _Ref172474011 \h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70</w:t>
      </w:r>
      <w:r w:rsidR="00F95FCC" w:rsidRPr="00364BD4">
        <w:fldChar w:fldCharType="end"/>
      </w:r>
      <w:r w:rsidR="00F95FCC" w:rsidRPr="00364BD4">
        <w:rPr>
          <w:color w:val="0070C0"/>
          <w:u w:val="single"/>
        </w:rPr>
        <w:t>)</w:t>
      </w:r>
      <w:r w:rsidR="00F95FCC" w:rsidRPr="00364BD4">
        <w:t xml:space="preserve">. Esta variación de tensión, responde al comportamiento simulado, cuya dinámica se presentó en la </w:t>
      </w:r>
      <w:r w:rsidR="00F95FCC" w:rsidRPr="00364BD4">
        <w:fldChar w:fldCharType="begin"/>
      </w:r>
      <w:r w:rsidR="00F95FCC" w:rsidRPr="00364BD4">
        <w:instrText xml:space="preserve"> REF _Ref172744442 \h </w:instrText>
      </w:r>
      <w:r w:rsidR="00364BD4">
        <w:instrText xml:space="preserve"> \* MERGEFORMAT </w:instrText>
      </w:r>
      <w:r w:rsidR="00F95FCC" w:rsidRPr="00364BD4">
        <w:fldChar w:fldCharType="separate"/>
      </w:r>
      <w:r w:rsidR="00F95FCC" w:rsidRPr="00364BD4">
        <w:rPr>
          <w:color w:val="000000" w:themeColor="text1"/>
        </w:rPr>
        <w:t xml:space="preserve">Fig. </w:t>
      </w:r>
      <w:r w:rsidR="00364BD4" w:rsidRPr="00364BD4">
        <w:rPr>
          <w:color w:val="0070C0"/>
          <w:u w:val="single"/>
        </w:rPr>
        <w:t>(</w:t>
      </w:r>
      <w:r w:rsidR="00F95FCC" w:rsidRPr="00364BD4">
        <w:rPr>
          <w:noProof/>
          <w:color w:val="0070C0"/>
          <w:u w:val="single"/>
        </w:rPr>
        <w:t>2</w:t>
      </w:r>
      <w:r w:rsidR="00F95FCC" w:rsidRPr="00364BD4">
        <w:rPr>
          <w:color w:val="0070C0"/>
          <w:u w:val="single"/>
        </w:rPr>
        <w:noBreakHyphen/>
      </w:r>
      <w:r w:rsidR="00F95FCC" w:rsidRPr="00364BD4">
        <w:rPr>
          <w:noProof/>
          <w:color w:val="0070C0"/>
          <w:u w:val="single"/>
        </w:rPr>
        <w:t>67</w:t>
      </w:r>
      <w:r w:rsidR="00F95FCC" w:rsidRPr="00364BD4">
        <w:fldChar w:fldCharType="end"/>
      </w:r>
      <w:r w:rsidR="00364BD4" w:rsidRPr="00364BD4">
        <w:rPr>
          <w:color w:val="0070C0"/>
          <w:u w:val="single"/>
        </w:rPr>
        <w:t>)</w:t>
      </w:r>
      <w:r w:rsidR="008F5095">
        <w:t xml:space="preserve"> y</w:t>
      </w:r>
      <w:r w:rsidR="00F95FCC" w:rsidRPr="00364BD4">
        <w:t xml:space="preserve"> los valores medidos, con carga y sin carga se presentan en la</w:t>
      </w:r>
      <w:r w:rsidR="00364BD4" w:rsidRPr="00364BD4">
        <w:t xml:space="preserve"> </w:t>
      </w:r>
      <w:r w:rsidR="00364BD4" w:rsidRPr="00364BD4">
        <w:fldChar w:fldCharType="begin"/>
      </w:r>
      <w:r w:rsidR="00364BD4" w:rsidRPr="00364BD4">
        <w:instrText xml:space="preserve"> REF _Ref184485568 \h </w:instrText>
      </w:r>
      <w:r w:rsidR="00364BD4">
        <w:instrText xml:space="preserve"> \* MERGEFORMAT </w:instrText>
      </w:r>
      <w:r w:rsidR="00364BD4" w:rsidRPr="00364BD4">
        <w:fldChar w:fldCharType="separate"/>
      </w:r>
      <w:r w:rsidR="00364BD4" w:rsidRPr="00364BD4">
        <w:t xml:space="preserve">Tabla </w:t>
      </w:r>
      <w:r w:rsidR="00364BD4" w:rsidRPr="00364BD4">
        <w:rPr>
          <w:color w:val="0070C0"/>
          <w:u w:val="single"/>
        </w:rPr>
        <w:t>(</w:t>
      </w:r>
      <w:r w:rsidR="00364BD4" w:rsidRPr="00364BD4">
        <w:rPr>
          <w:noProof/>
          <w:color w:val="0070C0"/>
          <w:u w:val="single"/>
        </w:rPr>
        <w:t>3</w:t>
      </w:r>
      <w:r w:rsidR="00364BD4" w:rsidRPr="00364BD4">
        <w:rPr>
          <w:color w:val="0070C0"/>
          <w:u w:val="single"/>
        </w:rPr>
        <w:noBreakHyphen/>
      </w:r>
      <w:r w:rsidR="00364BD4" w:rsidRPr="00364BD4">
        <w:rPr>
          <w:noProof/>
          <w:color w:val="0070C0"/>
          <w:u w:val="single"/>
        </w:rPr>
        <w:t>1</w:t>
      </w:r>
      <w:r w:rsidR="00364BD4" w:rsidRPr="00364BD4">
        <w:fldChar w:fldCharType="end"/>
      </w:r>
      <w:r w:rsidR="00364BD4" w:rsidRPr="00364BD4">
        <w:rPr>
          <w:color w:val="0070C0"/>
          <w:u w:val="single"/>
        </w:rPr>
        <w:t>)</w:t>
      </w:r>
      <w:r w:rsidR="00F95FCC" w:rsidRPr="00364BD4">
        <w:t>:</w:t>
      </w:r>
    </w:p>
    <w:p w14:paraId="2161132E" w14:textId="73B0D78E" w:rsidR="00364BD4" w:rsidRPr="00364BD4" w:rsidRDefault="00364BD4" w:rsidP="00364BD4">
      <w:pPr>
        <w:pStyle w:val="Descripcin"/>
        <w:keepNext/>
        <w:jc w:val="center"/>
        <w:rPr>
          <w:i w:val="0"/>
          <w:color w:val="auto"/>
          <w:sz w:val="22"/>
          <w:szCs w:val="22"/>
        </w:rPr>
      </w:pPr>
      <w:bookmarkStart w:id="453" w:name="_Ref184485568"/>
      <w:r w:rsidRPr="00364BD4">
        <w:rPr>
          <w:color w:val="auto"/>
          <w:sz w:val="22"/>
          <w:szCs w:val="22"/>
        </w:rPr>
        <w:t xml:space="preserve">Tabla </w:t>
      </w:r>
      <w:r w:rsidR="00176E96">
        <w:rPr>
          <w:color w:val="auto"/>
          <w:sz w:val="22"/>
          <w:szCs w:val="22"/>
        </w:rPr>
        <w:fldChar w:fldCharType="begin"/>
      </w:r>
      <w:r w:rsidR="00176E96">
        <w:rPr>
          <w:color w:val="auto"/>
          <w:sz w:val="22"/>
          <w:szCs w:val="22"/>
        </w:rPr>
        <w:instrText xml:space="preserve"> STYLEREF 1 \s </w:instrText>
      </w:r>
      <w:r w:rsidR="00176E96">
        <w:rPr>
          <w:color w:val="auto"/>
          <w:sz w:val="22"/>
          <w:szCs w:val="22"/>
        </w:rPr>
        <w:fldChar w:fldCharType="separate"/>
      </w:r>
      <w:r w:rsidR="00176E96">
        <w:rPr>
          <w:noProof/>
          <w:color w:val="auto"/>
          <w:sz w:val="22"/>
          <w:szCs w:val="22"/>
        </w:rPr>
        <w:t>3</w:t>
      </w:r>
      <w:r w:rsidR="00176E96">
        <w:rPr>
          <w:color w:val="auto"/>
          <w:sz w:val="22"/>
          <w:szCs w:val="22"/>
        </w:rPr>
        <w:fldChar w:fldCharType="end"/>
      </w:r>
      <w:r w:rsidR="00176E96">
        <w:rPr>
          <w:color w:val="auto"/>
          <w:sz w:val="22"/>
          <w:szCs w:val="22"/>
        </w:rPr>
        <w:noBreakHyphen/>
      </w:r>
      <w:r w:rsidR="00176E96">
        <w:rPr>
          <w:color w:val="auto"/>
          <w:sz w:val="22"/>
          <w:szCs w:val="22"/>
        </w:rPr>
        <w:fldChar w:fldCharType="begin"/>
      </w:r>
      <w:r w:rsidR="00176E96">
        <w:rPr>
          <w:color w:val="auto"/>
          <w:sz w:val="22"/>
          <w:szCs w:val="22"/>
        </w:rPr>
        <w:instrText xml:space="preserve"> SEQ Tabla \* ARABIC \s 1 </w:instrText>
      </w:r>
      <w:r w:rsidR="00176E96">
        <w:rPr>
          <w:color w:val="auto"/>
          <w:sz w:val="22"/>
          <w:szCs w:val="22"/>
        </w:rPr>
        <w:fldChar w:fldCharType="separate"/>
      </w:r>
      <w:r w:rsidR="00176E96">
        <w:rPr>
          <w:noProof/>
          <w:color w:val="auto"/>
          <w:sz w:val="22"/>
          <w:szCs w:val="22"/>
        </w:rPr>
        <w:t>1</w:t>
      </w:r>
      <w:r w:rsidR="00176E96">
        <w:rPr>
          <w:color w:val="auto"/>
          <w:sz w:val="22"/>
          <w:szCs w:val="22"/>
        </w:rPr>
        <w:fldChar w:fldCharType="end"/>
      </w:r>
      <w:bookmarkEnd w:id="453"/>
      <w:r w:rsidRPr="00364BD4">
        <w:rPr>
          <w:color w:val="auto"/>
          <w:sz w:val="22"/>
          <w:szCs w:val="22"/>
        </w:rPr>
        <w:t xml:space="preserve">: </w:t>
      </w:r>
      <w:r w:rsidRPr="00364BD4">
        <w:rPr>
          <w:i w:val="0"/>
          <w:color w:val="auto"/>
          <w:sz w:val="22"/>
          <w:szCs w:val="22"/>
        </w:rPr>
        <w:t>Tensión de salida del duplicador de tensión en vacío y con carga.</w:t>
      </w:r>
    </w:p>
    <w:tbl>
      <w:tblPr>
        <w:tblStyle w:val="Tablaconcuadrcula"/>
        <w:tblW w:w="5670" w:type="dxa"/>
        <w:tblInd w:w="2263" w:type="dxa"/>
        <w:tblLook w:val="04A0" w:firstRow="1" w:lastRow="0" w:firstColumn="1" w:lastColumn="0" w:noHBand="0" w:noVBand="1"/>
      </w:tblPr>
      <w:tblGrid>
        <w:gridCol w:w="1276"/>
        <w:gridCol w:w="2410"/>
        <w:gridCol w:w="1984"/>
      </w:tblGrid>
      <w:tr w:rsidR="00500011" w14:paraId="20A3A9C6" w14:textId="77777777" w:rsidTr="00364BD4">
        <w:tc>
          <w:tcPr>
            <w:tcW w:w="1276" w:type="dxa"/>
          </w:tcPr>
          <w:p w14:paraId="370C29D0" w14:textId="07600913" w:rsidR="00500011" w:rsidRPr="00500011" w:rsidRDefault="00500011" w:rsidP="00F95FCC">
            <w:pPr>
              <w:ind w:firstLine="0"/>
              <w:rPr>
                <w:b/>
                <w:i/>
              </w:rPr>
            </w:pPr>
            <w:r w:rsidRPr="00500011">
              <w:rPr>
                <w:b/>
                <w:i/>
              </w:rPr>
              <w:t>Estado</w:t>
            </w:r>
          </w:p>
        </w:tc>
        <w:tc>
          <w:tcPr>
            <w:tcW w:w="2410" w:type="dxa"/>
          </w:tcPr>
          <w:p w14:paraId="68ACDD5D" w14:textId="794A8AFD" w:rsidR="00500011" w:rsidRPr="00500011" w:rsidRDefault="00500011" w:rsidP="00F95FCC">
            <w:pPr>
              <w:ind w:firstLine="0"/>
              <w:rPr>
                <w:b/>
                <w:i/>
              </w:rPr>
            </w:pPr>
            <w:r w:rsidRPr="00500011">
              <w:rPr>
                <w:b/>
                <w:i/>
              </w:rPr>
              <w:t>Tensión de salida (C6)</w:t>
            </w:r>
          </w:p>
        </w:tc>
        <w:tc>
          <w:tcPr>
            <w:tcW w:w="1984" w:type="dxa"/>
          </w:tcPr>
          <w:p w14:paraId="4AB51998" w14:textId="12155628" w:rsidR="00500011" w:rsidRPr="00500011" w:rsidRDefault="00500011" w:rsidP="00F95FCC">
            <w:pPr>
              <w:ind w:firstLine="0"/>
              <w:rPr>
                <w:b/>
                <w:i/>
              </w:rPr>
            </w:pPr>
            <w:r w:rsidRPr="00500011">
              <w:rPr>
                <w:b/>
                <w:i/>
              </w:rPr>
              <w:t>Frecuencia / Vcc</w:t>
            </w:r>
          </w:p>
        </w:tc>
      </w:tr>
      <w:tr w:rsidR="00500011" w14:paraId="1692016E" w14:textId="77777777" w:rsidTr="00364BD4">
        <w:tc>
          <w:tcPr>
            <w:tcW w:w="1276" w:type="dxa"/>
          </w:tcPr>
          <w:p w14:paraId="41B4C455" w14:textId="5BA0D2D2" w:rsidR="00500011" w:rsidRDefault="00500011" w:rsidP="00500011">
            <w:pPr>
              <w:ind w:firstLine="0"/>
              <w:jc w:val="center"/>
            </w:pPr>
            <w:r>
              <w:t>Vacío</w:t>
            </w:r>
          </w:p>
        </w:tc>
        <w:tc>
          <w:tcPr>
            <w:tcW w:w="2410" w:type="dxa"/>
          </w:tcPr>
          <w:p w14:paraId="4EDCBB95" w14:textId="09FFF9CF" w:rsidR="00500011" w:rsidRDefault="00364BD4" w:rsidP="00500011">
            <w:pPr>
              <w:ind w:firstLine="0"/>
              <w:jc w:val="center"/>
            </w:pPr>
            <w:r>
              <w:t>(</w:t>
            </w:r>
            <w:r w:rsidR="00500011">
              <w:t>31</w:t>
            </w:r>
            <w:r>
              <w:t xml:space="preserve"> </w:t>
            </w:r>
            <w:r w:rsidR="00500011">
              <w:t>±</w:t>
            </w:r>
            <w:r>
              <w:t xml:space="preserve"> 0,34)</w:t>
            </w:r>
            <w:r w:rsidR="00500011">
              <w:t xml:space="preserve"> V</w:t>
            </w:r>
          </w:p>
        </w:tc>
        <w:tc>
          <w:tcPr>
            <w:tcW w:w="1984" w:type="dxa"/>
          </w:tcPr>
          <w:p w14:paraId="051520A5" w14:textId="2AE0AD16" w:rsidR="00500011" w:rsidRDefault="00500011" w:rsidP="00500011">
            <w:pPr>
              <w:ind w:firstLine="0"/>
              <w:jc w:val="center"/>
            </w:pPr>
            <w:r>
              <w:t>950,2 Hz / 11,7 V</w:t>
            </w:r>
          </w:p>
        </w:tc>
      </w:tr>
      <w:tr w:rsidR="00500011" w14:paraId="08C6DFB7" w14:textId="77777777" w:rsidTr="00364BD4">
        <w:tc>
          <w:tcPr>
            <w:tcW w:w="1276" w:type="dxa"/>
          </w:tcPr>
          <w:p w14:paraId="7C838DEC" w14:textId="539A0B5B" w:rsidR="00500011" w:rsidRDefault="00500011" w:rsidP="00500011">
            <w:pPr>
              <w:ind w:firstLine="0"/>
              <w:jc w:val="center"/>
            </w:pPr>
            <w:r>
              <w:t>Con carga</w:t>
            </w:r>
          </w:p>
        </w:tc>
        <w:tc>
          <w:tcPr>
            <w:tcW w:w="2410" w:type="dxa"/>
          </w:tcPr>
          <w:p w14:paraId="5DE87F2F" w14:textId="4E769BEC" w:rsidR="00500011" w:rsidRDefault="00364BD4" w:rsidP="00500011">
            <w:pPr>
              <w:ind w:firstLine="0"/>
              <w:jc w:val="center"/>
            </w:pPr>
            <w:r>
              <w:t>(</w:t>
            </w:r>
            <w:r w:rsidR="00500011">
              <w:t>22,6</w:t>
            </w:r>
            <w:r>
              <w:t xml:space="preserve"> </w:t>
            </w:r>
            <w:r w:rsidR="00500011">
              <w:t>±</w:t>
            </w:r>
            <w:r>
              <w:t xml:space="preserve"> 0,34)</w:t>
            </w:r>
            <w:r w:rsidR="00500011">
              <w:t xml:space="preserve"> V</w:t>
            </w:r>
          </w:p>
        </w:tc>
        <w:tc>
          <w:tcPr>
            <w:tcW w:w="1984" w:type="dxa"/>
          </w:tcPr>
          <w:p w14:paraId="3B641002" w14:textId="0AE16EDA" w:rsidR="00500011" w:rsidRDefault="00500011" w:rsidP="00500011">
            <w:pPr>
              <w:ind w:firstLine="0"/>
              <w:jc w:val="center"/>
            </w:pPr>
            <w:r>
              <w:t>950,2 Hz / 11,7 V</w:t>
            </w:r>
          </w:p>
        </w:tc>
      </w:tr>
    </w:tbl>
    <w:p w14:paraId="2F0FFCC5" w14:textId="24307E24" w:rsidR="00F95FCC" w:rsidRPr="0079608A" w:rsidRDefault="00F95FCC" w:rsidP="00F95FCC">
      <w:pPr>
        <w:rPr>
          <w:sz w:val="18"/>
        </w:rPr>
      </w:pPr>
    </w:p>
    <w:p w14:paraId="73B79C65" w14:textId="7C412664" w:rsidR="008F5095" w:rsidRDefault="00DB48B7" w:rsidP="00F95FCC">
      <w:r>
        <w:t xml:space="preserve">Considerando el estado “con carga” </w:t>
      </w:r>
      <w:r w:rsidR="00343D9A">
        <w:t xml:space="preserve">para </w:t>
      </w:r>
      <w:r>
        <w:t xml:space="preserve">el cual, </w:t>
      </w:r>
      <w:r w:rsidR="00343D9A">
        <w:t xml:space="preserve">la demanda planteada por </w:t>
      </w:r>
      <w:r w:rsidRPr="00364BD4">
        <w:t>U2 y U7</w:t>
      </w:r>
      <w:r>
        <w:t xml:space="preserve"> </w:t>
      </w:r>
      <w:r w:rsidR="00457EA1">
        <w:t>hacia</w:t>
      </w:r>
      <w:r w:rsidR="00343D9A">
        <w:t xml:space="preserve"> el doblador</w:t>
      </w:r>
      <w:r>
        <w:t xml:space="preserve"> es de aproximadame</w:t>
      </w:r>
      <w:r w:rsidR="00457EA1">
        <w:t>nte 1 mA por CI (2 mA en total)</w:t>
      </w:r>
      <w:r w:rsidR="0079608A">
        <w:t>, valor obtenido a partir de</w:t>
      </w:r>
      <w:r>
        <w:t xml:space="preserve"> </w:t>
      </w:r>
      <w:r w:rsidR="0079608A">
        <w:t>calcular</w:t>
      </w:r>
      <w:r>
        <w:t xml:space="preserve"> la diferencia</w:t>
      </w:r>
      <w:r w:rsidR="00457EA1">
        <w:t xml:space="preserve"> de tensión</w:t>
      </w:r>
      <w:r>
        <w:t xml:space="preserve"> </w:t>
      </w:r>
      <w:r w:rsidR="0079608A">
        <w:t xml:space="preserve">sobre las resistencias R14 y R25, la cual corresponde a </w:t>
      </w:r>
      <w:r>
        <w:t xml:space="preserve">la </w:t>
      </w:r>
      <w:r w:rsidR="0079608A">
        <w:t>tensión de salida del doblador menos</w:t>
      </w:r>
      <w:r w:rsidR="00457EA1">
        <w:t xml:space="preserve"> la </w:t>
      </w:r>
      <w:r w:rsidR="0079608A">
        <w:t xml:space="preserve">suma de la </w:t>
      </w:r>
      <w:r w:rsidR="00457EA1">
        <w:t xml:space="preserve">caída de Vcc sobre la carga </w:t>
      </w:r>
      <w:r w:rsidR="0079608A">
        <w:t>y</w:t>
      </w:r>
      <w:r>
        <w:t xml:space="preserve"> la tensi</w:t>
      </w:r>
      <w:r w:rsidR="00457EA1">
        <w:t xml:space="preserve">ón de los diodos zener </w:t>
      </w:r>
      <w:r w:rsidR="0079608A">
        <w:t>(</w:t>
      </w:r>
      <w:r w:rsidR="00457EA1">
        <w:t>D6 y</w:t>
      </w:r>
      <w:r>
        <w:t xml:space="preserve"> D11</w:t>
      </w:r>
      <w:r w:rsidR="0079608A">
        <w:t xml:space="preserve">) </w:t>
      </w:r>
      <w:r>
        <w:t>despreciando la Vce</w:t>
      </w:r>
      <w:r w:rsidRPr="00457EA1">
        <w:rPr>
          <w:vertAlign w:val="subscript"/>
        </w:rPr>
        <w:t>(sat</w:t>
      </w:r>
      <w:r w:rsidR="00457EA1" w:rsidRPr="00457EA1">
        <w:rPr>
          <w:vertAlign w:val="subscript"/>
        </w:rPr>
        <w:t>)</w:t>
      </w:r>
      <w:r w:rsidR="0079608A">
        <w:t xml:space="preserve"> de los fototransistores de U2 y U7.</w:t>
      </w:r>
    </w:p>
    <w:p w14:paraId="2B8BA79E" w14:textId="29724CD8" w:rsidR="008E008B" w:rsidRPr="008E008B" w:rsidRDefault="008E008B" w:rsidP="008E008B">
      <w:pPr>
        <w:pStyle w:val="Prrafodelista"/>
        <w:numPr>
          <w:ilvl w:val="0"/>
          <w:numId w:val="25"/>
        </w:numPr>
        <w:ind w:left="709"/>
        <w:rPr>
          <w:i/>
          <w:u w:val="single"/>
        </w:rPr>
      </w:pPr>
      <w:r>
        <w:rPr>
          <w:i/>
          <w:u w:val="single"/>
        </w:rPr>
        <w:t>Regulador PWM</w:t>
      </w:r>
      <w:r w:rsidRPr="008E008B">
        <w:rPr>
          <w:i/>
          <w:u w:val="single"/>
        </w:rPr>
        <w:t xml:space="preserve"> con CI SG3525</w:t>
      </w:r>
    </w:p>
    <w:p w14:paraId="749CD33C" w14:textId="1831CC47" w:rsidR="005B2C3E" w:rsidRDefault="008E008B" w:rsidP="008E008B">
      <w:r>
        <w:t xml:space="preserve">Por su parte, la etapa correspondiente a la regulación de tensión mediante modulación PWM, cuyo circuito esquemático responde al </w:t>
      </w:r>
      <w:r w:rsidRPr="008E008B">
        <w:t xml:space="preserve">presentado en la </w:t>
      </w:r>
      <w:r w:rsidRPr="008E008B">
        <w:fldChar w:fldCharType="begin"/>
      </w:r>
      <w:r w:rsidRPr="008E008B">
        <w:instrText xml:space="preserve"> REF _Ref172466181 \h </w:instrText>
      </w:r>
      <w:r>
        <w:instrText xml:space="preserve"> \* MERGEFORMAT </w:instrText>
      </w:r>
      <w:r w:rsidRPr="008E008B">
        <w:fldChar w:fldCharType="separate"/>
      </w:r>
      <w:r>
        <w:rPr>
          <w:color w:val="000000" w:themeColor="text1"/>
        </w:rPr>
        <w:t>Fig.</w:t>
      </w:r>
      <w:r w:rsidRPr="008E008B">
        <w:rPr>
          <w:color w:val="000000" w:themeColor="text1"/>
        </w:rPr>
        <w:t xml:space="preserve"> </w:t>
      </w:r>
      <w:r w:rsidRPr="008E008B">
        <w:rPr>
          <w:color w:val="0070C0"/>
          <w:u w:val="single"/>
        </w:rPr>
        <w:t>(</w:t>
      </w:r>
      <w:r w:rsidRPr="008E008B">
        <w:rPr>
          <w:noProof/>
          <w:color w:val="0070C0"/>
          <w:u w:val="single"/>
        </w:rPr>
        <w:t>2</w:t>
      </w:r>
      <w:r w:rsidRPr="008E008B">
        <w:rPr>
          <w:color w:val="0070C0"/>
          <w:u w:val="single"/>
        </w:rPr>
        <w:noBreakHyphen/>
      </w:r>
      <w:r w:rsidRPr="008E008B">
        <w:rPr>
          <w:noProof/>
          <w:color w:val="0070C0"/>
          <w:u w:val="single"/>
        </w:rPr>
        <w:t>56</w:t>
      </w:r>
      <w:r w:rsidRPr="008E008B">
        <w:fldChar w:fldCharType="end"/>
      </w:r>
      <w:r w:rsidRPr="008E008B">
        <w:rPr>
          <w:color w:val="0070C0"/>
          <w:u w:val="single"/>
        </w:rPr>
        <w:t>)</w:t>
      </w:r>
      <w:r w:rsidR="00FB6D29">
        <w:t>, fue configurada con un “Tiempo Muerto (DT)” de DT = 280 us</w:t>
      </w:r>
      <w:r w:rsidR="00DA0254">
        <w:t>, tiempo obtenido con un valor de R</w:t>
      </w:r>
      <w:r w:rsidR="00DA0254" w:rsidRPr="00DA0254">
        <w:rPr>
          <w:vertAlign w:val="subscript"/>
        </w:rPr>
        <w:t>D</w:t>
      </w:r>
      <w:r w:rsidR="00DA0254">
        <w:t xml:space="preserve"> = 3k</w:t>
      </w:r>
      <w:r w:rsidR="00DA0254" w:rsidRPr="00DA0254">
        <w:t>Ω</w:t>
      </w:r>
      <w:r w:rsidR="00DA0254">
        <w:t>.</w:t>
      </w:r>
    </w:p>
    <w:p w14:paraId="0907C202" w14:textId="097A8AC4" w:rsidR="00DA0254" w:rsidRDefault="00DA0254" w:rsidP="008E008B">
      <w:r>
        <w:rPr>
          <w:noProof/>
          <w:lang w:val="es-AR"/>
        </w:rPr>
        <w:drawing>
          <wp:anchor distT="0" distB="0" distL="114300" distR="114300" simplePos="0" relativeHeight="251869184" behindDoc="0" locked="0" layoutInCell="1" allowOverlap="1" wp14:anchorId="59FFDFF5" wp14:editId="281A2997">
            <wp:simplePos x="0" y="0"/>
            <wp:positionH relativeFrom="margin">
              <wp:posOffset>1349375</wp:posOffset>
            </wp:positionH>
            <wp:positionV relativeFrom="paragraph">
              <wp:posOffset>793115</wp:posOffset>
            </wp:positionV>
            <wp:extent cx="3635375" cy="2181225"/>
            <wp:effectExtent l="19050" t="19050" r="22225" b="28575"/>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FIGURA 75 - Salida del SG3525 sin el puente H.BMP"/>
                    <pic:cNvPicPr/>
                  </pic:nvPicPr>
                  <pic:blipFill>
                    <a:blip r:embed="rId198">
                      <a:extLst>
                        <a:ext uri="{28A0092B-C50C-407E-A947-70E740481C1C}">
                          <a14:useLocalDpi xmlns:a14="http://schemas.microsoft.com/office/drawing/2010/main" val="0"/>
                        </a:ext>
                      </a:extLst>
                    </a:blip>
                    <a:stretch>
                      <a:fillRect/>
                    </a:stretch>
                  </pic:blipFill>
                  <pic:spPr>
                    <a:xfrm>
                      <a:off x="0" y="0"/>
                      <a:ext cx="3635375" cy="21812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 xml:space="preserve">Considerando su respuesta en lazo abierto y con la </w:t>
      </w:r>
      <w:r w:rsidR="00840383">
        <w:t>conexión</w:t>
      </w:r>
      <w:r>
        <w:t xml:space="preserve"> de ambas salidas hacia el puente H desvinculadas, lo que corresponde a una situación de salida “en vacío” para el CI, las salidas obtenidas fueron se presentan en </w:t>
      </w:r>
      <w:r w:rsidRPr="00A4640A">
        <w:t>la</w:t>
      </w:r>
      <w:r w:rsidR="00A4640A" w:rsidRPr="00A4640A">
        <w:t xml:space="preserve"> </w:t>
      </w:r>
      <w:r w:rsidR="00A4640A" w:rsidRPr="00A4640A">
        <w:fldChar w:fldCharType="begin"/>
      </w:r>
      <w:r w:rsidR="00A4640A" w:rsidRPr="00A4640A">
        <w:instrText xml:space="preserve"> REF _Ref184590883 \h </w:instrText>
      </w:r>
      <w:r w:rsidR="00A4640A">
        <w:instrText xml:space="preserve"> \* MERGEFORMAT </w:instrText>
      </w:r>
      <w:r w:rsidR="00A4640A" w:rsidRPr="00A4640A">
        <w:fldChar w:fldCharType="separate"/>
      </w:r>
      <w:r w:rsidR="00A4640A" w:rsidRPr="00A4640A">
        <w:t xml:space="preserve">Figura </w:t>
      </w:r>
      <w:r w:rsidR="00A4640A" w:rsidRPr="00A4640A">
        <w:rPr>
          <w:color w:val="0070C0"/>
          <w:u w:val="single"/>
        </w:rPr>
        <w:t>(</w:t>
      </w:r>
      <w:r w:rsidR="00A4640A" w:rsidRPr="00A4640A">
        <w:rPr>
          <w:noProof/>
          <w:color w:val="0070C0"/>
          <w:u w:val="single"/>
        </w:rPr>
        <w:t>3</w:t>
      </w:r>
      <w:r w:rsidR="00A4640A" w:rsidRPr="00A4640A">
        <w:rPr>
          <w:color w:val="0070C0"/>
          <w:u w:val="single"/>
        </w:rPr>
        <w:noBreakHyphen/>
      </w:r>
      <w:r w:rsidR="00A4640A" w:rsidRPr="00A4640A">
        <w:rPr>
          <w:noProof/>
          <w:color w:val="0070C0"/>
          <w:u w:val="single"/>
        </w:rPr>
        <w:t>2</w:t>
      </w:r>
      <w:r w:rsidR="00A4640A" w:rsidRPr="00A4640A">
        <w:fldChar w:fldCharType="end"/>
      </w:r>
      <w:r w:rsidR="00A4640A" w:rsidRPr="00A4640A">
        <w:rPr>
          <w:color w:val="0070C0"/>
          <w:u w:val="single"/>
        </w:rPr>
        <w:t>)</w:t>
      </w:r>
      <w:r w:rsidRPr="00A4640A">
        <w:t>:</w:t>
      </w:r>
    </w:p>
    <w:p w14:paraId="0F913063" w14:textId="602E6C14" w:rsidR="00DA0254" w:rsidRDefault="00DA0254" w:rsidP="00DA0254">
      <w:pPr>
        <w:keepNext/>
        <w:ind w:firstLine="0"/>
        <w:jc w:val="center"/>
      </w:pPr>
    </w:p>
    <w:p w14:paraId="67DD1029" w14:textId="77777777" w:rsidR="00DA0254" w:rsidRDefault="00DA0254" w:rsidP="00DA0254">
      <w:pPr>
        <w:pStyle w:val="Descripcin"/>
        <w:jc w:val="center"/>
      </w:pPr>
    </w:p>
    <w:p w14:paraId="26C1EEA8" w14:textId="77777777" w:rsidR="00DA0254" w:rsidRDefault="00DA0254" w:rsidP="00DA0254">
      <w:pPr>
        <w:pStyle w:val="Descripcin"/>
        <w:jc w:val="center"/>
      </w:pPr>
    </w:p>
    <w:p w14:paraId="78ED5CDF" w14:textId="77777777" w:rsidR="00DA0254" w:rsidRDefault="00DA0254" w:rsidP="00DA0254">
      <w:pPr>
        <w:pStyle w:val="Descripcin"/>
        <w:jc w:val="center"/>
      </w:pPr>
    </w:p>
    <w:p w14:paraId="4510DFE8" w14:textId="77777777" w:rsidR="00DA0254" w:rsidRDefault="00DA0254" w:rsidP="00DA0254">
      <w:pPr>
        <w:pStyle w:val="Descripcin"/>
        <w:jc w:val="center"/>
      </w:pPr>
    </w:p>
    <w:p w14:paraId="336A9BBA" w14:textId="77777777" w:rsidR="00DA0254" w:rsidRDefault="00DA0254" w:rsidP="00DA0254">
      <w:pPr>
        <w:pStyle w:val="Descripcin"/>
        <w:jc w:val="center"/>
      </w:pPr>
    </w:p>
    <w:p w14:paraId="1BE4FD3F" w14:textId="77777777" w:rsidR="00DA0254" w:rsidRDefault="00DA0254" w:rsidP="00DA0254">
      <w:pPr>
        <w:pStyle w:val="Descripcin"/>
        <w:jc w:val="center"/>
      </w:pPr>
    </w:p>
    <w:p w14:paraId="3AD42916" w14:textId="77777777" w:rsidR="00DA0254" w:rsidRDefault="00DA0254" w:rsidP="00DA0254">
      <w:pPr>
        <w:pStyle w:val="Descripcin"/>
        <w:jc w:val="center"/>
      </w:pPr>
    </w:p>
    <w:p w14:paraId="28EADE33" w14:textId="7EE272A7" w:rsidR="00DA0254" w:rsidRDefault="00DA0254" w:rsidP="00DA0254">
      <w:pPr>
        <w:pStyle w:val="Descripcin"/>
        <w:jc w:val="center"/>
        <w:rPr>
          <w:i w:val="0"/>
          <w:color w:val="auto"/>
          <w:sz w:val="22"/>
        </w:rPr>
      </w:pPr>
      <w:bookmarkStart w:id="454" w:name="_Ref184590883"/>
      <w:r w:rsidRPr="00DA0254">
        <w:rPr>
          <w:color w:val="auto"/>
          <w:sz w:val="22"/>
        </w:rPr>
        <w:t xml:space="preserve">Figura </w:t>
      </w:r>
      <w:r w:rsidR="000358F5">
        <w:rPr>
          <w:color w:val="auto"/>
          <w:sz w:val="22"/>
        </w:rPr>
        <w:fldChar w:fldCharType="begin"/>
      </w:r>
      <w:r w:rsidR="000358F5">
        <w:rPr>
          <w:color w:val="auto"/>
          <w:sz w:val="22"/>
        </w:rPr>
        <w:instrText xml:space="preserve"> STYLEREF 1 \s </w:instrText>
      </w:r>
      <w:r w:rsidR="000358F5">
        <w:rPr>
          <w:color w:val="auto"/>
          <w:sz w:val="22"/>
        </w:rPr>
        <w:fldChar w:fldCharType="separate"/>
      </w:r>
      <w:r w:rsidR="000358F5">
        <w:rPr>
          <w:noProof/>
          <w:color w:val="auto"/>
          <w:sz w:val="22"/>
        </w:rPr>
        <w:t>3</w:t>
      </w:r>
      <w:r w:rsidR="000358F5">
        <w:rPr>
          <w:color w:val="auto"/>
          <w:sz w:val="22"/>
        </w:rPr>
        <w:fldChar w:fldCharType="end"/>
      </w:r>
      <w:r w:rsidR="000358F5">
        <w:rPr>
          <w:color w:val="auto"/>
          <w:sz w:val="22"/>
        </w:rPr>
        <w:noBreakHyphen/>
      </w:r>
      <w:r w:rsidR="000358F5">
        <w:rPr>
          <w:color w:val="auto"/>
          <w:sz w:val="22"/>
        </w:rPr>
        <w:fldChar w:fldCharType="begin"/>
      </w:r>
      <w:r w:rsidR="000358F5">
        <w:rPr>
          <w:color w:val="auto"/>
          <w:sz w:val="22"/>
        </w:rPr>
        <w:instrText xml:space="preserve"> SEQ Figura \* ARABIC \s 1 </w:instrText>
      </w:r>
      <w:r w:rsidR="000358F5">
        <w:rPr>
          <w:color w:val="auto"/>
          <w:sz w:val="22"/>
        </w:rPr>
        <w:fldChar w:fldCharType="separate"/>
      </w:r>
      <w:r w:rsidR="000358F5">
        <w:rPr>
          <w:noProof/>
          <w:color w:val="auto"/>
          <w:sz w:val="22"/>
        </w:rPr>
        <w:t>2</w:t>
      </w:r>
      <w:r w:rsidR="000358F5">
        <w:rPr>
          <w:color w:val="auto"/>
          <w:sz w:val="22"/>
        </w:rPr>
        <w:fldChar w:fldCharType="end"/>
      </w:r>
      <w:bookmarkEnd w:id="454"/>
      <w:r w:rsidRPr="00DA0254">
        <w:rPr>
          <w:color w:val="auto"/>
          <w:sz w:val="22"/>
        </w:rPr>
        <w:t>:</w:t>
      </w:r>
      <w:r w:rsidRPr="00DA0254">
        <w:rPr>
          <w:i w:val="0"/>
          <w:color w:val="auto"/>
          <w:sz w:val="22"/>
        </w:rPr>
        <w:t xml:space="preserve"> Señales de salidas por PIN-11 y PIN-14 del SG3525 (Fuente: elaboración propia).</w:t>
      </w:r>
    </w:p>
    <w:p w14:paraId="236F3074" w14:textId="5E98417E" w:rsidR="00A4640A" w:rsidRDefault="00840383" w:rsidP="00A4640A">
      <w:r>
        <w:lastRenderedPageBreak/>
        <w:t>L</w:t>
      </w:r>
      <w:r w:rsidR="008219DB">
        <w:t>as señales presentadas</w:t>
      </w:r>
      <w:r>
        <w:t xml:space="preserve"> se establecieron para una alimentación de</w:t>
      </w:r>
      <w:r w:rsidR="008219DB">
        <w:t>l</w:t>
      </w:r>
      <w:r>
        <w:t xml:space="preserve"> </w:t>
      </w:r>
      <w:r w:rsidR="008219DB">
        <w:t>SG3525</w:t>
      </w:r>
      <w:r w:rsidR="00702F7A">
        <w:t xml:space="preserve"> de 11.</w:t>
      </w:r>
      <w:r>
        <w:t>4 V (considerando una tensión aproximada para un banco de 3 pilas de Ion Litio del tipo 18650</w:t>
      </w:r>
      <w:r w:rsidR="008219DB">
        <w:t xml:space="preserve"> en serie</w:t>
      </w:r>
      <w:r>
        <w:t>). Con valores</w:t>
      </w:r>
      <w:r w:rsidR="00146DBB">
        <w:t xml:space="preserve"> comerciales</w:t>
      </w:r>
      <w:r>
        <w:t xml:space="preserve"> de </w:t>
      </w:r>
      <w:r w:rsidR="00146DBB">
        <w:t>R</w:t>
      </w:r>
      <w:r w:rsidR="00146DBB" w:rsidRPr="00146DBB">
        <w:rPr>
          <w:vertAlign w:val="subscript"/>
        </w:rPr>
        <w:t>T</w:t>
      </w:r>
      <w:r w:rsidR="00146DBB">
        <w:t xml:space="preserve"> = 39 k</w:t>
      </w:r>
      <w:r w:rsidR="00146DBB" w:rsidRPr="00146DBB">
        <w:t>Ω</w:t>
      </w:r>
      <w:r w:rsidR="00146DBB">
        <w:t xml:space="preserve"> y C</w:t>
      </w:r>
      <w:r w:rsidR="00146DBB" w:rsidRPr="00146DBB">
        <w:rPr>
          <w:vertAlign w:val="subscript"/>
        </w:rPr>
        <w:t>T</w:t>
      </w:r>
      <w:r w:rsidR="00146DBB">
        <w:t xml:space="preserve"> = 47 nF logró obtenerse una frecuencia (conjunta de ambas salidas) de f </w:t>
      </w:r>
      <w:r w:rsidR="00146DBB">
        <w:rPr>
          <w:rFonts w:ascii="Cambria Math" w:hAnsi="Cambria Math"/>
        </w:rPr>
        <w:t>≌</w:t>
      </w:r>
      <w:r w:rsidR="00146DBB">
        <w:t xml:space="preserve"> 310 Hz</w:t>
      </w:r>
      <w:r w:rsidR="008219DB">
        <w:t>, que se corresponde por la esperada para trabajar con el transformador de núcleo de hierro. La tensión pico de ambas salidas, para la alimentaci</w:t>
      </w:r>
      <w:r w:rsidR="00B64F01">
        <w:t>ón de 11.</w:t>
      </w:r>
      <w:r w:rsidR="008219DB">
        <w:t>4 V mencionada, se elevó hasta lo</w:t>
      </w:r>
      <w:r w:rsidR="00B64F01">
        <w:t>s 10.</w:t>
      </w:r>
      <w:r w:rsidR="008219DB">
        <w:t>8 V, demostrando una saturación suficiente para lograr el disparo efectivo de los circuitos del Puente H.</w:t>
      </w:r>
      <w:r w:rsidR="00B64F01">
        <w:t xml:space="preserve"> En la TABLA se resumen los valores reales medidos de los componentes de configuración del CI y los valores medidos de los parámetros eléctricos de la señal:</w:t>
      </w:r>
    </w:p>
    <w:p w14:paraId="1844B09A" w14:textId="792D043B" w:rsidR="001E00FC" w:rsidRPr="001E00FC" w:rsidRDefault="001E00FC" w:rsidP="001E00FC">
      <w:pPr>
        <w:pStyle w:val="Descripcin"/>
        <w:keepNext/>
        <w:ind w:left="1701" w:right="1983" w:firstLine="0"/>
        <w:jc w:val="center"/>
        <w:rPr>
          <w:color w:val="000000" w:themeColor="text1"/>
          <w:sz w:val="22"/>
        </w:rPr>
      </w:pPr>
      <w:r w:rsidRPr="001E00FC">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2</w:t>
      </w:r>
      <w:r w:rsidR="00176E96">
        <w:rPr>
          <w:color w:val="000000" w:themeColor="text1"/>
          <w:sz w:val="22"/>
        </w:rPr>
        <w:fldChar w:fldCharType="end"/>
      </w:r>
      <w:r w:rsidRPr="001E00FC">
        <w:rPr>
          <w:color w:val="000000" w:themeColor="text1"/>
          <w:sz w:val="22"/>
        </w:rPr>
        <w:t xml:space="preserve">: </w:t>
      </w:r>
      <w:r w:rsidRPr="001E00FC">
        <w:rPr>
          <w:i w:val="0"/>
          <w:color w:val="000000" w:themeColor="text1"/>
          <w:sz w:val="22"/>
        </w:rPr>
        <w:t xml:space="preserve">Valores medidos de </w:t>
      </w:r>
      <w:r w:rsidR="00017CC6">
        <w:rPr>
          <w:i w:val="0"/>
          <w:color w:val="000000" w:themeColor="text1"/>
          <w:sz w:val="22"/>
        </w:rPr>
        <w:t xml:space="preserve">los </w:t>
      </w:r>
      <w:r w:rsidRPr="001E00FC">
        <w:rPr>
          <w:i w:val="0"/>
          <w:color w:val="000000" w:themeColor="text1"/>
          <w:sz w:val="22"/>
        </w:rPr>
        <w:t>componentes de configuración del SG3525 y de su señal de salida (Fuente: elaboración propia).</w:t>
      </w:r>
    </w:p>
    <w:tbl>
      <w:tblPr>
        <w:tblStyle w:val="Tablaconcuadrcula"/>
        <w:tblW w:w="4253" w:type="dxa"/>
        <w:tblInd w:w="2688" w:type="dxa"/>
        <w:tblLook w:val="04A0" w:firstRow="1" w:lastRow="0" w:firstColumn="1" w:lastColumn="0" w:noHBand="0" w:noVBand="1"/>
      </w:tblPr>
      <w:tblGrid>
        <w:gridCol w:w="2694"/>
        <w:gridCol w:w="1559"/>
      </w:tblGrid>
      <w:tr w:rsidR="00B64F01" w14:paraId="2E2C3A06" w14:textId="77777777" w:rsidTr="001E00FC">
        <w:tc>
          <w:tcPr>
            <w:tcW w:w="2694" w:type="dxa"/>
          </w:tcPr>
          <w:p w14:paraId="01FAE8F4" w14:textId="6EEB4448" w:rsidR="00B64F01" w:rsidRPr="00B64F01" w:rsidRDefault="00B64F01" w:rsidP="00B64F01">
            <w:pPr>
              <w:ind w:firstLine="0"/>
              <w:rPr>
                <w:b/>
                <w:i/>
              </w:rPr>
            </w:pPr>
            <w:r w:rsidRPr="00B64F01">
              <w:rPr>
                <w:b/>
                <w:i/>
              </w:rPr>
              <w:t>Componente/Parámetro</w:t>
            </w:r>
          </w:p>
        </w:tc>
        <w:tc>
          <w:tcPr>
            <w:tcW w:w="1559" w:type="dxa"/>
          </w:tcPr>
          <w:p w14:paraId="11C78454" w14:textId="7ABC2E60" w:rsidR="00B64F01" w:rsidRPr="00B64F01" w:rsidRDefault="00B64F01" w:rsidP="00B64F01">
            <w:pPr>
              <w:ind w:firstLine="0"/>
              <w:rPr>
                <w:b/>
                <w:i/>
              </w:rPr>
            </w:pPr>
            <w:r w:rsidRPr="00B64F01">
              <w:rPr>
                <w:b/>
                <w:i/>
              </w:rPr>
              <w:t>Valor medido</w:t>
            </w:r>
          </w:p>
        </w:tc>
      </w:tr>
      <w:tr w:rsidR="00B64F01" w14:paraId="5D774352" w14:textId="77777777" w:rsidTr="001E00FC">
        <w:tc>
          <w:tcPr>
            <w:tcW w:w="2694" w:type="dxa"/>
          </w:tcPr>
          <w:p w14:paraId="71BAC8CD" w14:textId="51A8C650" w:rsidR="001E00FC" w:rsidRDefault="00B64F01" w:rsidP="001E00FC">
            <w:pPr>
              <w:ind w:firstLine="0"/>
              <w:jc w:val="center"/>
            </w:pPr>
            <w:r>
              <w:t>RT (</w:t>
            </w:r>
            <w:r w:rsidR="001E00FC">
              <w:t>R22)</w:t>
            </w:r>
          </w:p>
        </w:tc>
        <w:tc>
          <w:tcPr>
            <w:tcW w:w="1559" w:type="dxa"/>
          </w:tcPr>
          <w:p w14:paraId="25B64B66" w14:textId="4FCB8B33" w:rsidR="00B64F01" w:rsidRDefault="001E00FC" w:rsidP="001E00FC">
            <w:pPr>
              <w:ind w:firstLine="0"/>
              <w:jc w:val="center"/>
            </w:pPr>
            <w:r>
              <w:t>37.8 k</w:t>
            </w:r>
            <w:r w:rsidRPr="00146DBB">
              <w:t>Ω</w:t>
            </w:r>
          </w:p>
        </w:tc>
      </w:tr>
      <w:tr w:rsidR="001E00FC" w14:paraId="1D616C29" w14:textId="77777777" w:rsidTr="001E00FC">
        <w:tc>
          <w:tcPr>
            <w:tcW w:w="2694" w:type="dxa"/>
          </w:tcPr>
          <w:p w14:paraId="011ED242" w14:textId="52CCD1DD" w:rsidR="001E00FC" w:rsidRDefault="001E00FC" w:rsidP="001E00FC">
            <w:pPr>
              <w:ind w:firstLine="0"/>
              <w:jc w:val="center"/>
            </w:pPr>
            <w:r>
              <w:t>CT (C8)</w:t>
            </w:r>
          </w:p>
        </w:tc>
        <w:tc>
          <w:tcPr>
            <w:tcW w:w="1559" w:type="dxa"/>
          </w:tcPr>
          <w:p w14:paraId="1674E427" w14:textId="1D1D376B" w:rsidR="001E00FC" w:rsidRDefault="001E00FC" w:rsidP="001E00FC">
            <w:pPr>
              <w:ind w:firstLine="0"/>
              <w:jc w:val="center"/>
            </w:pPr>
            <w:r>
              <w:t>39 nF</w:t>
            </w:r>
          </w:p>
        </w:tc>
      </w:tr>
      <w:tr w:rsidR="00B64F01" w14:paraId="181C3A59" w14:textId="77777777" w:rsidTr="001E00FC">
        <w:tc>
          <w:tcPr>
            <w:tcW w:w="2694" w:type="dxa"/>
          </w:tcPr>
          <w:p w14:paraId="435E94A1" w14:textId="1772DB8B" w:rsidR="00B64F01" w:rsidRDefault="001E00FC" w:rsidP="001E00FC">
            <w:pPr>
              <w:ind w:firstLine="0"/>
              <w:jc w:val="center"/>
            </w:pPr>
            <w:r>
              <w:t>RD (RV1)</w:t>
            </w:r>
          </w:p>
        </w:tc>
        <w:tc>
          <w:tcPr>
            <w:tcW w:w="1559" w:type="dxa"/>
          </w:tcPr>
          <w:p w14:paraId="1E78B749" w14:textId="31ACA419" w:rsidR="00B64F01" w:rsidRDefault="001E00FC" w:rsidP="001E00FC">
            <w:pPr>
              <w:ind w:firstLine="0"/>
              <w:jc w:val="center"/>
            </w:pPr>
            <w:r>
              <w:t xml:space="preserve">3006 </w:t>
            </w:r>
            <w:r w:rsidRPr="00146DBB">
              <w:t>Ω</w:t>
            </w:r>
          </w:p>
        </w:tc>
      </w:tr>
      <w:tr w:rsidR="00B64F01" w14:paraId="7AEC6896" w14:textId="77777777" w:rsidTr="001E00FC">
        <w:tc>
          <w:tcPr>
            <w:tcW w:w="2694" w:type="dxa"/>
          </w:tcPr>
          <w:p w14:paraId="0DF71F1C" w14:textId="3A9228A8" w:rsidR="00B64F01" w:rsidRDefault="001E00FC" w:rsidP="001E00FC">
            <w:pPr>
              <w:ind w:firstLine="0"/>
              <w:jc w:val="center"/>
            </w:pPr>
            <w:r>
              <w:t>Tensión de Salidas A y B</w:t>
            </w:r>
          </w:p>
        </w:tc>
        <w:tc>
          <w:tcPr>
            <w:tcW w:w="1559" w:type="dxa"/>
          </w:tcPr>
          <w:p w14:paraId="5C71202E" w14:textId="3EF67B8D" w:rsidR="00B64F01" w:rsidRDefault="001E00FC" w:rsidP="001E00FC">
            <w:pPr>
              <w:ind w:firstLine="0"/>
              <w:jc w:val="center"/>
            </w:pPr>
            <w:r>
              <w:t>10.8 V</w:t>
            </w:r>
          </w:p>
        </w:tc>
      </w:tr>
      <w:tr w:rsidR="00B64F01" w14:paraId="2AD23787" w14:textId="77777777" w:rsidTr="001E00FC">
        <w:tc>
          <w:tcPr>
            <w:tcW w:w="2694" w:type="dxa"/>
          </w:tcPr>
          <w:p w14:paraId="5A754790" w14:textId="56B14C5C" w:rsidR="00B64F01" w:rsidRDefault="001E00FC" w:rsidP="001E00FC">
            <w:pPr>
              <w:ind w:firstLine="0"/>
              <w:jc w:val="center"/>
            </w:pPr>
            <w:r>
              <w:t>Frecuencia de señal A-B</w:t>
            </w:r>
          </w:p>
        </w:tc>
        <w:tc>
          <w:tcPr>
            <w:tcW w:w="1559" w:type="dxa"/>
          </w:tcPr>
          <w:p w14:paraId="60474FEE" w14:textId="0447090C" w:rsidR="00B64F01" w:rsidRDefault="001E00FC" w:rsidP="001E00FC">
            <w:pPr>
              <w:ind w:firstLine="0"/>
              <w:jc w:val="center"/>
            </w:pPr>
            <w:r>
              <w:t>306.94 Hz</w:t>
            </w:r>
          </w:p>
        </w:tc>
      </w:tr>
      <w:tr w:rsidR="00B64F01" w14:paraId="21D868B7" w14:textId="77777777" w:rsidTr="001E00FC">
        <w:tc>
          <w:tcPr>
            <w:tcW w:w="2694" w:type="dxa"/>
          </w:tcPr>
          <w:p w14:paraId="5DA8F641" w14:textId="38F65A90" w:rsidR="00B64F01" w:rsidRDefault="001E00FC" w:rsidP="001E00FC">
            <w:pPr>
              <w:ind w:firstLine="0"/>
              <w:jc w:val="center"/>
            </w:pPr>
            <w:r>
              <w:t>Tiempo muerto (DT)</w:t>
            </w:r>
          </w:p>
        </w:tc>
        <w:tc>
          <w:tcPr>
            <w:tcW w:w="1559" w:type="dxa"/>
          </w:tcPr>
          <w:p w14:paraId="35FC0F01" w14:textId="74F298C1" w:rsidR="00B64F01" w:rsidRDefault="001E00FC" w:rsidP="001E00FC">
            <w:pPr>
              <w:ind w:firstLine="0"/>
              <w:jc w:val="center"/>
            </w:pPr>
            <w:r>
              <w:t>280 ns</w:t>
            </w:r>
          </w:p>
        </w:tc>
      </w:tr>
    </w:tbl>
    <w:p w14:paraId="0653060C" w14:textId="55B6FD98" w:rsidR="00B64F01" w:rsidRPr="00702F7A" w:rsidRDefault="00B64F01" w:rsidP="00B64F01">
      <w:pPr>
        <w:ind w:firstLine="0"/>
        <w:rPr>
          <w:sz w:val="12"/>
        </w:rPr>
      </w:pPr>
    </w:p>
    <w:p w14:paraId="2EAC7368" w14:textId="71F154C5" w:rsidR="00770E9F" w:rsidRDefault="00770E9F" w:rsidP="00863A26">
      <w:pPr>
        <w:pStyle w:val="Ttulo4"/>
        <w:numPr>
          <w:ilvl w:val="3"/>
          <w:numId w:val="1"/>
        </w:numPr>
        <w:rPr>
          <w:color w:val="000000" w:themeColor="text1"/>
        </w:rPr>
      </w:pPr>
      <w:r>
        <w:rPr>
          <w:color w:val="000000" w:themeColor="text1"/>
        </w:rPr>
        <w:t>Salidas AT en l</w:t>
      </w:r>
      <w:r w:rsidRPr="00C2235E">
        <w:rPr>
          <w:color w:val="000000" w:themeColor="text1"/>
        </w:rPr>
        <w:t>azo abierto</w:t>
      </w:r>
    </w:p>
    <w:p w14:paraId="06E7E7EB" w14:textId="6D25B1EA" w:rsidR="00EC66B2" w:rsidRDefault="00EC66B2" w:rsidP="00EC66B2">
      <w:r>
        <w:t xml:space="preserve">Definidas las condiciones de funcionamiento de las etapas funcionales de manera individual, resta analizar el funcionamiento conjunto que presentan. Como primera medida </w:t>
      </w:r>
      <w:r w:rsidR="00C1693E">
        <w:t>se analiza cual es la variación de la señal de salida del SG3525 con la carga que le corresponde conectada; en este sentido la salida OUTA del PIN-11, tendrá como carga las bases de los transistores Q1 y Q8, con una demanda de corriente aproximada de 1 mA por cada base, esto es considerando la tensión de salida del SG3525, la tensión V</w:t>
      </w:r>
      <w:r w:rsidR="00C1693E" w:rsidRPr="00C1693E">
        <w:rPr>
          <w:vertAlign w:val="subscript"/>
        </w:rPr>
        <w:t>BE</w:t>
      </w:r>
      <w:r w:rsidR="00C1693E">
        <w:t xml:space="preserve"> y el valor de las resistencias de base (</w:t>
      </w:r>
      <w:r w:rsidR="00BB2570">
        <w:t>R6, R7, R29 y R30).</w:t>
      </w:r>
    </w:p>
    <w:p w14:paraId="34F486E1" w14:textId="50E7A46F" w:rsidR="00BB2570" w:rsidRDefault="00BB2570" w:rsidP="00BB2570">
      <w:r>
        <w:t xml:space="preserve">En </w:t>
      </w:r>
      <w:r w:rsidRPr="00BB2570">
        <w:t xml:space="preserve">la </w:t>
      </w:r>
      <w:r w:rsidRPr="00BB2570">
        <w:fldChar w:fldCharType="begin"/>
      </w:r>
      <w:r w:rsidRPr="00BB2570">
        <w:instrText xml:space="preserve"> REF _Ref184597422 \h  \* MERGEFORMAT </w:instrText>
      </w:r>
      <w:r w:rsidRPr="00BB2570">
        <w:fldChar w:fldCharType="separate"/>
      </w:r>
      <w:r>
        <w:rPr>
          <w:color w:val="000000" w:themeColor="text1"/>
        </w:rPr>
        <w:t>Fig.</w:t>
      </w:r>
      <w:r w:rsidRPr="00BB2570">
        <w:rPr>
          <w:color w:val="000000" w:themeColor="text1"/>
        </w:rPr>
        <w:t xml:space="preserve"> </w:t>
      </w:r>
      <w:r w:rsidRPr="00BB2570">
        <w:rPr>
          <w:color w:val="0070C0"/>
          <w:u w:val="single"/>
        </w:rPr>
        <w:t>(</w:t>
      </w:r>
      <w:r w:rsidRPr="00BB2570">
        <w:rPr>
          <w:noProof/>
          <w:color w:val="0070C0"/>
          <w:u w:val="single"/>
        </w:rPr>
        <w:t>3</w:t>
      </w:r>
      <w:r w:rsidRPr="00BB2570">
        <w:rPr>
          <w:color w:val="0070C0"/>
          <w:u w:val="single"/>
        </w:rPr>
        <w:noBreakHyphen/>
      </w:r>
      <w:r w:rsidRPr="00BB2570">
        <w:rPr>
          <w:noProof/>
          <w:color w:val="0070C0"/>
          <w:u w:val="single"/>
        </w:rPr>
        <w:t>3</w:t>
      </w:r>
      <w:r w:rsidRPr="00BB2570">
        <w:fldChar w:fldCharType="end"/>
      </w:r>
      <w:r w:rsidRPr="00BB2570">
        <w:rPr>
          <w:color w:val="0070C0"/>
          <w:u w:val="single"/>
        </w:rPr>
        <w:t>)</w:t>
      </w:r>
      <w:r>
        <w:t xml:space="preserve"> se presentan las señales de salida del SG3525 con el puente H conectado y en operación, la captura de la derecha, sólo corresponde a una ampliación de la captura de la izquierda. Puede apreciarse que la salida correspondiente a la señal “azul”, según los gráficos </w:t>
      </w:r>
      <w:r w:rsidR="005E6239">
        <w:t>expuestos,</w:t>
      </w:r>
      <w:r>
        <w:t xml:space="preserve"> presenta un</w:t>
      </w:r>
      <w:r w:rsidR="00C6381F">
        <w:t xml:space="preserve"> leve rizado se aproximadamente del 9.2 %. De igual manera la salida amarilla, presenta una leve descarga exponencial que no representa un rizado mayor al 2 % (1.62 %).</w:t>
      </w:r>
    </w:p>
    <w:p w14:paraId="1675913C" w14:textId="479EEDD7" w:rsidR="00C6381F" w:rsidRDefault="0081305A" w:rsidP="00BB2570">
      <w:r>
        <w:t>L</w:t>
      </w:r>
      <w:r w:rsidR="00C6381F">
        <w:t xml:space="preserve">a captura de la derecha </w:t>
      </w:r>
      <w:r>
        <w:t>amplia</w:t>
      </w:r>
      <w:r w:rsidR="00C6381F">
        <w:t xml:space="preserve"> el DT, el cual se ubica en los 280 us.</w:t>
      </w:r>
      <w:r w:rsidR="00511C3E">
        <w:t xml:space="preserve"> Si bien se evidencian unas </w:t>
      </w:r>
      <w:r>
        <w:t>variaciones</w:t>
      </w:r>
      <w:r w:rsidR="00511C3E">
        <w:t xml:space="preserve"> en la forma de onda de la salida del CI, los parámetros fundamentales del funcionamiento tales como la frecuencia y el DT</w:t>
      </w:r>
      <w:r w:rsidR="00B7146E">
        <w:t xml:space="preserve">, </w:t>
      </w:r>
      <w:r>
        <w:t xml:space="preserve">no presentan variaciones respecto a los </w:t>
      </w:r>
      <w:r w:rsidR="00B7146E">
        <w:t xml:space="preserve"> mencionados previamente. </w:t>
      </w:r>
    </w:p>
    <w:p w14:paraId="371728C6" w14:textId="77777777" w:rsidR="0081305A" w:rsidRPr="00C1693E" w:rsidRDefault="0081305A" w:rsidP="00BB2570"/>
    <w:p w14:paraId="67F4A13A" w14:textId="48D4FD1E" w:rsidR="00B64F01" w:rsidRDefault="00B7146E" w:rsidP="000F3A0D">
      <w:pPr>
        <w:ind w:firstLine="0"/>
      </w:pPr>
      <w:r>
        <w:rPr>
          <w:noProof/>
          <w:lang w:val="es-AR"/>
        </w:rPr>
        <w:lastRenderedPageBreak/>
        <mc:AlternateContent>
          <mc:Choice Requires="wpg">
            <w:drawing>
              <wp:anchor distT="0" distB="0" distL="114300" distR="114300" simplePos="0" relativeHeight="251875328" behindDoc="0" locked="0" layoutInCell="1" allowOverlap="1" wp14:anchorId="5AEF0883" wp14:editId="0EBA597B">
                <wp:simplePos x="0" y="0"/>
                <wp:positionH relativeFrom="margin">
                  <wp:align>center</wp:align>
                </wp:positionH>
                <wp:positionV relativeFrom="paragraph">
                  <wp:posOffset>-68077</wp:posOffset>
                </wp:positionV>
                <wp:extent cx="5633050" cy="2604770"/>
                <wp:effectExtent l="19050" t="19050" r="25400" b="5080"/>
                <wp:wrapNone/>
                <wp:docPr id="322" name="Grupo 322"/>
                <wp:cNvGraphicFramePr/>
                <a:graphic xmlns:a="http://schemas.openxmlformats.org/drawingml/2006/main">
                  <a:graphicData uri="http://schemas.microsoft.com/office/word/2010/wordprocessingGroup">
                    <wpg:wgp>
                      <wpg:cNvGrpSpPr/>
                      <wpg:grpSpPr>
                        <a:xfrm>
                          <a:off x="0" y="0"/>
                          <a:ext cx="5633050" cy="2604770"/>
                          <a:chOff x="0" y="0"/>
                          <a:chExt cx="5633050" cy="2604770"/>
                        </a:xfrm>
                      </wpg:grpSpPr>
                      <wpg:grpSp>
                        <wpg:cNvPr id="320" name="Grupo 320"/>
                        <wpg:cNvGrpSpPr/>
                        <wpg:grpSpPr>
                          <a:xfrm>
                            <a:off x="0" y="0"/>
                            <a:ext cx="5633050" cy="2096219"/>
                            <a:chOff x="0" y="0"/>
                            <a:chExt cx="6107203" cy="2286000"/>
                          </a:xfrm>
                        </wpg:grpSpPr>
                        <pic:pic xmlns:pic="http://schemas.openxmlformats.org/drawingml/2006/picture">
                          <pic:nvPicPr>
                            <pic:cNvPr id="304" name="Imagen 304"/>
                            <pic:cNvPicPr>
                              <a:picLocks noChangeAspect="1"/>
                            </pic:cNvPicPr>
                          </pic:nvPicPr>
                          <pic:blipFill rotWithShape="1">
                            <a:blip r:embed="rId199">
                              <a:extLst>
                                <a:ext uri="{28A0092B-C50C-407E-A947-70E740481C1C}">
                                  <a14:useLocalDpi xmlns:a14="http://schemas.microsoft.com/office/drawing/2010/main" val="0"/>
                                </a:ext>
                              </a:extLst>
                            </a:blip>
                            <a:srcRect r="20070"/>
                            <a:stretch/>
                          </pic:blipFill>
                          <pic:spPr bwMode="auto">
                            <a:xfrm>
                              <a:off x="3062378" y="0"/>
                              <a:ext cx="3044825" cy="2285365"/>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19" name="Imagen 319"/>
                            <pic:cNvPicPr>
                              <a:picLocks noChangeAspect="1"/>
                            </pic:cNvPicPr>
                          </pic:nvPicPr>
                          <pic:blipFill rotWithShape="1">
                            <a:blip r:embed="rId200">
                              <a:extLst>
                                <a:ext uri="{28A0092B-C50C-407E-A947-70E740481C1C}">
                                  <a14:useLocalDpi xmlns:a14="http://schemas.microsoft.com/office/drawing/2010/main" val="0"/>
                                </a:ext>
                              </a:extLst>
                            </a:blip>
                            <a:srcRect r="19623"/>
                            <a:stretch/>
                          </pic:blipFill>
                          <pic:spPr bwMode="auto">
                            <a:xfrm>
                              <a:off x="0" y="0"/>
                              <a:ext cx="3061970" cy="2286000"/>
                            </a:xfrm>
                            <a:prstGeom prst="rect">
                              <a:avLst/>
                            </a:prstGeom>
                            <a:ln>
                              <a:solidFill>
                                <a:schemeClr val="tx1"/>
                              </a:solidFill>
                            </a:ln>
                            <a:extLst>
                              <a:ext uri="{53640926-AAD7-44D8-BBD7-CCE9431645EC}">
                                <a14:shadowObscured xmlns:a14="http://schemas.microsoft.com/office/drawing/2010/main"/>
                              </a:ext>
                            </a:extLst>
                          </pic:spPr>
                        </pic:pic>
                      </wpg:grpSp>
                      <wps:wsp>
                        <wps:cNvPr id="321" name="Cuadro de texto 321"/>
                        <wps:cNvSpPr txBox="1"/>
                        <wps:spPr>
                          <a:xfrm>
                            <a:off x="172474" y="2156460"/>
                            <a:ext cx="5295265" cy="448310"/>
                          </a:xfrm>
                          <a:prstGeom prst="rect">
                            <a:avLst/>
                          </a:prstGeom>
                          <a:solidFill>
                            <a:prstClr val="white"/>
                          </a:solidFill>
                          <a:ln>
                            <a:noFill/>
                          </a:ln>
                          <a:effectLst/>
                        </wps:spPr>
                        <wps:txbx>
                          <w:txbxContent>
                            <w:p w14:paraId="0447B7BB" w14:textId="19B02C61" w:rsidR="00F73331" w:rsidRPr="00972F36" w:rsidRDefault="00F73331" w:rsidP="00972F36">
                              <w:pPr>
                                <w:pStyle w:val="Descripcin"/>
                                <w:jc w:val="center"/>
                                <w:rPr>
                                  <w:noProof/>
                                  <w:color w:val="000000" w:themeColor="text1"/>
                                  <w:sz w:val="32"/>
                                  <w:szCs w:val="24"/>
                                </w:rPr>
                              </w:pPr>
                              <w:bookmarkStart w:id="455"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5"/>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AEF0883" id="Grupo 322" o:spid="_x0000_s1107" style="position:absolute;left:0;text-align:left;margin-left:0;margin-top:-5.35pt;width:443.55pt;height:205.1pt;z-index:251875328;mso-position-horizontal:center;mso-position-horizontal-relative:margin;mso-width-relative:margin;mso-height-relative:margin" coordsize="56330,26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">
                <v:group id="Grupo 320" o:spid="_x0000_s1108" style="position:absolute;width:56330;height:20962" coordsize="61072,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Imagen 304" o:spid="_x0000_s1109" type="#_x0000_t75" style="position:absolute;left:30623;width:30449;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mOTzDAAAA3AAAAA8AAABkcnMvZG93bnJldi54bWxEj0+LwjAUxO8LfofwFrytiVZEqlFEULzs&#10;werF27N5/cM2L6WJWr+9WRA8DjPzG2a57m0j7tT52rGG8UiBIM6dqbnUcD7tfuYgfEA22DgmDU/y&#10;sF4NvpaYGvfgI92zUIoIYZ+ihiqENpXS5xVZ9CPXEkevcJ3FEGVXStPhI8JtIydKzaTFmuNChS1t&#10;K8r/spvVMFXZ02TzY7HJd8Vl/5s0yVWOtR5+95sFiEB9+ITf7YPRkKgp/J+JR0C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6Y5PMMAAADcAAAADwAAAAAAAAAAAAAAAACf&#10;AgAAZHJzL2Rvd25yZXYueG1sUEsFBgAAAAAEAAQA9wAAAI8DAAAAAA==&#10;" stroked="t" strokecolor="black [3213]">
                    <v:imagedata r:id="rId201" o:title="" cropright="13153f"/>
                    <v:path arrowok="t"/>
                  </v:shape>
                  <v:shape id="Imagen 319" o:spid="_x0000_s1110" type="#_x0000_t75" style="position:absolute;width:30619;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VxunEAAAA3AAAAA8AAABkcnMvZG93bnJldi54bWxEj0FrAjEUhO+C/yE8obea1dJSt0YRRbCe&#10;WvXg8TV53d26eQmbuLv++6ZQ8DjMzDfMfNnbWrTUhMqxgsk4A0Gsnam4UHA6bh9fQYSIbLB2TApu&#10;FGC5GA7mmBvX8Se1h1iIBOGQo4IyRp9LGXRJFsPYeeLkfbvGYkyyKaRpsEtwW8tplr1IixWnhRI9&#10;rUvSl8PVKrCF78OPP9tq7/Vm//H1bPTtXamHUb96AxGpj/fwf3tnFDxNZvB3Jh0B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VxunEAAAA3AAAAA8AAAAAAAAAAAAAAAAA&#10;nwIAAGRycy9kb3ducmV2LnhtbFBLBQYAAAAABAAEAPcAAACQAwAAAAA=&#10;" stroked="t" strokecolor="black [3213]">
                    <v:imagedata r:id="rId202" o:title="" cropright="12860f"/>
                    <v:path arrowok="t"/>
                  </v:shape>
                </v:group>
                <v:shape id="Cuadro de texto 321" o:spid="_x0000_s1111" type="#_x0000_t202" style="position:absolute;left:1724;top:21564;width:5295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bMYA&#10;AADcAAAADwAAAGRycy9kb3ducmV2LnhtbESPT2sCMRTE70K/Q3gFL1Kz/kHK1igiLagX6dZLb4/N&#10;c7Pt5mVJsrp+e1MoeBxm5jfMct3bRlzIh9qxgsk4A0FcOl1zpeD09fHyCiJEZI2NY1JwowDr1dNg&#10;ibl2V/6kSxErkSAcclRgYmxzKUNpyGIYu5Y4eWfnLcYkfSW1x2uC20ZOs2whLdacFgy2tDVU/had&#10;VXCcfx/NqDu/Hzbzmd+fuu3ipyqUGj73mzcQkfr4CP+3d1rBbDq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u+bMYAAADcAAAADwAAAAAAAAAAAAAAAACYAgAAZHJz&#10;L2Rvd25yZXYueG1sUEsFBgAAAAAEAAQA9QAAAIsDAAAAAA==&#10;" stroked="f">
                  <v:textbox style="mso-fit-shape-to-text:t" inset="0,0,0,0">
                    <w:txbxContent>
                      <w:p w14:paraId="0447B7BB" w14:textId="19B02C61" w:rsidR="00F73331" w:rsidRPr="00972F36" w:rsidRDefault="00F73331" w:rsidP="00972F36">
                        <w:pPr>
                          <w:pStyle w:val="Descripcin"/>
                          <w:jc w:val="center"/>
                          <w:rPr>
                            <w:noProof/>
                            <w:color w:val="000000" w:themeColor="text1"/>
                            <w:sz w:val="32"/>
                            <w:szCs w:val="24"/>
                          </w:rPr>
                        </w:pPr>
                        <w:bookmarkStart w:id="456" w:name="_Ref184597422"/>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w:t>
                        </w:r>
                        <w:r>
                          <w:rPr>
                            <w:color w:val="000000" w:themeColor="text1"/>
                            <w:sz w:val="22"/>
                          </w:rPr>
                          <w:fldChar w:fldCharType="end"/>
                        </w:r>
                        <w:bookmarkEnd w:id="456"/>
                        <w:r w:rsidRPr="00972F36">
                          <w:rPr>
                            <w:color w:val="000000" w:themeColor="text1"/>
                            <w:sz w:val="22"/>
                          </w:rPr>
                          <w:t xml:space="preserve">: </w:t>
                        </w:r>
                        <w:r w:rsidRPr="00972F36">
                          <w:rPr>
                            <w:i w:val="0"/>
                            <w:color w:val="000000" w:themeColor="text1"/>
                            <w:sz w:val="22"/>
                          </w:rPr>
                          <w:t>Señales de salida del SG3525 con el puente H conectado y en lazo abierto (Fuente: elaboración propia).</w:t>
                        </w:r>
                      </w:p>
                    </w:txbxContent>
                  </v:textbox>
                </v:shape>
                <w10:wrap anchorx="margin"/>
              </v:group>
            </w:pict>
          </mc:Fallback>
        </mc:AlternateContent>
      </w:r>
    </w:p>
    <w:p w14:paraId="45F2E081" w14:textId="732E0DD1" w:rsidR="000F3A0D" w:rsidRDefault="000F3A0D" w:rsidP="000F3A0D">
      <w:pPr>
        <w:ind w:firstLine="0"/>
      </w:pPr>
    </w:p>
    <w:p w14:paraId="469B1148" w14:textId="200A3E03" w:rsidR="000F3A0D" w:rsidRDefault="000F3A0D" w:rsidP="000F3A0D">
      <w:pPr>
        <w:ind w:firstLine="0"/>
      </w:pPr>
    </w:p>
    <w:p w14:paraId="708F5D8C" w14:textId="457177E7" w:rsidR="00972F36" w:rsidRDefault="00972F36" w:rsidP="000F3A0D">
      <w:pPr>
        <w:ind w:firstLine="0"/>
      </w:pPr>
    </w:p>
    <w:p w14:paraId="4704C45C" w14:textId="4FA1D730" w:rsidR="00972F36" w:rsidRDefault="00972F36" w:rsidP="000F3A0D">
      <w:pPr>
        <w:ind w:firstLine="0"/>
      </w:pPr>
    </w:p>
    <w:p w14:paraId="1CEDEB0B" w14:textId="7A9E1F2D" w:rsidR="00972F36" w:rsidRDefault="00972F36" w:rsidP="000F3A0D">
      <w:pPr>
        <w:ind w:firstLine="0"/>
      </w:pPr>
    </w:p>
    <w:p w14:paraId="6E5ED4DE" w14:textId="0377B0C8" w:rsidR="00972F36" w:rsidRDefault="00972F36" w:rsidP="000F3A0D">
      <w:pPr>
        <w:ind w:firstLine="0"/>
      </w:pPr>
    </w:p>
    <w:p w14:paraId="5041BAA0" w14:textId="77777777" w:rsidR="0081305A" w:rsidRDefault="0081305A" w:rsidP="0081305A"/>
    <w:p w14:paraId="38287D10" w14:textId="37B51992" w:rsidR="00972F36" w:rsidRDefault="0081305A" w:rsidP="007D7411">
      <w:pPr>
        <w:rPr>
          <w:color w:val="000000" w:themeColor="text1"/>
        </w:rPr>
      </w:pPr>
      <w:r>
        <w:t>Continuando con la evoluci</w:t>
      </w:r>
      <w:r w:rsidR="008362B1">
        <w:t>ón de la</w:t>
      </w:r>
      <w:r>
        <w:t xml:space="preserve"> señal de modulación a lo largo de circuito hasta el bobinado primario del transformador, como primera etapa de interacción el SG3525</w:t>
      </w:r>
      <w:r w:rsidR="008362B1">
        <w:t xml:space="preserve"> comanda las bases de l</w:t>
      </w:r>
      <w:r>
        <w:t>os transistores</w:t>
      </w:r>
      <w:r w:rsidR="008362B1">
        <w:t xml:space="preserve"> (</w:t>
      </w:r>
      <w:r w:rsidR="007D7411">
        <w:t>Q2-Q9</w:t>
      </w:r>
      <w:r w:rsidR="008362B1">
        <w:t xml:space="preserve"> y </w:t>
      </w:r>
      <w:r w:rsidR="007D7411">
        <w:t>Q1-Q8</w:t>
      </w:r>
      <w:r w:rsidR="008362B1">
        <w:t>)</w:t>
      </w:r>
      <w:r>
        <w:t xml:space="preserve"> BJT </w:t>
      </w:r>
      <w:r w:rsidR="008362B1">
        <w:t xml:space="preserve">que disparan las distintas polaridades. En relación el circuito presentado </w:t>
      </w:r>
      <w:r w:rsidR="008362B1" w:rsidRPr="008362B1">
        <w:t xml:space="preserve">en la </w:t>
      </w:r>
      <w:r w:rsidR="008362B1" w:rsidRPr="008362B1">
        <w:fldChar w:fldCharType="begin"/>
      </w:r>
      <w:r w:rsidR="008362B1" w:rsidRPr="008362B1">
        <w:instrText xml:space="preserve"> REF _Ref172474011 \h </w:instrText>
      </w:r>
      <w:r w:rsidR="008362B1">
        <w:instrText xml:space="preserve"> \* MERGEFORMAT </w:instrText>
      </w:r>
      <w:r w:rsidR="008362B1" w:rsidRPr="008362B1">
        <w:fldChar w:fldCharType="separate"/>
      </w:r>
      <w:r w:rsidR="008362B1" w:rsidRPr="008362B1">
        <w:rPr>
          <w:color w:val="000000" w:themeColor="text1"/>
        </w:rPr>
        <w:t xml:space="preserve">Fig. </w:t>
      </w:r>
      <w:r w:rsidR="008362B1" w:rsidRPr="008362B1">
        <w:rPr>
          <w:color w:val="0070C0"/>
          <w:u w:val="single"/>
        </w:rPr>
        <w:t>(</w:t>
      </w:r>
      <w:r w:rsidR="008362B1" w:rsidRPr="008362B1">
        <w:rPr>
          <w:noProof/>
          <w:color w:val="0070C0"/>
          <w:u w:val="single"/>
        </w:rPr>
        <w:t>2</w:t>
      </w:r>
      <w:r w:rsidR="008362B1" w:rsidRPr="008362B1">
        <w:rPr>
          <w:color w:val="0070C0"/>
          <w:u w:val="single"/>
        </w:rPr>
        <w:noBreakHyphen/>
      </w:r>
      <w:r w:rsidR="008362B1" w:rsidRPr="008362B1">
        <w:rPr>
          <w:noProof/>
          <w:color w:val="0070C0"/>
          <w:u w:val="single"/>
        </w:rPr>
        <w:t>70</w:t>
      </w:r>
      <w:r w:rsidR="008362B1" w:rsidRPr="008362B1">
        <w:fldChar w:fldCharType="end"/>
      </w:r>
      <w:r w:rsidR="008362B1" w:rsidRPr="008362B1">
        <w:rPr>
          <w:color w:val="0070C0"/>
          <w:u w:val="single"/>
        </w:rPr>
        <w:t>)</w:t>
      </w:r>
      <w:r w:rsidR="008362B1">
        <w:rPr>
          <w:color w:val="000000" w:themeColor="text1"/>
        </w:rPr>
        <w:t>, se tomaron las mediciones sobre los colectores de los transistores que disparo “inferiores” del Puente H</w:t>
      </w:r>
      <w:r w:rsidR="007D7411">
        <w:rPr>
          <w:color w:val="000000" w:themeColor="text1"/>
        </w:rPr>
        <w:t xml:space="preserve">, Q2 y Q8, obteniendo la lectura que se presenta en </w:t>
      </w:r>
      <w:r w:rsidR="007D7411" w:rsidRPr="007D7411">
        <w:rPr>
          <w:color w:val="000000" w:themeColor="text1"/>
        </w:rPr>
        <w:t xml:space="preserve">la </w:t>
      </w:r>
      <w:r w:rsidR="007D7411" w:rsidRPr="007D7411">
        <w:rPr>
          <w:color w:val="000000" w:themeColor="text1"/>
        </w:rPr>
        <w:fldChar w:fldCharType="begin"/>
      </w:r>
      <w:r w:rsidR="007D7411" w:rsidRPr="007D7411">
        <w:rPr>
          <w:color w:val="000000" w:themeColor="text1"/>
        </w:rPr>
        <w:instrText xml:space="preserve"> REF _Ref184923688 \h </w:instrText>
      </w:r>
      <w:r w:rsidR="007D7411">
        <w:rPr>
          <w:color w:val="000000" w:themeColor="text1"/>
        </w:rPr>
        <w:instrText xml:space="preserve"> \* MERGEFORMAT </w:instrText>
      </w:r>
      <w:r w:rsidR="007D7411" w:rsidRPr="007D7411">
        <w:rPr>
          <w:color w:val="000000" w:themeColor="text1"/>
        </w:rPr>
      </w:r>
      <w:r w:rsidR="007D7411" w:rsidRPr="007D7411">
        <w:rPr>
          <w:color w:val="000000" w:themeColor="text1"/>
        </w:rPr>
        <w:fldChar w:fldCharType="separate"/>
      </w:r>
      <w:r w:rsidR="007D7411" w:rsidRPr="007D7411">
        <w:rPr>
          <w:color w:val="000000" w:themeColor="text1"/>
        </w:rPr>
        <w:t xml:space="preserve">Fig. </w:t>
      </w:r>
      <w:r w:rsidR="007D7411" w:rsidRPr="007D7411">
        <w:rPr>
          <w:color w:val="0070C0"/>
          <w:u w:val="single"/>
        </w:rPr>
        <w:t>(</w:t>
      </w:r>
      <w:r w:rsidR="007D7411" w:rsidRPr="007D7411">
        <w:rPr>
          <w:noProof/>
          <w:color w:val="0070C0"/>
          <w:u w:val="single"/>
        </w:rPr>
        <w:t>3</w:t>
      </w:r>
      <w:r w:rsidR="007D7411" w:rsidRPr="007D7411">
        <w:rPr>
          <w:color w:val="0070C0"/>
          <w:u w:val="single"/>
        </w:rPr>
        <w:noBreakHyphen/>
      </w:r>
      <w:r w:rsidR="007D7411" w:rsidRPr="007D7411">
        <w:rPr>
          <w:noProof/>
          <w:color w:val="0070C0"/>
          <w:u w:val="single"/>
        </w:rPr>
        <w:t>4</w:t>
      </w:r>
      <w:r w:rsidR="007D7411" w:rsidRPr="007D7411">
        <w:rPr>
          <w:color w:val="000000" w:themeColor="text1"/>
        </w:rPr>
        <w:fldChar w:fldCharType="end"/>
      </w:r>
      <w:r w:rsidR="007D7411" w:rsidRPr="007D7411">
        <w:rPr>
          <w:color w:val="0070C0"/>
          <w:u w:val="single"/>
        </w:rPr>
        <w:t>)</w:t>
      </w:r>
      <w:r w:rsidR="007D7411">
        <w:rPr>
          <w:color w:val="000000" w:themeColor="text1"/>
        </w:rPr>
        <w:t>:</w:t>
      </w:r>
    </w:p>
    <w:p w14:paraId="39A2B9C6" w14:textId="77777777" w:rsidR="007D7411" w:rsidRPr="007D7411" w:rsidRDefault="007D7411" w:rsidP="007D7411">
      <w:pPr>
        <w:rPr>
          <w:color w:val="000000" w:themeColor="text1"/>
          <w:sz w:val="10"/>
        </w:rPr>
      </w:pPr>
    </w:p>
    <w:p w14:paraId="04528EF5" w14:textId="77777777" w:rsidR="00972F36" w:rsidRDefault="00972F36" w:rsidP="00972F36">
      <w:pPr>
        <w:pStyle w:val="Descripcin"/>
      </w:pPr>
    </w:p>
    <w:p w14:paraId="6E4303B3" w14:textId="1ED522F0" w:rsidR="00972F36" w:rsidRDefault="00972F36" w:rsidP="00972F36">
      <w:pPr>
        <w:pStyle w:val="Descripcin"/>
      </w:pPr>
      <w:r>
        <w:rPr>
          <w:noProof/>
          <w:lang w:val="es-AR"/>
        </w:rPr>
        <w:drawing>
          <wp:anchor distT="0" distB="0" distL="114300" distR="114300" simplePos="0" relativeHeight="251876352" behindDoc="0" locked="0" layoutInCell="1" allowOverlap="1" wp14:anchorId="4BCEE81A" wp14:editId="1E076C13">
            <wp:simplePos x="0" y="0"/>
            <wp:positionH relativeFrom="margin">
              <wp:align>center</wp:align>
            </wp:positionH>
            <wp:positionV relativeFrom="paragraph">
              <wp:posOffset>-380257</wp:posOffset>
            </wp:positionV>
            <wp:extent cx="3522453" cy="2113472"/>
            <wp:effectExtent l="19050" t="19050" r="20955" b="20320"/>
            <wp:wrapNone/>
            <wp:docPr id="323" name="Imagen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FIGURA 76 - Colectores de Q2 y Q8 en lazo abierto y salida en vacio.BMP"/>
                    <pic:cNvPicPr/>
                  </pic:nvPicPr>
                  <pic:blipFill>
                    <a:blip r:embed="rId203">
                      <a:extLst>
                        <a:ext uri="{28A0092B-C50C-407E-A947-70E740481C1C}">
                          <a14:useLocalDpi xmlns:a14="http://schemas.microsoft.com/office/drawing/2010/main" val="0"/>
                        </a:ext>
                      </a:extLst>
                    </a:blip>
                    <a:stretch>
                      <a:fillRect/>
                    </a:stretch>
                  </pic:blipFill>
                  <pic:spPr>
                    <a:xfrm>
                      <a:off x="0" y="0"/>
                      <a:ext cx="3522453" cy="2113472"/>
                    </a:xfrm>
                    <a:prstGeom prst="rect">
                      <a:avLst/>
                    </a:prstGeom>
                    <a:ln>
                      <a:solidFill>
                        <a:schemeClr val="tx1"/>
                      </a:solidFill>
                    </a:ln>
                  </pic:spPr>
                </pic:pic>
              </a:graphicData>
            </a:graphic>
          </wp:anchor>
        </w:drawing>
      </w:r>
    </w:p>
    <w:p w14:paraId="1BF1DACC" w14:textId="77777777" w:rsidR="00972F36" w:rsidRDefault="00972F36" w:rsidP="00972F36">
      <w:pPr>
        <w:pStyle w:val="Descripcin"/>
      </w:pPr>
    </w:p>
    <w:p w14:paraId="286385D3" w14:textId="77777777" w:rsidR="00972F36" w:rsidRDefault="00972F36" w:rsidP="00972F36">
      <w:pPr>
        <w:pStyle w:val="Descripcin"/>
      </w:pPr>
    </w:p>
    <w:p w14:paraId="0D11AE98" w14:textId="77777777" w:rsidR="00972F36" w:rsidRDefault="00972F36" w:rsidP="00972F36">
      <w:pPr>
        <w:pStyle w:val="Descripcin"/>
      </w:pPr>
    </w:p>
    <w:p w14:paraId="7A63C6DF" w14:textId="77777777" w:rsidR="00972F36" w:rsidRDefault="00972F36" w:rsidP="00972F36">
      <w:pPr>
        <w:pStyle w:val="Descripcin"/>
      </w:pPr>
    </w:p>
    <w:p w14:paraId="6450001A" w14:textId="77777777" w:rsidR="00972F36" w:rsidRDefault="00972F36" w:rsidP="00972F36">
      <w:pPr>
        <w:pStyle w:val="Descripcin"/>
      </w:pPr>
    </w:p>
    <w:p w14:paraId="2B4FE4FB" w14:textId="19EC461B" w:rsidR="00972F36" w:rsidRDefault="00972F36" w:rsidP="00972F36">
      <w:pPr>
        <w:pStyle w:val="Descripcin"/>
      </w:pPr>
      <w:r>
        <w:rPr>
          <w:noProof/>
          <w:lang w:val="es-AR"/>
        </w:rPr>
        <mc:AlternateContent>
          <mc:Choice Requires="wps">
            <w:drawing>
              <wp:anchor distT="0" distB="0" distL="114300" distR="114300" simplePos="0" relativeHeight="251878400" behindDoc="0" locked="0" layoutInCell="1" allowOverlap="1" wp14:anchorId="1F340226" wp14:editId="1DC9C4B6">
                <wp:simplePos x="0" y="0"/>
                <wp:positionH relativeFrom="margin">
                  <wp:align>center</wp:align>
                </wp:positionH>
                <wp:positionV relativeFrom="paragraph">
                  <wp:posOffset>234363</wp:posOffset>
                </wp:positionV>
                <wp:extent cx="3692106" cy="635"/>
                <wp:effectExtent l="0" t="0" r="3810" b="8890"/>
                <wp:wrapNone/>
                <wp:docPr id="324" name="Cuadro de texto 324"/>
                <wp:cNvGraphicFramePr/>
                <a:graphic xmlns:a="http://schemas.openxmlformats.org/drawingml/2006/main">
                  <a:graphicData uri="http://schemas.microsoft.com/office/word/2010/wordprocessingShape">
                    <wps:wsp>
                      <wps:cNvSpPr txBox="1"/>
                      <wps:spPr>
                        <a:xfrm>
                          <a:off x="0" y="0"/>
                          <a:ext cx="3692106" cy="635"/>
                        </a:xfrm>
                        <a:prstGeom prst="rect">
                          <a:avLst/>
                        </a:prstGeom>
                        <a:solidFill>
                          <a:prstClr val="white"/>
                        </a:solidFill>
                        <a:ln>
                          <a:noFill/>
                        </a:ln>
                        <a:effectLst/>
                      </wps:spPr>
                      <wps:txbx>
                        <w:txbxContent>
                          <w:p w14:paraId="0F1F725F" w14:textId="1C299AC9" w:rsidR="00F73331" w:rsidRPr="00972F36" w:rsidRDefault="00F73331" w:rsidP="00972F36">
                            <w:pPr>
                              <w:pStyle w:val="Descripcin"/>
                              <w:ind w:firstLine="0"/>
                              <w:jc w:val="center"/>
                              <w:rPr>
                                <w:i w:val="0"/>
                                <w:noProof/>
                                <w:color w:val="000000" w:themeColor="text1"/>
                                <w:sz w:val="22"/>
                              </w:rPr>
                            </w:pPr>
                            <w:bookmarkStart w:id="457"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7"/>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40226" id="Cuadro de texto 324" o:spid="_x0000_s1112" type="#_x0000_t202" style="position:absolute;left:0;text-align:left;margin-left:0;margin-top:18.45pt;width:290.7pt;height:.05pt;z-index:2518784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" stroked="f">
                <v:textbox style="mso-fit-shape-to-text:t" inset="0,0,0,0">
                  <w:txbxContent>
                    <w:p w14:paraId="0F1F725F" w14:textId="1C299AC9" w:rsidR="00F73331" w:rsidRPr="00972F36" w:rsidRDefault="00F73331" w:rsidP="00972F36">
                      <w:pPr>
                        <w:pStyle w:val="Descripcin"/>
                        <w:ind w:firstLine="0"/>
                        <w:jc w:val="center"/>
                        <w:rPr>
                          <w:i w:val="0"/>
                          <w:noProof/>
                          <w:color w:val="000000" w:themeColor="text1"/>
                          <w:sz w:val="22"/>
                        </w:rPr>
                      </w:pPr>
                      <w:bookmarkStart w:id="458" w:name="_Ref184923688"/>
                      <w:r w:rsidRPr="00972F3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458"/>
                      <w:r w:rsidRPr="00972F36">
                        <w:rPr>
                          <w:color w:val="000000" w:themeColor="text1"/>
                          <w:sz w:val="22"/>
                        </w:rPr>
                        <w:t>:</w:t>
                      </w:r>
                      <w:r w:rsidRPr="00972F36">
                        <w:rPr>
                          <w:i w:val="0"/>
                          <w:color w:val="000000" w:themeColor="text1"/>
                          <w:sz w:val="22"/>
                        </w:rPr>
                        <w:t xml:space="preserve"> Señal de tensión de los colectores de Q2 y Q8, siendo disparados por el SG3525 (Fuente: elaboración propia).</w:t>
                      </w:r>
                    </w:p>
                  </w:txbxContent>
                </v:textbox>
                <w10:wrap anchorx="margin"/>
              </v:shape>
            </w:pict>
          </mc:Fallback>
        </mc:AlternateContent>
      </w:r>
    </w:p>
    <w:p w14:paraId="6C20C9C6" w14:textId="0FDFDB49" w:rsidR="00972F36" w:rsidRDefault="00972F36" w:rsidP="00972F36">
      <w:pPr>
        <w:pStyle w:val="Descripcin"/>
      </w:pPr>
    </w:p>
    <w:p w14:paraId="7B13BB04" w14:textId="4831FF58" w:rsidR="00972F36" w:rsidRDefault="00972F36" w:rsidP="00972F36"/>
    <w:p w14:paraId="32BDC290" w14:textId="3C7C7D93" w:rsidR="007D7411" w:rsidRDefault="007D7411" w:rsidP="00972F36">
      <w:pPr>
        <w:rPr>
          <w:color w:val="000000" w:themeColor="text1"/>
        </w:rPr>
      </w:pPr>
      <w:r>
        <w:t>Considerando que los cuatro transistores mencionados (Q1, Q2, Q8 y Q9) tienen la misión de polarizar el led de cada optoacoplador</w:t>
      </w:r>
      <w:r w:rsidR="00220DC5">
        <w:t xml:space="preserve"> y dicha rama se alimenta a partir de +5 V, en la </w:t>
      </w:r>
      <w:r w:rsidR="00220DC5" w:rsidRPr="007D7411">
        <w:rPr>
          <w:color w:val="000000" w:themeColor="text1"/>
        </w:rPr>
        <w:fldChar w:fldCharType="begin"/>
      </w:r>
      <w:r w:rsidR="00220DC5" w:rsidRPr="007D7411">
        <w:rPr>
          <w:color w:val="000000" w:themeColor="text1"/>
        </w:rPr>
        <w:instrText xml:space="preserve"> REF _Ref184923688 \h </w:instrText>
      </w:r>
      <w:r w:rsidR="00220DC5">
        <w:rPr>
          <w:color w:val="000000" w:themeColor="text1"/>
        </w:rPr>
        <w:instrText xml:space="preserve"> \* MERGEFORMAT </w:instrText>
      </w:r>
      <w:r w:rsidR="00220DC5" w:rsidRPr="007D7411">
        <w:rPr>
          <w:color w:val="000000" w:themeColor="text1"/>
        </w:rPr>
      </w:r>
      <w:r w:rsidR="00220DC5" w:rsidRPr="007D7411">
        <w:rPr>
          <w:color w:val="000000" w:themeColor="text1"/>
        </w:rPr>
        <w:fldChar w:fldCharType="separate"/>
      </w:r>
      <w:r w:rsidR="00220DC5" w:rsidRPr="007D7411">
        <w:rPr>
          <w:color w:val="000000" w:themeColor="text1"/>
        </w:rPr>
        <w:t xml:space="preserve">Fig. </w:t>
      </w:r>
      <w:r w:rsidR="00220DC5" w:rsidRPr="007D7411">
        <w:rPr>
          <w:color w:val="0070C0"/>
          <w:u w:val="single"/>
        </w:rPr>
        <w:t>(</w:t>
      </w:r>
      <w:r w:rsidR="00220DC5" w:rsidRPr="007D7411">
        <w:rPr>
          <w:noProof/>
          <w:color w:val="0070C0"/>
          <w:u w:val="single"/>
        </w:rPr>
        <w:t>3</w:t>
      </w:r>
      <w:r w:rsidR="00220DC5" w:rsidRPr="007D7411">
        <w:rPr>
          <w:color w:val="0070C0"/>
          <w:u w:val="single"/>
        </w:rPr>
        <w:noBreakHyphen/>
      </w:r>
      <w:r w:rsidR="00220DC5" w:rsidRPr="007D7411">
        <w:rPr>
          <w:noProof/>
          <w:color w:val="0070C0"/>
          <w:u w:val="single"/>
        </w:rPr>
        <w:t>4</w:t>
      </w:r>
      <w:r w:rsidR="00220DC5" w:rsidRPr="007D7411">
        <w:rPr>
          <w:color w:val="000000" w:themeColor="text1"/>
        </w:rPr>
        <w:fldChar w:fldCharType="end"/>
      </w:r>
      <w:r w:rsidR="00220DC5" w:rsidRPr="007D7411">
        <w:rPr>
          <w:color w:val="0070C0"/>
          <w:u w:val="single"/>
        </w:rPr>
        <w:t>)</w:t>
      </w:r>
      <w:r w:rsidR="00220DC5">
        <w:rPr>
          <w:color w:val="000000" w:themeColor="text1"/>
        </w:rPr>
        <w:t xml:space="preserve"> se observa la correcta saturación de los transistores</w:t>
      </w:r>
      <w:r w:rsidR="00BB4C62">
        <w:rPr>
          <w:color w:val="000000" w:themeColor="text1"/>
        </w:rPr>
        <w:t xml:space="preserve"> (Vce</w:t>
      </w:r>
      <w:r w:rsidR="00BB4C62" w:rsidRPr="00BB4C62">
        <w:rPr>
          <w:color w:val="000000" w:themeColor="text1"/>
          <w:vertAlign w:val="subscript"/>
        </w:rPr>
        <w:t>(sat)</w:t>
      </w:r>
      <w:r w:rsidR="00BB4C62">
        <w:rPr>
          <w:color w:val="000000" w:themeColor="text1"/>
          <w:vertAlign w:val="subscript"/>
        </w:rPr>
        <w:t xml:space="preserve"> </w:t>
      </w:r>
      <w:r w:rsidR="00BB4C62">
        <w:rPr>
          <w:rFonts w:ascii="Cambria Math" w:hAnsi="Cambria Math"/>
          <w:color w:val="000000" w:themeColor="text1"/>
        </w:rPr>
        <w:t>≌</w:t>
      </w:r>
      <w:r w:rsidR="00BB4C62">
        <w:rPr>
          <w:color w:val="000000" w:themeColor="text1"/>
        </w:rPr>
        <w:t xml:space="preserve"> 0V)</w:t>
      </w:r>
      <w:r w:rsidR="00220DC5">
        <w:rPr>
          <w:color w:val="000000" w:themeColor="text1"/>
        </w:rPr>
        <w:t xml:space="preserve">, cuya tensión de colector-emisor de </w:t>
      </w:r>
      <w:r w:rsidR="00BB4C62">
        <w:rPr>
          <w:color w:val="000000" w:themeColor="text1"/>
        </w:rPr>
        <w:t>corte</w:t>
      </w:r>
      <w:r w:rsidR="00220DC5">
        <w:rPr>
          <w:color w:val="000000" w:themeColor="text1"/>
        </w:rPr>
        <w:t xml:space="preserve"> </w:t>
      </w:r>
      <w:r w:rsidR="00BB4C62">
        <w:rPr>
          <w:color w:val="000000" w:themeColor="text1"/>
        </w:rPr>
        <w:t>asciende</w:t>
      </w:r>
      <w:r w:rsidR="00220DC5">
        <w:rPr>
          <w:color w:val="000000" w:themeColor="text1"/>
        </w:rPr>
        <w:t xml:space="preserve"> hasta los </w:t>
      </w:r>
      <w:r w:rsidR="00BB4C62">
        <w:rPr>
          <w:color w:val="000000" w:themeColor="text1"/>
        </w:rPr>
        <w:t>4.56 V. Cabe destacar que el DT, en esta instancia del circuito se evidencia en el solapamiento de las señales de Q2 y Q8, dado que el estado “alto” en la tensión de colector corresponde a la desactivación del optoacoplador y viceversa en el caso del estado “bajo”.</w:t>
      </w:r>
    </w:p>
    <w:p w14:paraId="0EEA393C" w14:textId="77777777" w:rsidR="00BB4C62" w:rsidRDefault="00BB4C62" w:rsidP="00972F36">
      <w:pPr>
        <w:rPr>
          <w:color w:val="000000" w:themeColor="text1"/>
        </w:rPr>
      </w:pPr>
    </w:p>
    <w:p w14:paraId="4AA27B8D" w14:textId="6ABDB2FC" w:rsidR="00BB4C62" w:rsidRDefault="00FF3053" w:rsidP="00972F36">
      <w:pPr>
        <w:rPr>
          <w:color w:val="000000" w:themeColor="text1"/>
        </w:rPr>
      </w:pPr>
      <w:r>
        <w:rPr>
          <w:noProof/>
          <w:color w:val="000000" w:themeColor="text1"/>
          <w:lang w:val="es-AR"/>
        </w:rPr>
        <w:lastRenderedPageBreak/>
        <mc:AlternateContent>
          <mc:Choice Requires="wpg">
            <w:drawing>
              <wp:anchor distT="0" distB="0" distL="114300" distR="114300" simplePos="0" relativeHeight="251895808" behindDoc="0" locked="0" layoutInCell="1" allowOverlap="1" wp14:anchorId="7FCB631A" wp14:editId="608C293F">
                <wp:simplePos x="0" y="0"/>
                <wp:positionH relativeFrom="margin">
                  <wp:align>center</wp:align>
                </wp:positionH>
                <wp:positionV relativeFrom="paragraph">
                  <wp:posOffset>1354551</wp:posOffset>
                </wp:positionV>
                <wp:extent cx="6109971" cy="2371725"/>
                <wp:effectExtent l="19050" t="19050" r="24130" b="9525"/>
                <wp:wrapNone/>
                <wp:docPr id="341" name="Grupo 341"/>
                <wp:cNvGraphicFramePr/>
                <a:graphic xmlns:a="http://schemas.openxmlformats.org/drawingml/2006/main">
                  <a:graphicData uri="http://schemas.microsoft.com/office/word/2010/wordprocessingGroup">
                    <wpg:wgp>
                      <wpg:cNvGrpSpPr/>
                      <wpg:grpSpPr>
                        <a:xfrm>
                          <a:off x="0" y="0"/>
                          <a:ext cx="6109971" cy="2371725"/>
                          <a:chOff x="0" y="0"/>
                          <a:chExt cx="6109971" cy="2371725"/>
                        </a:xfrm>
                      </wpg:grpSpPr>
                      <wpg:grpSp>
                        <wpg:cNvPr id="337" name="Grupo 337"/>
                        <wpg:cNvGrpSpPr/>
                        <wpg:grpSpPr>
                          <a:xfrm>
                            <a:off x="0" y="0"/>
                            <a:ext cx="6109971" cy="1871608"/>
                            <a:chOff x="0" y="8627"/>
                            <a:chExt cx="6109971" cy="1871608"/>
                          </a:xfrm>
                        </wpg:grpSpPr>
                        <pic:pic xmlns:pic="http://schemas.openxmlformats.org/drawingml/2006/picture">
                          <pic:nvPicPr>
                            <pic:cNvPr id="335" name="Imagen 335"/>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8627"/>
                              <a:ext cx="3117850" cy="1870075"/>
                            </a:xfrm>
                            <a:prstGeom prst="rect">
                              <a:avLst/>
                            </a:prstGeom>
                            <a:ln>
                              <a:solidFill>
                                <a:schemeClr val="tx1"/>
                              </a:solidFill>
                            </a:ln>
                          </pic:spPr>
                        </pic:pic>
                        <pic:pic xmlns:pic="http://schemas.openxmlformats.org/drawingml/2006/picture">
                          <pic:nvPicPr>
                            <pic:cNvPr id="336" name="Imagen 336"/>
                            <pic:cNvPicPr>
                              <a:picLocks noChangeAspect="1"/>
                            </pic:cNvPicPr>
                          </pic:nvPicPr>
                          <pic:blipFill rotWithShape="1">
                            <a:blip r:embed="rId205">
                              <a:extLst>
                                <a:ext uri="{28A0092B-C50C-407E-A947-70E740481C1C}">
                                  <a14:useLocalDpi xmlns:a14="http://schemas.microsoft.com/office/drawing/2010/main" val="0"/>
                                </a:ext>
                              </a:extLst>
                            </a:blip>
                            <a:srcRect r="2828"/>
                            <a:stretch/>
                          </pic:blipFill>
                          <pic:spPr bwMode="auto">
                            <a:xfrm>
                              <a:off x="3079372" y="8627"/>
                              <a:ext cx="3030599" cy="1871608"/>
                            </a:xfrm>
                            <a:prstGeom prst="rect">
                              <a:avLst/>
                            </a:prstGeom>
                            <a:ln>
                              <a:solidFill>
                                <a:schemeClr val="tx1"/>
                              </a:solidFill>
                            </a:ln>
                            <a:extLst>
                              <a:ext uri="{53640926-AAD7-44D8-BBD7-CCE9431645EC}">
                                <a14:shadowObscured xmlns:a14="http://schemas.microsoft.com/office/drawing/2010/main"/>
                              </a:ext>
                            </a:extLst>
                          </pic:spPr>
                        </pic:pic>
                      </wpg:grpSp>
                      <wps:wsp>
                        <wps:cNvPr id="340" name="Cuadro de texto 340"/>
                        <wps:cNvSpPr txBox="1"/>
                        <wps:spPr>
                          <a:xfrm>
                            <a:off x="414068" y="1923415"/>
                            <a:ext cx="5296535" cy="448310"/>
                          </a:xfrm>
                          <a:prstGeom prst="rect">
                            <a:avLst/>
                          </a:prstGeom>
                          <a:solidFill>
                            <a:prstClr val="white"/>
                          </a:solidFill>
                          <a:ln>
                            <a:noFill/>
                          </a:ln>
                          <a:effectLst/>
                        </wps:spPr>
                        <wps:txbx>
                          <w:txbxContent>
                            <w:p w14:paraId="2CDBFBDA" w14:textId="0221EB3B" w:rsidR="00F73331" w:rsidRPr="00700933" w:rsidRDefault="00F73331" w:rsidP="00700933">
                              <w:pPr>
                                <w:pStyle w:val="Descripcin"/>
                                <w:ind w:firstLine="0"/>
                                <w:jc w:val="center"/>
                                <w:rPr>
                                  <w:noProof/>
                                  <w:color w:val="000000" w:themeColor="text1"/>
                                  <w:sz w:val="32"/>
                                  <w:szCs w:val="24"/>
                                </w:rPr>
                              </w:pPr>
                              <w:bookmarkStart w:id="459"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59"/>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CB631A" id="Grupo 341" o:spid="_x0000_s1113" style="position:absolute;left:0;text-align:left;margin-left:0;margin-top:106.65pt;width:481.1pt;height:186.75pt;z-index:251895808;mso-position-horizontal:center;mso-position-horizontal-relative:margin" coordsize="61099,23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">
                <v:group id="Grupo 337" o:spid="_x0000_s1114" style="position:absolute;width:61099;height:18716" coordorigin=",86" coordsize="61099,18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shape id="Imagen 335" o:spid="_x0000_s1115" type="#_x0000_t75" style="position:absolute;top:86;width:31178;height:18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ZJJvIAAAA3AAAAA8AAABkcnMvZG93bnJldi54bWxEj0FrwkAUhO+F/oflFXoputFgramriCB4&#10;Kpq0xeNr9jWbNvs2ZLea+utdodDjMDPfMPNlbxtxpM7XjhWMhgkI4tLpmisFr8Vm8ATCB2SNjWNS&#10;8Eselovbmzlm2p14T8c8VCJC2GeowITQZlL60pBFP3QtcfQ+XWcxRNlVUnd4inDbyHGSPEqLNccF&#10;gy2tDZXf+Y9VMNu948fhK38xxbSYPZxXm/UhfVPq/q5fPYMI1If/8F97qxWk6QSuZ+IRkIs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gmSSbyAAAANwAAAAPAAAAAAAAAAAA&#10;AAAAAJ8CAABkcnMvZG93bnJldi54bWxQSwUGAAAAAAQABAD3AAAAlAMAAAAA&#10;" stroked="t" strokecolor="black [3213]">
                    <v:imagedata r:id="rId206" o:title=""/>
                    <v:path arrowok="t"/>
                  </v:shape>
                  <v:shape id="Imagen 336" o:spid="_x0000_s1116" type="#_x0000_t75" style="position:absolute;left:30793;top:86;width:30306;height:18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oh0vFAAAA3AAAAA8AAABkcnMvZG93bnJldi54bWxEj0+LwjAUxO8LfofwhL0smqqsSjWKLAp7&#10;8eBf8PZonm2xeSlNWquffiMseBxm5jfMfNmaQjRUudyygkE/AkGcWJ1zquB42PSmIJxH1lhYJgUP&#10;crBcdD7mGGt75x01e5+KAGEXo4LM+zKW0iUZGXR9WxIH72orgz7IKpW6wnuAm0IOo2gsDeYcFjIs&#10;6Sej5LavjQKepPWwWdfn7epy+kq+8bkr1k+lPrvtagbCU+vf4f/2r1YwGo3hdSYcAbn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6IdLxQAAANwAAAAPAAAAAAAAAAAAAAAA&#10;AJ8CAABkcnMvZG93bnJldi54bWxQSwUGAAAAAAQABAD3AAAAkQMAAAAA&#10;" stroked="t" strokecolor="black [3213]">
                    <v:imagedata r:id="rId207" o:title="" cropright="1853f"/>
                    <v:path arrowok="t"/>
                  </v:shape>
                </v:group>
                <v:shape id="Cuadro de texto 340" o:spid="_x0000_s1117" type="#_x0000_t202" style="position:absolute;left:4140;top:19234;width:52966;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V8MA&#10;AADcAAAADwAAAGRycy9kb3ducmV2LnhtbERPz2vCMBS+D/Y/hDfwMjTdLCLVKCIb6C6yzou3R/Ns&#10;qs1LSVKt//1yGOz48f1ergfbihv50DhW8DbJQBBXTjdcKzj+fI7nIEJE1tg6JgUPCrBePT8tsdDu&#10;zt90K2MtUgiHAhWYGLtCylAZshgmriNO3Nl5izFBX0vt8Z7CbSvfs2wmLTacGgx2tDVUXcveKjjk&#10;p4N57c8fX5t86vfHfju71KVSo5dhswARaYj/4j/3TiuY5ml+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j+V8MAAADcAAAADwAAAAAAAAAAAAAAAACYAgAAZHJzL2Rv&#10;d25yZXYueG1sUEsFBgAAAAAEAAQA9QAAAIgDAAAAAA==&#10;" stroked="f">
                  <v:textbox style="mso-fit-shape-to-text:t" inset="0,0,0,0">
                    <w:txbxContent>
                      <w:p w14:paraId="2CDBFBDA" w14:textId="0221EB3B" w:rsidR="00F73331" w:rsidRPr="00700933" w:rsidRDefault="00F73331" w:rsidP="00700933">
                        <w:pPr>
                          <w:pStyle w:val="Descripcin"/>
                          <w:ind w:firstLine="0"/>
                          <w:jc w:val="center"/>
                          <w:rPr>
                            <w:noProof/>
                            <w:color w:val="000000" w:themeColor="text1"/>
                            <w:sz w:val="32"/>
                            <w:szCs w:val="24"/>
                          </w:rPr>
                        </w:pPr>
                        <w:bookmarkStart w:id="460" w:name="_Ref184926623"/>
                        <w:r w:rsidRPr="0070093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460"/>
                        <w:r w:rsidRPr="00700933">
                          <w:rPr>
                            <w:color w:val="000000" w:themeColor="text1"/>
                            <w:sz w:val="22"/>
                          </w:rPr>
                          <w:t xml:space="preserve">: </w:t>
                        </w:r>
                        <w:r w:rsidRPr="00700933">
                          <w:rPr>
                            <w:i w:val="0"/>
                            <w:color w:val="000000" w:themeColor="text1"/>
                            <w:sz w:val="22"/>
                          </w:rPr>
                          <w:t>Tensión en el colector de Q8 y colector de U6 (izquierda); Tensión en el colector de Q8 y la compuerta de Q7 (derecha) (Fuente: elaboración propia)</w:t>
                        </w:r>
                        <w:r>
                          <w:rPr>
                            <w:i w:val="0"/>
                            <w:color w:val="000000" w:themeColor="text1"/>
                            <w:sz w:val="22"/>
                          </w:rPr>
                          <w:t>.</w:t>
                        </w:r>
                      </w:p>
                    </w:txbxContent>
                  </v:textbox>
                </v:shape>
                <w10:wrap anchorx="margin"/>
              </v:group>
            </w:pict>
          </mc:Fallback>
        </mc:AlternateContent>
      </w:r>
      <w:r w:rsidR="000C5E81">
        <w:rPr>
          <w:color w:val="000000" w:themeColor="text1"/>
        </w:rPr>
        <w:t xml:space="preserve">Como etapa final que se vincula de manera directa con la carga del puente H, se encuentra el fototransistor de cada optoacoplador que dispara la compuerta de cada uno de los MOSFET, continuando con el análisis de la misma etapa del circuito, en </w:t>
      </w:r>
      <w:r w:rsidR="000C5E81" w:rsidRPr="00700933">
        <w:rPr>
          <w:color w:val="000000" w:themeColor="text1"/>
        </w:rPr>
        <w:t xml:space="preserve">la </w:t>
      </w:r>
      <w:r w:rsidR="00700933" w:rsidRPr="00700933">
        <w:rPr>
          <w:color w:val="000000" w:themeColor="text1"/>
        </w:rPr>
        <w:fldChar w:fldCharType="begin"/>
      </w:r>
      <w:r w:rsidR="00700933" w:rsidRPr="00700933">
        <w:rPr>
          <w:color w:val="000000" w:themeColor="text1"/>
        </w:rPr>
        <w:instrText xml:space="preserve"> REF _Ref184926623 \h </w:instrText>
      </w:r>
      <w:r w:rsidR="00700933">
        <w:rPr>
          <w:color w:val="000000" w:themeColor="text1"/>
        </w:rPr>
        <w:instrText xml:space="preserve"> \* MERGEFORMAT </w:instrText>
      </w:r>
      <w:r w:rsidR="00700933" w:rsidRPr="00700933">
        <w:rPr>
          <w:color w:val="000000" w:themeColor="text1"/>
        </w:rPr>
      </w:r>
      <w:r w:rsidR="00700933" w:rsidRPr="00700933">
        <w:rPr>
          <w:color w:val="000000" w:themeColor="text1"/>
        </w:rPr>
        <w:fldChar w:fldCharType="separate"/>
      </w:r>
      <w:r w:rsidR="00700933" w:rsidRPr="00700933">
        <w:rPr>
          <w:color w:val="000000" w:themeColor="text1"/>
        </w:rPr>
        <w:t xml:space="preserve">Fig. </w:t>
      </w:r>
      <w:r w:rsidR="00700933" w:rsidRPr="00700933">
        <w:rPr>
          <w:color w:val="0070C0"/>
          <w:u w:val="single"/>
        </w:rPr>
        <w:t>(</w:t>
      </w:r>
      <w:r w:rsidR="00700933" w:rsidRPr="00700933">
        <w:rPr>
          <w:noProof/>
          <w:color w:val="0070C0"/>
          <w:u w:val="single"/>
        </w:rPr>
        <w:t>3</w:t>
      </w:r>
      <w:r w:rsidR="00700933" w:rsidRPr="00700933">
        <w:rPr>
          <w:color w:val="0070C0"/>
          <w:u w:val="single"/>
        </w:rPr>
        <w:noBreakHyphen/>
      </w:r>
      <w:r w:rsidR="00700933" w:rsidRPr="00700933">
        <w:rPr>
          <w:noProof/>
          <w:color w:val="0070C0"/>
          <w:u w:val="single"/>
        </w:rPr>
        <w:t>5</w:t>
      </w:r>
      <w:r w:rsidR="00700933" w:rsidRPr="00700933">
        <w:rPr>
          <w:color w:val="000000" w:themeColor="text1"/>
        </w:rPr>
        <w:fldChar w:fldCharType="end"/>
      </w:r>
      <w:r w:rsidR="00700933" w:rsidRPr="00700933">
        <w:rPr>
          <w:color w:val="0070C0"/>
          <w:u w:val="single"/>
        </w:rPr>
        <w:t>)</w:t>
      </w:r>
      <w:r w:rsidR="00700933" w:rsidRPr="00700933">
        <w:rPr>
          <w:color w:val="000000" w:themeColor="text1"/>
        </w:rPr>
        <w:t xml:space="preserve"> </w:t>
      </w:r>
      <w:r w:rsidR="000C5E81" w:rsidRPr="00700933">
        <w:rPr>
          <w:color w:val="000000" w:themeColor="text1"/>
        </w:rPr>
        <w:t>se presentan</w:t>
      </w:r>
      <w:r w:rsidR="000C5E81">
        <w:rPr>
          <w:color w:val="000000" w:themeColor="text1"/>
        </w:rPr>
        <w:t xml:space="preserve"> las formas de onda del colector de Q8 con el colector ubicado en el PIN 5 de U6 (4N27) a la izquierda y la del colector de U6 con la compuerta de Q7 (MOSFET IRF3205).</w:t>
      </w:r>
    </w:p>
    <w:p w14:paraId="3CE76217" w14:textId="5D1ADDD9" w:rsidR="000C5E81" w:rsidRDefault="000C5E81" w:rsidP="00972F36">
      <w:pPr>
        <w:rPr>
          <w:color w:val="000000" w:themeColor="text1"/>
        </w:rPr>
      </w:pPr>
    </w:p>
    <w:p w14:paraId="13AAE0CD" w14:textId="2D2FBC0F" w:rsidR="000C5E81" w:rsidRDefault="000C5E81" w:rsidP="00972F36">
      <w:pPr>
        <w:rPr>
          <w:color w:val="000000" w:themeColor="text1"/>
        </w:rPr>
      </w:pPr>
    </w:p>
    <w:p w14:paraId="1D7EE726" w14:textId="77777777" w:rsidR="000C5E81" w:rsidRDefault="000C5E81" w:rsidP="00972F36">
      <w:pPr>
        <w:rPr>
          <w:color w:val="000000" w:themeColor="text1"/>
        </w:rPr>
      </w:pPr>
    </w:p>
    <w:p w14:paraId="28766C01" w14:textId="77777777" w:rsidR="000C5E81" w:rsidRDefault="000C5E81" w:rsidP="00972F36">
      <w:pPr>
        <w:rPr>
          <w:color w:val="000000" w:themeColor="text1"/>
        </w:rPr>
      </w:pPr>
    </w:p>
    <w:p w14:paraId="621A3BFA" w14:textId="77777777" w:rsidR="000C5E81" w:rsidRDefault="000C5E81" w:rsidP="00972F36">
      <w:pPr>
        <w:rPr>
          <w:color w:val="000000" w:themeColor="text1"/>
        </w:rPr>
      </w:pPr>
    </w:p>
    <w:p w14:paraId="237BC8F4" w14:textId="409565EF" w:rsidR="000C5E81" w:rsidRDefault="000C5E81" w:rsidP="00972F36">
      <w:pPr>
        <w:rPr>
          <w:color w:val="000000" w:themeColor="text1"/>
        </w:rPr>
      </w:pPr>
    </w:p>
    <w:p w14:paraId="66E16469" w14:textId="029FF8A2" w:rsidR="000C5E81" w:rsidRPr="00220DC5" w:rsidRDefault="000C5E81" w:rsidP="00972F36">
      <w:pPr>
        <w:rPr>
          <w:color w:val="000000" w:themeColor="text1"/>
        </w:rPr>
      </w:pPr>
    </w:p>
    <w:p w14:paraId="70957E45" w14:textId="6AA62458" w:rsidR="00700933" w:rsidRDefault="00FF3053" w:rsidP="00972F36">
      <w:r>
        <w:t xml:space="preserve">En la captura de la derecha puede apreciarse como la saturación de Q8 genera una tensión de disparo de 8.4 V en la compuerta de Q7, mientras que el estado de corte de Q8 genera que la tensión entre la compuerta y el surtidor de Q7 sea nula, </w:t>
      </w:r>
      <w:r w:rsidR="00B811FE">
        <w:t>entrando</w:t>
      </w:r>
      <w:r>
        <w:t xml:space="preserve"> este último en estado de corte.</w:t>
      </w:r>
    </w:p>
    <w:p w14:paraId="321A1DCB" w14:textId="032C3BB8" w:rsidR="00700933" w:rsidRPr="00B811FE" w:rsidRDefault="00B811FE" w:rsidP="00B811FE">
      <w:pPr>
        <w:rPr>
          <w:color w:val="000000" w:themeColor="text1"/>
        </w:rPr>
      </w:pPr>
      <w:r>
        <w:t xml:space="preserve">Confluyendo a los bornes de la carga del puente H, el cual se corresponde al conexionado del bobinado primario del transformador, la forma de onda registrada se presenta </w:t>
      </w:r>
      <w:r w:rsidRPr="00B811FE">
        <w:t xml:space="preserve">en la </w:t>
      </w:r>
      <w:r w:rsidRPr="00B811FE">
        <w:fldChar w:fldCharType="begin"/>
      </w:r>
      <w:r w:rsidRPr="00B811FE">
        <w:instrText xml:space="preserve"> REF _Ref184927706 \h </w:instrText>
      </w:r>
      <w:r>
        <w:instrText xml:space="preserve"> \* MERGEFORMAT </w:instrText>
      </w:r>
      <w:r w:rsidRPr="00B811FE">
        <w:fldChar w:fldCharType="separate"/>
      </w:r>
      <w:r w:rsidRPr="00B811FE">
        <w:rPr>
          <w:color w:val="000000" w:themeColor="text1"/>
        </w:rPr>
        <w:t xml:space="preserve">Fig. </w:t>
      </w:r>
      <w:r w:rsidRPr="00B811FE">
        <w:rPr>
          <w:color w:val="0070C0"/>
          <w:u w:val="single"/>
        </w:rPr>
        <w:t>(</w:t>
      </w:r>
      <w:r w:rsidRPr="00B811FE">
        <w:rPr>
          <w:noProof/>
          <w:color w:val="0070C0"/>
          <w:u w:val="single"/>
        </w:rPr>
        <w:t>3</w:t>
      </w:r>
      <w:r w:rsidRPr="00B811FE">
        <w:rPr>
          <w:color w:val="0070C0"/>
          <w:u w:val="single"/>
        </w:rPr>
        <w:noBreakHyphen/>
      </w:r>
      <w:r w:rsidRPr="00B811FE">
        <w:rPr>
          <w:noProof/>
          <w:color w:val="0070C0"/>
          <w:u w:val="single"/>
        </w:rPr>
        <w:t>6</w:t>
      </w:r>
      <w:r w:rsidRPr="00B811FE">
        <w:fldChar w:fldCharType="end"/>
      </w:r>
      <w:r w:rsidRPr="00B811FE">
        <w:rPr>
          <w:color w:val="0070C0"/>
          <w:u w:val="single"/>
        </w:rPr>
        <w:t>)</w:t>
      </w:r>
      <w:r>
        <w:rPr>
          <w:color w:val="000000" w:themeColor="text1"/>
        </w:rPr>
        <w:t>. La misma fue obtenida a partir de una lectura diferencial con cada canal del osciloscopio conectado a un borne y ambos referenciados a tierra.</w:t>
      </w:r>
    </w:p>
    <w:p w14:paraId="3EFA8668" w14:textId="018B4073" w:rsidR="00972F36" w:rsidRPr="00972F36" w:rsidRDefault="00972F36" w:rsidP="00972F36">
      <w:r>
        <w:rPr>
          <w:noProof/>
          <w:lang w:val="es-AR"/>
        </w:rPr>
        <w:drawing>
          <wp:anchor distT="0" distB="0" distL="114300" distR="114300" simplePos="0" relativeHeight="251879424" behindDoc="0" locked="0" layoutInCell="1" allowOverlap="1" wp14:anchorId="1C929EED" wp14:editId="7C173963">
            <wp:simplePos x="0" y="0"/>
            <wp:positionH relativeFrom="column">
              <wp:posOffset>1453551</wp:posOffset>
            </wp:positionH>
            <wp:positionV relativeFrom="paragraph">
              <wp:posOffset>25879</wp:posOffset>
            </wp:positionV>
            <wp:extent cx="3053715" cy="2286000"/>
            <wp:effectExtent l="19050" t="19050" r="13335" b="19050"/>
            <wp:wrapNone/>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FIGURA 78 - Señal en el 1rio del transformador en lazo abierto y vacio.BMP"/>
                    <pic:cNvPicPr/>
                  </pic:nvPicPr>
                  <pic:blipFill rotWithShape="1">
                    <a:blip r:embed="rId208">
                      <a:extLst>
                        <a:ext uri="{28A0092B-C50C-407E-A947-70E740481C1C}">
                          <a14:useLocalDpi xmlns:a14="http://schemas.microsoft.com/office/drawing/2010/main" val="0"/>
                        </a:ext>
                      </a:extLst>
                    </a:blip>
                    <a:srcRect r="19849"/>
                    <a:stretch/>
                  </pic:blipFill>
                  <pic:spPr bwMode="auto">
                    <a:xfrm>
                      <a:off x="0" y="0"/>
                      <a:ext cx="3053715" cy="2286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34C4FE39" w14:textId="77777777" w:rsidR="00972F36" w:rsidRDefault="00972F36" w:rsidP="00972F36"/>
    <w:p w14:paraId="045990C6" w14:textId="77777777" w:rsidR="00972F36" w:rsidRDefault="00972F36" w:rsidP="00972F36"/>
    <w:p w14:paraId="4356DD1F" w14:textId="77777777" w:rsidR="00972F36" w:rsidRDefault="00972F36" w:rsidP="00972F36"/>
    <w:p w14:paraId="766DBD88" w14:textId="77777777" w:rsidR="00972F36" w:rsidRDefault="00972F36" w:rsidP="00972F36"/>
    <w:p w14:paraId="6B0D115A" w14:textId="77777777" w:rsidR="00972F36" w:rsidRDefault="00972F36" w:rsidP="00972F36"/>
    <w:p w14:paraId="6F5F88C7" w14:textId="6554853E" w:rsidR="00972F36" w:rsidRDefault="00972F36" w:rsidP="00972F36"/>
    <w:p w14:paraId="3F0F2777" w14:textId="76888026" w:rsidR="00972F36" w:rsidRDefault="00972F36" w:rsidP="00972F36">
      <w:r>
        <w:rPr>
          <w:noProof/>
          <w:lang w:val="es-AR"/>
        </w:rPr>
        <mc:AlternateContent>
          <mc:Choice Requires="wps">
            <w:drawing>
              <wp:anchor distT="0" distB="0" distL="114300" distR="114300" simplePos="0" relativeHeight="251881472" behindDoc="0" locked="0" layoutInCell="1" allowOverlap="1" wp14:anchorId="5F5B36F1" wp14:editId="22019390">
                <wp:simplePos x="0" y="0"/>
                <wp:positionH relativeFrom="margin">
                  <wp:align>center</wp:align>
                </wp:positionH>
                <wp:positionV relativeFrom="paragraph">
                  <wp:posOffset>7727</wp:posOffset>
                </wp:positionV>
                <wp:extent cx="3933645" cy="635"/>
                <wp:effectExtent l="0" t="0" r="0" b="635"/>
                <wp:wrapNone/>
                <wp:docPr id="326" name="Cuadro de texto 326"/>
                <wp:cNvGraphicFramePr/>
                <a:graphic xmlns:a="http://schemas.openxmlformats.org/drawingml/2006/main">
                  <a:graphicData uri="http://schemas.microsoft.com/office/word/2010/wordprocessingShape">
                    <wps:wsp>
                      <wps:cNvSpPr txBox="1"/>
                      <wps:spPr>
                        <a:xfrm>
                          <a:off x="0" y="0"/>
                          <a:ext cx="3933645" cy="635"/>
                        </a:xfrm>
                        <a:prstGeom prst="rect">
                          <a:avLst/>
                        </a:prstGeom>
                        <a:solidFill>
                          <a:prstClr val="white"/>
                        </a:solidFill>
                        <a:ln>
                          <a:noFill/>
                        </a:ln>
                        <a:effectLst/>
                      </wps:spPr>
                      <wps:txbx>
                        <w:txbxContent>
                          <w:p w14:paraId="7EFD5331" w14:textId="6E5E4669" w:rsidR="00F73331" w:rsidRPr="00972F36" w:rsidRDefault="00F73331" w:rsidP="00972F36">
                            <w:pPr>
                              <w:pStyle w:val="Descripcin"/>
                              <w:ind w:firstLine="0"/>
                              <w:jc w:val="center"/>
                              <w:rPr>
                                <w:i w:val="0"/>
                                <w:noProof/>
                                <w:color w:val="000000" w:themeColor="text1"/>
                                <w:sz w:val="32"/>
                                <w:szCs w:val="24"/>
                              </w:rPr>
                            </w:pPr>
                            <w:bookmarkStart w:id="461"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61"/>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5B36F1" id="Cuadro de texto 326" o:spid="_x0000_s1118" type="#_x0000_t202" style="position:absolute;left:0;text-align:left;margin-left:0;margin-top:.6pt;width:309.75pt;height:.05pt;z-index:2518814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" stroked="f">
                <v:textbox style="mso-fit-shape-to-text:t" inset="0,0,0,0">
                  <w:txbxContent>
                    <w:p w14:paraId="7EFD5331" w14:textId="6E5E4669" w:rsidR="00F73331" w:rsidRPr="00972F36" w:rsidRDefault="00F73331" w:rsidP="00972F36">
                      <w:pPr>
                        <w:pStyle w:val="Descripcin"/>
                        <w:ind w:firstLine="0"/>
                        <w:jc w:val="center"/>
                        <w:rPr>
                          <w:i w:val="0"/>
                          <w:noProof/>
                          <w:color w:val="000000" w:themeColor="text1"/>
                          <w:sz w:val="32"/>
                          <w:szCs w:val="24"/>
                        </w:rPr>
                      </w:pPr>
                      <w:bookmarkStart w:id="462" w:name="_Ref18492770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462"/>
                      <w:r w:rsidRPr="00897B21">
                        <w:rPr>
                          <w:color w:val="000000" w:themeColor="text1"/>
                          <w:sz w:val="22"/>
                        </w:rPr>
                        <w:t>:</w:t>
                      </w:r>
                      <w:r w:rsidRPr="00972F36">
                        <w:rPr>
                          <w:i w:val="0"/>
                          <w:color w:val="000000" w:themeColor="text1"/>
                          <w:sz w:val="22"/>
                        </w:rPr>
                        <w:t xml:space="preserve"> Señal presente en el primario del transformador de núcleo de hierro, con la salida en vacío y trabajando en lazo abierto (Fuente: elaboración propia).</w:t>
                      </w:r>
                    </w:p>
                  </w:txbxContent>
                </v:textbox>
                <w10:wrap anchorx="margin"/>
              </v:shape>
            </w:pict>
          </mc:Fallback>
        </mc:AlternateContent>
      </w:r>
    </w:p>
    <w:p w14:paraId="626CAA74" w14:textId="77777777" w:rsidR="00972F36" w:rsidRDefault="00972F36" w:rsidP="00972F36"/>
    <w:p w14:paraId="7A6E060D" w14:textId="7C023582" w:rsidR="00162CDE" w:rsidRDefault="006860F9" w:rsidP="00972F36">
      <w:r>
        <w:lastRenderedPageBreak/>
        <w:t>La forma de onda en el bobinado primario se corresponde con la esperada, presentando una forma bifásica, con la máxima amplitud de activación debido a que se encuentra en lazo abierto con la referencia de realimentación del SG3525 conectada a 0 V, lo que fuerza al CI a generar el máximo ciclo de trabajo posible</w:t>
      </w:r>
      <w:r w:rsidR="00060E01">
        <w:t>. La tensión pico en ambas polaridades se corresponde con la de 11.8 V, configurada en la fuente de laboratorio con la que se realizó el ensayo, presentando un sobrepico de 1.8 V en el inicio del semiciclo positivo, producto de que el tiempo de descarga de la inductancia del bobinado primario es menor en el flanco ascendente, fenómeno que no se presenta en el semiciclo negativo.</w:t>
      </w:r>
    </w:p>
    <w:p w14:paraId="516D7844" w14:textId="599EEAC0" w:rsidR="00763260" w:rsidRPr="00942D3E" w:rsidRDefault="00763260" w:rsidP="00972F36">
      <w:pPr>
        <w:rPr>
          <w:color w:val="000000" w:themeColor="text1"/>
        </w:rPr>
      </w:pPr>
      <w:r>
        <w:t xml:space="preserve">Finalmente, como resultado de la señal presente en el bobinado primario, la etapa de rectificación y filtrado  pasivo presente en el secundario, cuyo circuito esquemático se presentó en </w:t>
      </w:r>
      <w:r w:rsidRPr="00763260">
        <w:t xml:space="preserve">la </w:t>
      </w:r>
      <w:r w:rsidRPr="00763260">
        <w:fldChar w:fldCharType="begin"/>
      </w:r>
      <w:r w:rsidRPr="00763260">
        <w:instrText xml:space="preserve"> REF _Ref172463764 \h </w:instrText>
      </w:r>
      <w:r>
        <w:instrText xml:space="preserve"> \* MERGEFORMAT </w:instrText>
      </w:r>
      <w:r w:rsidRPr="00763260">
        <w:fldChar w:fldCharType="separate"/>
      </w:r>
      <w:r w:rsidRPr="00763260">
        <w:rPr>
          <w:color w:val="000000" w:themeColor="text1"/>
        </w:rPr>
        <w:t xml:space="preserve">Fig. </w:t>
      </w:r>
      <w:r w:rsidRPr="00763260">
        <w:rPr>
          <w:color w:val="0070C0"/>
          <w:u w:val="single"/>
        </w:rPr>
        <w:t>(</w:t>
      </w:r>
      <w:r w:rsidRPr="00763260">
        <w:rPr>
          <w:noProof/>
          <w:color w:val="0070C0"/>
          <w:u w:val="single"/>
        </w:rPr>
        <w:t>2</w:t>
      </w:r>
      <w:r w:rsidRPr="00763260">
        <w:rPr>
          <w:color w:val="0070C0"/>
          <w:u w:val="single"/>
        </w:rPr>
        <w:noBreakHyphen/>
      </w:r>
      <w:r w:rsidRPr="00763260">
        <w:rPr>
          <w:noProof/>
          <w:color w:val="0070C0"/>
          <w:u w:val="single"/>
        </w:rPr>
        <w:t>60</w:t>
      </w:r>
      <w:r w:rsidRPr="00763260">
        <w:fldChar w:fldCharType="end"/>
      </w:r>
      <w:r w:rsidRPr="00763260">
        <w:rPr>
          <w:color w:val="0070C0"/>
          <w:u w:val="single"/>
        </w:rPr>
        <w:t>)</w:t>
      </w:r>
      <w:r>
        <w:rPr>
          <w:color w:val="000000" w:themeColor="text1"/>
        </w:rPr>
        <w:t xml:space="preserve">, se obtuvieron los valores de alta tensión necesarios para la aplicación. Las mediciones realizadas para la configuración de lazo abierto arrojaron los valores detallados en </w:t>
      </w:r>
      <w:r w:rsidRPr="00942D3E">
        <w:rPr>
          <w:color w:val="000000" w:themeColor="text1"/>
        </w:rPr>
        <w:t>la</w:t>
      </w:r>
      <w:r w:rsidR="00942D3E" w:rsidRPr="00942D3E">
        <w:rPr>
          <w:color w:val="000000" w:themeColor="text1"/>
        </w:rPr>
        <w:t xml:space="preserve"> </w:t>
      </w:r>
      <w:r w:rsidR="00942D3E" w:rsidRPr="00942D3E">
        <w:rPr>
          <w:color w:val="000000" w:themeColor="text1"/>
        </w:rPr>
        <w:fldChar w:fldCharType="begin"/>
      </w:r>
      <w:r w:rsidR="00942D3E" w:rsidRPr="00942D3E">
        <w:rPr>
          <w:color w:val="000000" w:themeColor="text1"/>
        </w:rPr>
        <w:instrText xml:space="preserve"> REF _Ref184933189 \h </w:instrText>
      </w:r>
      <w:r w:rsidR="00942D3E">
        <w:rPr>
          <w:color w:val="000000" w:themeColor="text1"/>
        </w:rPr>
        <w:instrText xml:space="preserve"> \* MERGEFORMAT </w:instrText>
      </w:r>
      <w:r w:rsidR="00942D3E" w:rsidRPr="00942D3E">
        <w:rPr>
          <w:color w:val="000000" w:themeColor="text1"/>
        </w:rPr>
      </w:r>
      <w:r w:rsidR="00942D3E" w:rsidRPr="00942D3E">
        <w:rPr>
          <w:color w:val="000000" w:themeColor="text1"/>
        </w:rPr>
        <w:fldChar w:fldCharType="separate"/>
      </w:r>
      <w:r w:rsidR="00942D3E" w:rsidRPr="00942D3E">
        <w:rPr>
          <w:color w:val="000000" w:themeColor="text1"/>
        </w:rPr>
        <w:t xml:space="preserve">Tabla </w:t>
      </w:r>
      <w:r w:rsidR="00942D3E" w:rsidRPr="00942D3E">
        <w:rPr>
          <w:color w:val="0070C0"/>
          <w:u w:val="single"/>
        </w:rPr>
        <w:t>(</w:t>
      </w:r>
      <w:r w:rsidR="00942D3E" w:rsidRPr="00942D3E">
        <w:rPr>
          <w:noProof/>
          <w:color w:val="0070C0"/>
          <w:u w:val="single"/>
        </w:rPr>
        <w:t>3</w:t>
      </w:r>
      <w:r w:rsidR="00942D3E" w:rsidRPr="00942D3E">
        <w:rPr>
          <w:color w:val="0070C0"/>
          <w:u w:val="single"/>
        </w:rPr>
        <w:noBreakHyphen/>
      </w:r>
      <w:r w:rsidR="00942D3E" w:rsidRPr="00942D3E">
        <w:rPr>
          <w:noProof/>
          <w:color w:val="0070C0"/>
          <w:u w:val="single"/>
        </w:rPr>
        <w:t>3</w:t>
      </w:r>
      <w:r w:rsidR="00942D3E" w:rsidRPr="00942D3E">
        <w:rPr>
          <w:color w:val="000000" w:themeColor="text1"/>
        </w:rPr>
        <w:fldChar w:fldCharType="end"/>
      </w:r>
      <w:r w:rsidR="00942D3E" w:rsidRPr="00942D3E">
        <w:rPr>
          <w:color w:val="0070C0"/>
          <w:u w:val="single"/>
        </w:rPr>
        <w:t>)</w:t>
      </w:r>
      <w:r w:rsidRPr="00942D3E">
        <w:rPr>
          <w:color w:val="000000" w:themeColor="text1"/>
        </w:rPr>
        <w:t>:</w:t>
      </w:r>
    </w:p>
    <w:tbl>
      <w:tblPr>
        <w:tblStyle w:val="Tablaconcuadrcula"/>
        <w:tblpPr w:leftFromText="141" w:rightFromText="141" w:vertAnchor="text" w:horzAnchor="margin" w:tblpXSpec="center" w:tblpY="568"/>
        <w:tblW w:w="0" w:type="auto"/>
        <w:tblLook w:val="04A0" w:firstRow="1" w:lastRow="0" w:firstColumn="1" w:lastColumn="0" w:noHBand="0" w:noVBand="1"/>
      </w:tblPr>
      <w:tblGrid>
        <w:gridCol w:w="1746"/>
        <w:gridCol w:w="1417"/>
        <w:gridCol w:w="1609"/>
        <w:gridCol w:w="1608"/>
      </w:tblGrid>
      <w:tr w:rsidR="00825918" w14:paraId="7D9E4FCB" w14:textId="77777777" w:rsidTr="00825918">
        <w:tc>
          <w:tcPr>
            <w:tcW w:w="1746" w:type="dxa"/>
          </w:tcPr>
          <w:p w14:paraId="0B53B108" w14:textId="77777777" w:rsidR="00825918" w:rsidRPr="000F0304" w:rsidRDefault="00825918" w:rsidP="00825918">
            <w:pPr>
              <w:ind w:firstLine="0"/>
              <w:jc w:val="center"/>
              <w:rPr>
                <w:b/>
                <w:color w:val="000000" w:themeColor="text1"/>
              </w:rPr>
            </w:pPr>
            <w:r w:rsidRPr="000F0304">
              <w:rPr>
                <w:b/>
                <w:color w:val="000000" w:themeColor="text1"/>
              </w:rPr>
              <w:t>V</w:t>
            </w:r>
            <w:r w:rsidRPr="000F0304">
              <w:rPr>
                <w:b/>
                <w:color w:val="000000" w:themeColor="text1"/>
                <w:vertAlign w:val="subscript"/>
              </w:rPr>
              <w:t>bat</w:t>
            </w:r>
          </w:p>
        </w:tc>
        <w:tc>
          <w:tcPr>
            <w:tcW w:w="1417" w:type="dxa"/>
          </w:tcPr>
          <w:p w14:paraId="24BB406C" w14:textId="77777777" w:rsidR="00825918" w:rsidRPr="000F0304" w:rsidRDefault="00825918" w:rsidP="00825918">
            <w:pPr>
              <w:ind w:firstLine="0"/>
              <w:jc w:val="center"/>
              <w:rPr>
                <w:b/>
                <w:color w:val="000000" w:themeColor="text1"/>
              </w:rPr>
            </w:pPr>
            <w:r w:rsidRPr="000F0304">
              <w:rPr>
                <w:b/>
                <w:color w:val="000000" w:themeColor="text1"/>
              </w:rPr>
              <w:t>I</w:t>
            </w:r>
            <w:r w:rsidRPr="000F0304">
              <w:rPr>
                <w:b/>
                <w:color w:val="000000" w:themeColor="text1"/>
                <w:vertAlign w:val="subscript"/>
              </w:rPr>
              <w:t>bat</w:t>
            </w:r>
          </w:p>
        </w:tc>
        <w:tc>
          <w:tcPr>
            <w:tcW w:w="1609" w:type="dxa"/>
          </w:tcPr>
          <w:p w14:paraId="3EA331C5" w14:textId="77777777" w:rsidR="00825918" w:rsidRPr="000F0304" w:rsidRDefault="00825918" w:rsidP="00825918">
            <w:pPr>
              <w:ind w:firstLine="0"/>
              <w:jc w:val="center"/>
              <w:rPr>
                <w:b/>
                <w:color w:val="000000" w:themeColor="text1"/>
              </w:rPr>
            </w:pPr>
            <w:r w:rsidRPr="000F0304">
              <w:rPr>
                <w:b/>
                <w:color w:val="000000" w:themeColor="text1"/>
              </w:rPr>
              <w:t>Vat+</w:t>
            </w:r>
          </w:p>
        </w:tc>
        <w:tc>
          <w:tcPr>
            <w:tcW w:w="1608" w:type="dxa"/>
          </w:tcPr>
          <w:p w14:paraId="15B937CC" w14:textId="77777777" w:rsidR="00825918" w:rsidRPr="000F0304" w:rsidRDefault="00825918" w:rsidP="00825918">
            <w:pPr>
              <w:ind w:firstLine="0"/>
              <w:jc w:val="center"/>
              <w:rPr>
                <w:b/>
                <w:color w:val="000000" w:themeColor="text1"/>
              </w:rPr>
            </w:pPr>
            <w:r w:rsidRPr="000F0304">
              <w:rPr>
                <w:b/>
                <w:color w:val="000000" w:themeColor="text1"/>
              </w:rPr>
              <w:t>Vat-</w:t>
            </w:r>
          </w:p>
        </w:tc>
      </w:tr>
      <w:tr w:rsidR="00825918" w14:paraId="48A34615" w14:textId="77777777" w:rsidTr="00825918">
        <w:tc>
          <w:tcPr>
            <w:tcW w:w="1746" w:type="dxa"/>
          </w:tcPr>
          <w:p w14:paraId="3D6811E9" w14:textId="77777777" w:rsidR="00825918" w:rsidRDefault="00825918" w:rsidP="00825918">
            <w:pPr>
              <w:ind w:firstLine="0"/>
              <w:jc w:val="center"/>
              <w:rPr>
                <w:color w:val="000000" w:themeColor="text1"/>
              </w:rPr>
            </w:pPr>
            <w:r>
              <w:rPr>
                <w:color w:val="000000" w:themeColor="text1"/>
              </w:rPr>
              <w:t>(11.4 ± 0.34 )V</w:t>
            </w:r>
          </w:p>
        </w:tc>
        <w:tc>
          <w:tcPr>
            <w:tcW w:w="1417" w:type="dxa"/>
          </w:tcPr>
          <w:p w14:paraId="5C83F887" w14:textId="77777777" w:rsidR="00825918" w:rsidRDefault="00825918" w:rsidP="00825918">
            <w:pPr>
              <w:ind w:firstLine="0"/>
              <w:jc w:val="center"/>
              <w:rPr>
                <w:color w:val="000000" w:themeColor="text1"/>
              </w:rPr>
            </w:pPr>
            <w:r>
              <w:rPr>
                <w:color w:val="000000" w:themeColor="text1"/>
              </w:rPr>
              <w:t>290 mA</w:t>
            </w:r>
          </w:p>
        </w:tc>
        <w:tc>
          <w:tcPr>
            <w:tcW w:w="1609" w:type="dxa"/>
          </w:tcPr>
          <w:p w14:paraId="4DE22790" w14:textId="77777777" w:rsidR="00825918" w:rsidRDefault="00825918" w:rsidP="00825918">
            <w:pPr>
              <w:ind w:firstLine="0"/>
              <w:jc w:val="center"/>
              <w:rPr>
                <w:color w:val="000000" w:themeColor="text1"/>
              </w:rPr>
            </w:pPr>
            <w:r>
              <w:rPr>
                <w:color w:val="000000" w:themeColor="text1"/>
              </w:rPr>
              <w:t>(410 ± 16) V</w:t>
            </w:r>
          </w:p>
        </w:tc>
        <w:tc>
          <w:tcPr>
            <w:tcW w:w="1608" w:type="dxa"/>
          </w:tcPr>
          <w:p w14:paraId="781494F4" w14:textId="77777777" w:rsidR="00825918" w:rsidRDefault="00825918" w:rsidP="00825918">
            <w:pPr>
              <w:ind w:firstLine="0"/>
              <w:jc w:val="center"/>
              <w:rPr>
                <w:color w:val="000000" w:themeColor="text1"/>
              </w:rPr>
            </w:pPr>
            <w:r>
              <w:rPr>
                <w:color w:val="000000" w:themeColor="text1"/>
              </w:rPr>
              <w:t>-(360 ± 16) V</w:t>
            </w:r>
          </w:p>
        </w:tc>
      </w:tr>
    </w:tbl>
    <w:p w14:paraId="6EC06243" w14:textId="760BF074" w:rsidR="00825918" w:rsidRPr="00825918" w:rsidRDefault="00825918" w:rsidP="00825918">
      <w:pPr>
        <w:pStyle w:val="Descripcin"/>
        <w:keepNext/>
        <w:ind w:left="851" w:right="849" w:firstLine="0"/>
        <w:jc w:val="center"/>
        <w:rPr>
          <w:i w:val="0"/>
          <w:color w:val="000000" w:themeColor="text1"/>
          <w:sz w:val="22"/>
          <w:szCs w:val="22"/>
        </w:rPr>
      </w:pPr>
      <w:bookmarkStart w:id="463" w:name="_Ref184933189"/>
      <w:r w:rsidRPr="00825918">
        <w:rPr>
          <w:color w:val="000000" w:themeColor="text1"/>
          <w:sz w:val="22"/>
          <w:szCs w:val="22"/>
        </w:rPr>
        <w:t xml:space="preserve">Tabla </w:t>
      </w:r>
      <w:r w:rsidR="00176E96">
        <w:rPr>
          <w:color w:val="000000" w:themeColor="text1"/>
          <w:sz w:val="22"/>
          <w:szCs w:val="22"/>
        </w:rPr>
        <w:fldChar w:fldCharType="begin"/>
      </w:r>
      <w:r w:rsidR="00176E96">
        <w:rPr>
          <w:color w:val="000000" w:themeColor="text1"/>
          <w:sz w:val="22"/>
          <w:szCs w:val="22"/>
        </w:rPr>
        <w:instrText xml:space="preserve"> STYLEREF 1 \s </w:instrText>
      </w:r>
      <w:r w:rsidR="00176E96">
        <w:rPr>
          <w:color w:val="000000" w:themeColor="text1"/>
          <w:sz w:val="22"/>
          <w:szCs w:val="22"/>
        </w:rPr>
        <w:fldChar w:fldCharType="separate"/>
      </w:r>
      <w:r w:rsidR="00176E96">
        <w:rPr>
          <w:noProof/>
          <w:color w:val="000000" w:themeColor="text1"/>
          <w:sz w:val="22"/>
          <w:szCs w:val="22"/>
        </w:rPr>
        <w:t>3</w:t>
      </w:r>
      <w:r w:rsidR="00176E96">
        <w:rPr>
          <w:color w:val="000000" w:themeColor="text1"/>
          <w:sz w:val="22"/>
          <w:szCs w:val="22"/>
        </w:rPr>
        <w:fldChar w:fldCharType="end"/>
      </w:r>
      <w:r w:rsidR="00176E96">
        <w:rPr>
          <w:color w:val="000000" w:themeColor="text1"/>
          <w:sz w:val="22"/>
          <w:szCs w:val="22"/>
        </w:rPr>
        <w:noBreakHyphen/>
      </w:r>
      <w:r w:rsidR="00176E96">
        <w:rPr>
          <w:color w:val="000000" w:themeColor="text1"/>
          <w:sz w:val="22"/>
          <w:szCs w:val="22"/>
        </w:rPr>
        <w:fldChar w:fldCharType="begin"/>
      </w:r>
      <w:r w:rsidR="00176E96">
        <w:rPr>
          <w:color w:val="000000" w:themeColor="text1"/>
          <w:sz w:val="22"/>
          <w:szCs w:val="22"/>
        </w:rPr>
        <w:instrText xml:space="preserve"> SEQ Tabla \* ARABIC \s 1 </w:instrText>
      </w:r>
      <w:r w:rsidR="00176E96">
        <w:rPr>
          <w:color w:val="000000" w:themeColor="text1"/>
          <w:sz w:val="22"/>
          <w:szCs w:val="22"/>
        </w:rPr>
        <w:fldChar w:fldCharType="separate"/>
      </w:r>
      <w:r w:rsidR="00176E96">
        <w:rPr>
          <w:noProof/>
          <w:color w:val="000000" w:themeColor="text1"/>
          <w:sz w:val="22"/>
          <w:szCs w:val="22"/>
        </w:rPr>
        <w:t>3</w:t>
      </w:r>
      <w:r w:rsidR="00176E96">
        <w:rPr>
          <w:color w:val="000000" w:themeColor="text1"/>
          <w:sz w:val="22"/>
          <w:szCs w:val="22"/>
        </w:rPr>
        <w:fldChar w:fldCharType="end"/>
      </w:r>
      <w:bookmarkEnd w:id="463"/>
      <w:r w:rsidRPr="00825918">
        <w:rPr>
          <w:color w:val="000000" w:themeColor="text1"/>
          <w:sz w:val="22"/>
          <w:szCs w:val="22"/>
        </w:rPr>
        <w:t xml:space="preserve">: </w:t>
      </w:r>
      <w:r w:rsidRPr="00825918">
        <w:rPr>
          <w:i w:val="0"/>
          <w:color w:val="000000" w:themeColor="text1"/>
          <w:sz w:val="22"/>
          <w:szCs w:val="22"/>
        </w:rPr>
        <w:t>Tensión y corriente de entrada a la fuente (Vbat e Ibat) y tensiones obtenidas a la salida de la etapa de rectificación y filtrado del bobinado secundario.</w:t>
      </w:r>
    </w:p>
    <w:p w14:paraId="7BCBB8FB" w14:textId="554597F0" w:rsidR="00060E01" w:rsidRDefault="00060E01" w:rsidP="000F0304">
      <w:pPr>
        <w:ind w:firstLine="0"/>
        <w:rPr>
          <w:color w:val="000000" w:themeColor="text1"/>
        </w:rPr>
      </w:pPr>
    </w:p>
    <w:p w14:paraId="7CF1520C" w14:textId="77777777" w:rsidR="006718FD" w:rsidRPr="006718FD" w:rsidRDefault="006718FD" w:rsidP="000F0304">
      <w:pPr>
        <w:ind w:firstLine="0"/>
        <w:rPr>
          <w:color w:val="000000" w:themeColor="text1"/>
          <w:sz w:val="14"/>
        </w:rPr>
      </w:pPr>
    </w:p>
    <w:p w14:paraId="7DD4053F" w14:textId="0B7598F3" w:rsidR="00972F36" w:rsidRDefault="006718FD" w:rsidP="00972F36">
      <w:r>
        <w:t>Cabe resaltar que las tensiones de salida están aplicadas sobre las resistencias de sangrado conformadas por los pares R1-R2 y R3-R4, ambas con un valor aproximado de 333 k</w:t>
      </w:r>
      <w:r w:rsidRPr="006718FD">
        <w:t>Ω</w:t>
      </w:r>
      <w:r>
        <w:t>, lo que genera un demanda mínima de corriente a los capacitores de filtro C2 y C3 que evitan que las sobretensiones superen los valores nominales de tensión de ruptura del aislante, el cual se encuentra en los 450 V. Sin embargo estas resistencias de sangrado producen un consumo de potencia constante que eventualmente puede ser contabilizado como parte del consumo base de la fuente</w:t>
      </w:r>
      <w:r w:rsidR="004641E7">
        <w:t xml:space="preserve"> y que afectará su rendimiento</w:t>
      </w:r>
      <w:r>
        <w:t>.</w:t>
      </w:r>
    </w:p>
    <w:p w14:paraId="61E15362" w14:textId="77777777" w:rsidR="006718FD" w:rsidRPr="006718FD" w:rsidRDefault="006718FD" w:rsidP="00972F36">
      <w:pPr>
        <w:rPr>
          <w:sz w:val="14"/>
        </w:rPr>
      </w:pPr>
    </w:p>
    <w:p w14:paraId="28D42DB5" w14:textId="2EEAD45B" w:rsidR="00770E9F" w:rsidRDefault="00770E9F" w:rsidP="00770E9F">
      <w:pPr>
        <w:pStyle w:val="Ttulo4"/>
        <w:numPr>
          <w:ilvl w:val="3"/>
          <w:numId w:val="1"/>
        </w:numPr>
        <w:rPr>
          <w:color w:val="000000" w:themeColor="text1"/>
        </w:rPr>
      </w:pPr>
      <w:r>
        <w:rPr>
          <w:color w:val="000000" w:themeColor="text1"/>
        </w:rPr>
        <w:t>Salidas AT en l</w:t>
      </w:r>
      <w:r w:rsidRPr="00C2235E">
        <w:rPr>
          <w:color w:val="000000" w:themeColor="text1"/>
        </w:rPr>
        <w:t>azo cerrado</w:t>
      </w:r>
    </w:p>
    <w:p w14:paraId="50FECDFE" w14:textId="575AE01E" w:rsidR="00C46036" w:rsidRDefault="00130B4B" w:rsidP="00F43E1E">
      <w:r>
        <w:t xml:space="preserve">Teniendo en cuenta las </w:t>
      </w:r>
      <w:r w:rsidR="001C37CA">
        <w:t xml:space="preserve">características de la señal de electroestimulación que se pretende generar, así como las limitaciones eléctricas de los componentes </w:t>
      </w:r>
      <w:r w:rsidR="007F5184">
        <w:t>del</w:t>
      </w:r>
      <w:r w:rsidR="001C37CA">
        <w:t xml:space="preserve"> Conversor V-I</w:t>
      </w:r>
      <w:r w:rsidR="00F43E1E">
        <w:t xml:space="preserve"> </w:t>
      </w:r>
      <w:r w:rsidR="00F43E1E" w:rsidRPr="00F43E1E">
        <w:t>que</w:t>
      </w:r>
      <w:r w:rsidR="00F43E1E">
        <w:t xml:space="preserve"> deben interactuar con la etapa de alta tensión</w:t>
      </w:r>
      <w:r w:rsidR="001C37CA">
        <w:t xml:space="preserve">, </w:t>
      </w:r>
      <w:r w:rsidR="00F43E1E">
        <w:t>representada con las conexiones (net) en color rojo en el</w:t>
      </w:r>
      <w:r w:rsidR="001C37CA">
        <w:t xml:space="preserve"> circuito esquemático </w:t>
      </w:r>
      <w:r w:rsidR="00F43E1E">
        <w:t>de</w:t>
      </w:r>
      <w:r w:rsidR="001C37CA">
        <w:t xml:space="preserve"> </w:t>
      </w:r>
      <w:r w:rsidR="001C37CA" w:rsidRPr="00F43E1E">
        <w:t xml:space="preserve">la </w:t>
      </w:r>
      <w:r w:rsidR="001C37CA" w:rsidRPr="00F43E1E">
        <w:fldChar w:fldCharType="begin"/>
      </w:r>
      <w:r w:rsidR="001C37CA" w:rsidRPr="00F43E1E">
        <w:instrText xml:space="preserve"> REF _Ref184930785 \h </w:instrText>
      </w:r>
      <w:r w:rsidR="00F43E1E">
        <w:instrText xml:space="preserve"> \* MERGEFORMAT </w:instrText>
      </w:r>
      <w:r w:rsidR="001C37CA" w:rsidRPr="00F43E1E">
        <w:fldChar w:fldCharType="separate"/>
      </w:r>
      <w:r w:rsidR="00F43E1E">
        <w:t>Fig.</w:t>
      </w:r>
      <w:r w:rsidR="001C37CA" w:rsidRPr="00F43E1E">
        <w:t xml:space="preserve"> </w:t>
      </w:r>
      <w:r w:rsidR="00F43E1E" w:rsidRPr="00F43E1E">
        <w:rPr>
          <w:color w:val="0070C0"/>
          <w:u w:val="single"/>
        </w:rPr>
        <w:t>(</w:t>
      </w:r>
      <w:r w:rsidR="001C37CA" w:rsidRPr="00F43E1E">
        <w:rPr>
          <w:noProof/>
          <w:color w:val="0070C0"/>
          <w:u w:val="single"/>
        </w:rPr>
        <w:t>2</w:t>
      </w:r>
      <w:r w:rsidR="001C37CA" w:rsidRPr="00F43E1E">
        <w:rPr>
          <w:color w:val="0070C0"/>
          <w:u w:val="single"/>
        </w:rPr>
        <w:noBreakHyphen/>
      </w:r>
      <w:r w:rsidR="001C37CA" w:rsidRPr="00F43E1E">
        <w:rPr>
          <w:noProof/>
          <w:color w:val="0070C0"/>
          <w:u w:val="single"/>
        </w:rPr>
        <w:t>42</w:t>
      </w:r>
      <w:r w:rsidR="001C37CA" w:rsidRPr="00F43E1E">
        <w:fldChar w:fldCharType="end"/>
      </w:r>
      <w:r w:rsidR="00F43E1E" w:rsidRPr="00F43E1E">
        <w:rPr>
          <w:color w:val="0070C0"/>
          <w:u w:val="single"/>
        </w:rPr>
        <w:t>)</w:t>
      </w:r>
      <w:r w:rsidR="001C37CA" w:rsidRPr="00F43E1E">
        <w:t xml:space="preserve">, </w:t>
      </w:r>
      <w:r w:rsidR="00F43E1E">
        <w:t xml:space="preserve">resulta necesario y conveniente </w:t>
      </w:r>
      <w:r w:rsidR="007F5184">
        <w:t>limitar las tensiones de salida. I</w:t>
      </w:r>
      <w:r w:rsidR="00F43E1E">
        <w:t xml:space="preserve">ncluso </w:t>
      </w:r>
      <w:r w:rsidR="007F5184">
        <w:t>no se presenta</w:t>
      </w:r>
      <w:r w:rsidR="00F43E1E">
        <w:t xml:space="preserve"> la necesidad de mantener su simetría, dado que la señal a generar no tiene esta caracter</w:t>
      </w:r>
      <w:r w:rsidR="007F5184">
        <w:t xml:space="preserve">ística, lo que implica que </w:t>
      </w:r>
      <w:r w:rsidR="00F43E1E">
        <w:t xml:space="preserve">una fuente de alta tensión simétrica </w:t>
      </w:r>
      <w:r w:rsidR="007F5184">
        <w:t>involucraría un</w:t>
      </w:r>
      <w:r w:rsidR="00F43E1E">
        <w:t xml:space="preserve"> desperdicio de rango din</w:t>
      </w:r>
      <w:r w:rsidR="007F5184">
        <w:t>ámico d</w:t>
      </w:r>
      <w:r w:rsidR="00F43E1E">
        <w:t xml:space="preserve">e tensión en el margen positivo respecto al negativo, que tendría un aprovechamiento mayor dada la </w:t>
      </w:r>
      <w:r w:rsidR="00F43E1E">
        <w:lastRenderedPageBreak/>
        <w:t xml:space="preserve">asimetría favorable hacia las corrientes catódicas (salientes) </w:t>
      </w:r>
      <w:r w:rsidR="007F5184">
        <w:t>que posee</w:t>
      </w:r>
      <w:r w:rsidR="00F43E1E">
        <w:t xml:space="preserve"> la señal de electroestimulación planteada como objetivo.</w:t>
      </w:r>
    </w:p>
    <w:p w14:paraId="5454BCEF" w14:textId="136C2FBF" w:rsidR="007F5184" w:rsidRDefault="007F5184" w:rsidP="00F43E1E">
      <w:r>
        <w:t>En este sentido se exploró el funcionamiento de la fuente en lazo cerrado, conectando el punto medio del divisor resistivo formado por R1 y R2, establecido entre GND y la salida V</w:t>
      </w:r>
      <w:r w:rsidRPr="007F5184">
        <w:rPr>
          <w:vertAlign w:val="subscript"/>
        </w:rPr>
        <w:t>AT</w:t>
      </w:r>
      <w:r>
        <w:t>+, calculado para que produzca una muestra de 1/100 partes de la tensión presente sobre la mencionada salida.</w:t>
      </w:r>
    </w:p>
    <w:p w14:paraId="68E483EB" w14:textId="5B843EDC" w:rsidR="00897B21" w:rsidRDefault="0035104F" w:rsidP="0035104F">
      <w:r>
        <w:t>Configurado el SG3525 con una Rref(RV2) = 5.22 k</w:t>
      </w:r>
      <w:r w:rsidRPr="0035104F">
        <w:t>Ω</w:t>
      </w:r>
      <w:r>
        <w:t xml:space="preserve">, produciendo una Vcomp conectada al PIN 2 del integrado, de valor Vcomp </w:t>
      </w:r>
      <w:r w:rsidR="00942D3E">
        <w:rPr>
          <w:rFonts w:ascii="Cambria Math" w:hAnsi="Cambria Math"/>
        </w:rPr>
        <w:t>≌</w:t>
      </w:r>
      <w:r w:rsidR="00942D3E">
        <w:t xml:space="preserve"> 2</w:t>
      </w:r>
      <w:r>
        <w:t xml:space="preserve"> V, las formas de onda estabilizadas de ambas salidas del CI estando la fuente en vacío se presentan a continuación</w:t>
      </w:r>
      <w:r w:rsidR="00942D3E">
        <w:t>,</w:t>
      </w:r>
      <w:r>
        <w:t xml:space="preserve"> en </w:t>
      </w:r>
      <w:r w:rsidRPr="0035104F">
        <w:t xml:space="preserve">la </w:t>
      </w:r>
      <w:r w:rsidRPr="0035104F">
        <w:fldChar w:fldCharType="begin"/>
      </w:r>
      <w:r w:rsidRPr="0035104F">
        <w:instrText xml:space="preserve"> REF _Ref184931737 \h </w:instrText>
      </w:r>
      <w:r>
        <w:instrText xml:space="preserve"> \* MERGEFORMAT </w:instrText>
      </w:r>
      <w:r w:rsidRPr="0035104F">
        <w:fldChar w:fldCharType="separate"/>
      </w:r>
      <w:r w:rsidRPr="0035104F">
        <w:rPr>
          <w:color w:val="000000" w:themeColor="text1"/>
        </w:rPr>
        <w:t xml:space="preserve">Fig. </w:t>
      </w:r>
      <w:r w:rsidRPr="0035104F">
        <w:rPr>
          <w:color w:val="0070C0"/>
          <w:u w:val="single"/>
        </w:rPr>
        <w:t>(</w:t>
      </w:r>
      <w:r w:rsidRPr="0035104F">
        <w:rPr>
          <w:noProof/>
          <w:color w:val="0070C0"/>
          <w:u w:val="single"/>
        </w:rPr>
        <w:t>3</w:t>
      </w:r>
      <w:r w:rsidRPr="0035104F">
        <w:rPr>
          <w:color w:val="0070C0"/>
          <w:u w:val="single"/>
        </w:rPr>
        <w:noBreakHyphen/>
      </w:r>
      <w:r w:rsidRPr="0035104F">
        <w:rPr>
          <w:noProof/>
          <w:color w:val="0070C0"/>
          <w:u w:val="single"/>
        </w:rPr>
        <w:t>7</w:t>
      </w:r>
      <w:r w:rsidRPr="0035104F">
        <w:fldChar w:fldCharType="end"/>
      </w:r>
      <w:r w:rsidRPr="0035104F">
        <w:rPr>
          <w:color w:val="0070C0"/>
          <w:u w:val="single"/>
        </w:rPr>
        <w:t>)</w:t>
      </w:r>
      <w:r w:rsidRPr="0035104F">
        <w:t>:</w:t>
      </w:r>
      <w:r>
        <w:t xml:space="preserve"> </w:t>
      </w:r>
    </w:p>
    <w:p w14:paraId="21A5B088" w14:textId="77777777" w:rsidR="00897B21" w:rsidRPr="0035104F" w:rsidRDefault="00897B21" w:rsidP="00770E9F">
      <w:pPr>
        <w:rPr>
          <w:sz w:val="8"/>
        </w:rPr>
      </w:pPr>
    </w:p>
    <w:p w14:paraId="6C7202EE" w14:textId="5675FADC" w:rsidR="00897B21" w:rsidRDefault="00130B4B" w:rsidP="00770E9F">
      <w:r>
        <w:rPr>
          <w:noProof/>
          <w:lang w:val="es-AR"/>
        </w:rPr>
        <mc:AlternateContent>
          <mc:Choice Requires="wpg">
            <w:drawing>
              <wp:anchor distT="0" distB="0" distL="114300" distR="114300" simplePos="0" relativeHeight="251885568" behindDoc="0" locked="0" layoutInCell="1" allowOverlap="1" wp14:anchorId="0725C0B0" wp14:editId="3186B3E2">
                <wp:simplePos x="0" y="0"/>
                <wp:positionH relativeFrom="column">
                  <wp:posOffset>1151842</wp:posOffset>
                </wp:positionH>
                <wp:positionV relativeFrom="paragraph">
                  <wp:posOffset>-85833</wp:posOffset>
                </wp:positionV>
                <wp:extent cx="3810000" cy="2785745"/>
                <wp:effectExtent l="0" t="0" r="0" b="0"/>
                <wp:wrapNone/>
                <wp:docPr id="343" name="Grupo 343"/>
                <wp:cNvGraphicFramePr/>
                <a:graphic xmlns:a="http://schemas.openxmlformats.org/drawingml/2006/main">
                  <a:graphicData uri="http://schemas.microsoft.com/office/word/2010/wordprocessingGroup">
                    <wpg:wgp>
                      <wpg:cNvGrpSpPr/>
                      <wpg:grpSpPr>
                        <a:xfrm>
                          <a:off x="0" y="0"/>
                          <a:ext cx="3810000" cy="2785745"/>
                          <a:chOff x="0" y="0"/>
                          <a:chExt cx="3810000" cy="2785745"/>
                        </a:xfrm>
                      </wpg:grpSpPr>
                      <pic:pic xmlns:pic="http://schemas.openxmlformats.org/drawingml/2006/picture">
                        <pic:nvPicPr>
                          <pic:cNvPr id="327" name="Imagen 327"/>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810000" cy="2286000"/>
                          </a:xfrm>
                          <a:prstGeom prst="rect">
                            <a:avLst/>
                          </a:prstGeom>
                        </pic:spPr>
                      </pic:pic>
                      <wps:wsp>
                        <wps:cNvPr id="328" name="Cuadro de texto 328"/>
                        <wps:cNvSpPr txBox="1"/>
                        <wps:spPr>
                          <a:xfrm>
                            <a:off x="0" y="2337435"/>
                            <a:ext cx="3810000" cy="448310"/>
                          </a:xfrm>
                          <a:prstGeom prst="rect">
                            <a:avLst/>
                          </a:prstGeom>
                          <a:solidFill>
                            <a:prstClr val="white"/>
                          </a:solidFill>
                          <a:ln>
                            <a:noFill/>
                          </a:ln>
                          <a:effectLst/>
                        </wps:spPr>
                        <wps:txbx>
                          <w:txbxContent>
                            <w:p w14:paraId="0375FE22" w14:textId="13A584DE" w:rsidR="00F73331" w:rsidRPr="00897B21" w:rsidRDefault="00F73331" w:rsidP="00897B21">
                              <w:pPr>
                                <w:pStyle w:val="Descripcin"/>
                                <w:jc w:val="center"/>
                                <w:rPr>
                                  <w:i w:val="0"/>
                                  <w:noProof/>
                                  <w:color w:val="000000" w:themeColor="text1"/>
                                  <w:sz w:val="32"/>
                                  <w:szCs w:val="24"/>
                                </w:rPr>
                              </w:pPr>
                              <w:bookmarkStart w:id="464"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4"/>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25C0B0" id="Grupo 343" o:spid="_x0000_s1119" style="position:absolute;left:0;text-align:left;margin-left:90.7pt;margin-top:-6.75pt;width:300pt;height:219.35pt;z-index:251885568" coordsize="38100,27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">
                <v:shape id="Imagen 327" o:spid="_x0000_s1120" type="#_x0000_t75" style="position:absolute;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O1w3FAAAA3AAAAA8AAABkcnMvZG93bnJldi54bWxEj0FrwkAUhO8F/8PyBC/FbEyphtRVRFto&#10;j9WA12f2mYRm34bdNab/vlso9DjMzDfMejuaTgzkfGtZwSJJQRBXVrdcKyhPb/MchA/IGjvLpOCb&#10;PGw3k4c1Ftre+ZOGY6hFhLAvUEETQl9I6auGDPrE9sTRu1pnMETpaqkd3iPcdDJL06U02HJcaLCn&#10;fUPV1/FmFLhR94vz4VaXjx/X1esz5/qyzJWaTcfdC4hAY/gP/7XftYKnbAW/Z+IR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DtcNxQAAANwAAAAPAAAAAAAAAAAAAAAA&#10;AJ8CAABkcnMvZG93bnJldi54bWxQSwUGAAAAAAQABAD3AAAAkQMAAAAA&#10;">
                  <v:imagedata r:id="rId210" o:title=""/>
                  <v:path arrowok="t"/>
                </v:shape>
                <v:shape id="Cuadro de texto 328" o:spid="_x0000_s1121" type="#_x0000_t202" style="position:absolute;top:23374;width:38100;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X8cMA&#10;AADcAAAADwAAAGRycy9kb3ducmV2LnhtbERPz2vCMBS+D/Y/hCfsMjSdioxqFJENNi9i58Xbo3k2&#10;1ealJKl2/705CB4/vt+LVW8bcSUfascKPkYZCOLS6ZorBYe/7+EniBCRNTaOScE/BVgtX18WmGt3&#10;4z1di1iJFMIhRwUmxjaXMpSGLIaRa4kTd3LeYkzQV1J7vKVw28hxls2kxZpTg8GWNobKS9FZBbvp&#10;cWfeu9PXdj2d+N9Dt5mdq0Kpt0G/noOI1Men+OH+0Qom47Q2nU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EX8cMAAADcAAAADwAAAAAAAAAAAAAAAACYAgAAZHJzL2Rv&#10;d25yZXYueG1sUEsFBgAAAAAEAAQA9QAAAIgDAAAAAA==&#10;" stroked="f">
                  <v:textbox style="mso-fit-shape-to-text:t" inset="0,0,0,0">
                    <w:txbxContent>
                      <w:p w14:paraId="0375FE22" w14:textId="13A584DE" w:rsidR="00F73331" w:rsidRPr="00897B21" w:rsidRDefault="00F73331" w:rsidP="00897B21">
                        <w:pPr>
                          <w:pStyle w:val="Descripcin"/>
                          <w:jc w:val="center"/>
                          <w:rPr>
                            <w:i w:val="0"/>
                            <w:noProof/>
                            <w:color w:val="000000" w:themeColor="text1"/>
                            <w:sz w:val="32"/>
                            <w:szCs w:val="24"/>
                          </w:rPr>
                        </w:pPr>
                        <w:bookmarkStart w:id="465" w:name="_Ref184931737"/>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w:t>
                        </w:r>
                        <w:r>
                          <w:rPr>
                            <w:color w:val="000000" w:themeColor="text1"/>
                            <w:sz w:val="22"/>
                          </w:rPr>
                          <w:fldChar w:fldCharType="end"/>
                        </w:r>
                        <w:bookmarkEnd w:id="465"/>
                        <w:r w:rsidRPr="00897B21">
                          <w:rPr>
                            <w:color w:val="000000" w:themeColor="text1"/>
                            <w:sz w:val="22"/>
                          </w:rPr>
                          <w:t>:</w:t>
                        </w:r>
                        <w:r w:rsidRPr="00897B21">
                          <w:rPr>
                            <w:i w:val="0"/>
                            <w:color w:val="000000" w:themeColor="text1"/>
                            <w:sz w:val="22"/>
                          </w:rPr>
                          <w:t xml:space="preserve"> Señal de las salidas A y B del SG3525 con lazo cerrado (Fuente: elaboración propia).</w:t>
                        </w:r>
                      </w:p>
                    </w:txbxContent>
                  </v:textbox>
                </v:shape>
              </v:group>
            </w:pict>
          </mc:Fallback>
        </mc:AlternateContent>
      </w:r>
    </w:p>
    <w:p w14:paraId="6CE76722" w14:textId="4FE73C85" w:rsidR="00897B21" w:rsidRDefault="00897B21" w:rsidP="00770E9F"/>
    <w:p w14:paraId="046C7B2A" w14:textId="0E7D3ED3" w:rsidR="00897B21" w:rsidRDefault="00897B21" w:rsidP="00770E9F"/>
    <w:p w14:paraId="50BDBED1" w14:textId="39A2EF6A" w:rsidR="00897B21" w:rsidRDefault="00897B21" w:rsidP="00770E9F"/>
    <w:p w14:paraId="563EB543" w14:textId="07CACD77" w:rsidR="00770E9F" w:rsidRDefault="00770E9F" w:rsidP="00770E9F"/>
    <w:p w14:paraId="24869955" w14:textId="255B7C9A" w:rsidR="00897B21" w:rsidRDefault="00897B21" w:rsidP="00770E9F"/>
    <w:p w14:paraId="76E60958" w14:textId="21855818" w:rsidR="00897B21" w:rsidRDefault="00897B21" w:rsidP="00770E9F"/>
    <w:p w14:paraId="720179F7" w14:textId="46398B4B" w:rsidR="00897B21" w:rsidRDefault="00897B21" w:rsidP="00770E9F"/>
    <w:p w14:paraId="59F6C472" w14:textId="416885FB" w:rsidR="0035104F" w:rsidRPr="00235533" w:rsidRDefault="00942D3E" w:rsidP="00770E9F">
      <w:r>
        <w:t xml:space="preserve">En la captura se expone cómo el ciclo de trabajo se reduce a un 5 % considerando cada salida en individual y al 10 % tomando la señal combinada de ambas salidas. En dicho régimen de funcionamiento, las tensiones se salida estabilizadas para la condición de vacío y la demanda de potencia desde la fuente que representa el banco de baterías, se presentan en </w:t>
      </w:r>
      <w:r w:rsidRPr="00235533">
        <w:t>la</w:t>
      </w:r>
      <w:r w:rsidR="00235533" w:rsidRPr="00235533">
        <w:t xml:space="preserve"> </w:t>
      </w:r>
      <w:r w:rsidR="00235533" w:rsidRPr="00235533">
        <w:fldChar w:fldCharType="begin"/>
      </w:r>
      <w:r w:rsidR="00235533" w:rsidRPr="00235533">
        <w:instrText xml:space="preserve"> REF _Ref184933373 \h </w:instrText>
      </w:r>
      <w:r w:rsidR="00235533">
        <w:instrText xml:space="preserve"> \* MERGEFORMAT </w:instrText>
      </w:r>
      <w:r w:rsidR="00235533" w:rsidRPr="00235533">
        <w:fldChar w:fldCharType="separate"/>
      </w:r>
      <w:r w:rsidR="00235533" w:rsidRPr="00235533">
        <w:rPr>
          <w:color w:val="000000" w:themeColor="text1"/>
        </w:rPr>
        <w:t xml:space="preserve">Tabla </w:t>
      </w:r>
      <w:r w:rsidR="00235533" w:rsidRPr="00235533">
        <w:rPr>
          <w:color w:val="0070C0"/>
          <w:u w:val="single"/>
        </w:rPr>
        <w:t>(</w:t>
      </w:r>
      <w:r w:rsidR="00235533" w:rsidRPr="00235533">
        <w:rPr>
          <w:noProof/>
          <w:color w:val="0070C0"/>
          <w:u w:val="single"/>
        </w:rPr>
        <w:t>3</w:t>
      </w:r>
      <w:r w:rsidR="00235533" w:rsidRPr="00235533">
        <w:rPr>
          <w:color w:val="0070C0"/>
          <w:u w:val="single"/>
        </w:rPr>
        <w:noBreakHyphen/>
      </w:r>
      <w:r w:rsidR="00235533" w:rsidRPr="00235533">
        <w:rPr>
          <w:noProof/>
          <w:color w:val="0070C0"/>
          <w:u w:val="single"/>
        </w:rPr>
        <w:t>4</w:t>
      </w:r>
      <w:r w:rsidR="00235533" w:rsidRPr="00235533">
        <w:fldChar w:fldCharType="end"/>
      </w:r>
      <w:r w:rsidR="00235533" w:rsidRPr="00235533">
        <w:rPr>
          <w:color w:val="0070C0"/>
          <w:u w:val="single"/>
        </w:rPr>
        <w:t>)</w:t>
      </w:r>
      <w:r w:rsidRPr="00235533">
        <w:t>:</w:t>
      </w:r>
    </w:p>
    <w:tbl>
      <w:tblPr>
        <w:tblStyle w:val="Tablaconcuadrcula"/>
        <w:tblpPr w:leftFromText="141" w:rightFromText="141" w:vertAnchor="text" w:horzAnchor="margin" w:tblpXSpec="center" w:tblpY="627"/>
        <w:tblW w:w="0" w:type="auto"/>
        <w:tblLook w:val="04A0" w:firstRow="1" w:lastRow="0" w:firstColumn="1" w:lastColumn="0" w:noHBand="0" w:noVBand="1"/>
      </w:tblPr>
      <w:tblGrid>
        <w:gridCol w:w="1746"/>
        <w:gridCol w:w="1417"/>
        <w:gridCol w:w="1609"/>
        <w:gridCol w:w="1608"/>
      </w:tblGrid>
      <w:tr w:rsidR="00235533" w14:paraId="595D7D6C" w14:textId="77777777" w:rsidTr="00235533">
        <w:tc>
          <w:tcPr>
            <w:tcW w:w="1746" w:type="dxa"/>
          </w:tcPr>
          <w:p w14:paraId="025A1076" w14:textId="77777777" w:rsidR="00235533" w:rsidRPr="000F0304" w:rsidRDefault="00235533" w:rsidP="00235533">
            <w:pPr>
              <w:ind w:firstLine="0"/>
              <w:jc w:val="center"/>
              <w:rPr>
                <w:b/>
                <w:color w:val="000000" w:themeColor="text1"/>
              </w:rPr>
            </w:pPr>
            <w:r w:rsidRPr="000F0304">
              <w:rPr>
                <w:b/>
                <w:color w:val="000000" w:themeColor="text1"/>
              </w:rPr>
              <w:t>V</w:t>
            </w:r>
            <w:r w:rsidRPr="000F0304">
              <w:rPr>
                <w:b/>
                <w:color w:val="000000" w:themeColor="text1"/>
                <w:vertAlign w:val="subscript"/>
              </w:rPr>
              <w:t>bat</w:t>
            </w:r>
          </w:p>
        </w:tc>
        <w:tc>
          <w:tcPr>
            <w:tcW w:w="1417" w:type="dxa"/>
          </w:tcPr>
          <w:p w14:paraId="54363D5B" w14:textId="77777777" w:rsidR="00235533" w:rsidRPr="000F0304" w:rsidRDefault="00235533" w:rsidP="00235533">
            <w:pPr>
              <w:ind w:firstLine="0"/>
              <w:jc w:val="center"/>
              <w:rPr>
                <w:b/>
                <w:color w:val="000000" w:themeColor="text1"/>
              </w:rPr>
            </w:pPr>
            <w:r w:rsidRPr="000F0304">
              <w:rPr>
                <w:b/>
                <w:color w:val="000000" w:themeColor="text1"/>
              </w:rPr>
              <w:t>I</w:t>
            </w:r>
            <w:r w:rsidRPr="000F0304">
              <w:rPr>
                <w:b/>
                <w:color w:val="000000" w:themeColor="text1"/>
                <w:vertAlign w:val="subscript"/>
              </w:rPr>
              <w:t>bat</w:t>
            </w:r>
          </w:p>
        </w:tc>
        <w:tc>
          <w:tcPr>
            <w:tcW w:w="1609" w:type="dxa"/>
          </w:tcPr>
          <w:p w14:paraId="3FDCB8A2" w14:textId="77777777" w:rsidR="00235533" w:rsidRPr="000F0304" w:rsidRDefault="00235533" w:rsidP="00235533">
            <w:pPr>
              <w:ind w:firstLine="0"/>
              <w:jc w:val="center"/>
              <w:rPr>
                <w:b/>
                <w:color w:val="000000" w:themeColor="text1"/>
              </w:rPr>
            </w:pPr>
            <w:r w:rsidRPr="000F0304">
              <w:rPr>
                <w:b/>
                <w:color w:val="000000" w:themeColor="text1"/>
              </w:rPr>
              <w:t>Vat+</w:t>
            </w:r>
          </w:p>
        </w:tc>
        <w:tc>
          <w:tcPr>
            <w:tcW w:w="1608" w:type="dxa"/>
          </w:tcPr>
          <w:p w14:paraId="11A3F0E7" w14:textId="77777777" w:rsidR="00235533" w:rsidRPr="000F0304" w:rsidRDefault="00235533" w:rsidP="00235533">
            <w:pPr>
              <w:ind w:firstLine="0"/>
              <w:jc w:val="center"/>
              <w:rPr>
                <w:b/>
                <w:color w:val="000000" w:themeColor="text1"/>
              </w:rPr>
            </w:pPr>
            <w:r w:rsidRPr="000F0304">
              <w:rPr>
                <w:b/>
                <w:color w:val="000000" w:themeColor="text1"/>
              </w:rPr>
              <w:t>Vat-</w:t>
            </w:r>
          </w:p>
        </w:tc>
      </w:tr>
      <w:tr w:rsidR="00235533" w14:paraId="5E6D1177" w14:textId="77777777" w:rsidTr="00235533">
        <w:tc>
          <w:tcPr>
            <w:tcW w:w="1746" w:type="dxa"/>
          </w:tcPr>
          <w:p w14:paraId="72A17837" w14:textId="77777777" w:rsidR="00235533" w:rsidRDefault="00235533" w:rsidP="00235533">
            <w:pPr>
              <w:ind w:firstLine="0"/>
              <w:jc w:val="center"/>
              <w:rPr>
                <w:color w:val="000000" w:themeColor="text1"/>
              </w:rPr>
            </w:pPr>
            <w:r>
              <w:rPr>
                <w:color w:val="000000" w:themeColor="text1"/>
              </w:rPr>
              <w:t>(11.4 ± 0.34 )V</w:t>
            </w:r>
          </w:p>
        </w:tc>
        <w:tc>
          <w:tcPr>
            <w:tcW w:w="1417" w:type="dxa"/>
          </w:tcPr>
          <w:p w14:paraId="378DC9F8" w14:textId="3B87B1C1" w:rsidR="00235533" w:rsidRDefault="00235533" w:rsidP="00235533">
            <w:pPr>
              <w:ind w:firstLine="0"/>
              <w:jc w:val="center"/>
              <w:rPr>
                <w:color w:val="000000" w:themeColor="text1"/>
              </w:rPr>
            </w:pPr>
            <w:r>
              <w:rPr>
                <w:color w:val="000000" w:themeColor="text1"/>
              </w:rPr>
              <w:t>70 mA</w:t>
            </w:r>
          </w:p>
        </w:tc>
        <w:tc>
          <w:tcPr>
            <w:tcW w:w="1609" w:type="dxa"/>
          </w:tcPr>
          <w:p w14:paraId="558A0FD3" w14:textId="77777777" w:rsidR="00235533" w:rsidRDefault="00235533" w:rsidP="00235533">
            <w:pPr>
              <w:ind w:firstLine="0"/>
              <w:jc w:val="center"/>
              <w:rPr>
                <w:color w:val="000000" w:themeColor="text1"/>
              </w:rPr>
            </w:pPr>
            <w:r>
              <w:rPr>
                <w:color w:val="000000" w:themeColor="text1"/>
              </w:rPr>
              <w:t>(72 ± 16) V</w:t>
            </w:r>
          </w:p>
        </w:tc>
        <w:tc>
          <w:tcPr>
            <w:tcW w:w="1608" w:type="dxa"/>
          </w:tcPr>
          <w:p w14:paraId="2C8DFE99" w14:textId="77777777" w:rsidR="00235533" w:rsidRDefault="00235533" w:rsidP="00235533">
            <w:pPr>
              <w:ind w:firstLine="0"/>
              <w:jc w:val="center"/>
              <w:rPr>
                <w:color w:val="000000" w:themeColor="text1"/>
              </w:rPr>
            </w:pPr>
            <w:r>
              <w:rPr>
                <w:color w:val="000000" w:themeColor="text1"/>
              </w:rPr>
              <w:t>-(223 ± 16) V</w:t>
            </w:r>
          </w:p>
        </w:tc>
      </w:tr>
    </w:tbl>
    <w:p w14:paraId="2912CEA6" w14:textId="52A54AEB" w:rsidR="00235533" w:rsidRPr="00235533" w:rsidRDefault="00235533" w:rsidP="00235533">
      <w:pPr>
        <w:pStyle w:val="Descripcin"/>
        <w:keepNext/>
        <w:ind w:left="567" w:right="566" w:firstLine="0"/>
        <w:jc w:val="center"/>
        <w:rPr>
          <w:i w:val="0"/>
          <w:color w:val="000000" w:themeColor="text1"/>
          <w:sz w:val="22"/>
        </w:rPr>
      </w:pPr>
      <w:bookmarkStart w:id="466" w:name="_Ref184933373"/>
      <w:r w:rsidRPr="00235533">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4</w:t>
      </w:r>
      <w:r w:rsidR="00176E96">
        <w:rPr>
          <w:color w:val="000000" w:themeColor="text1"/>
          <w:sz w:val="22"/>
        </w:rPr>
        <w:fldChar w:fldCharType="end"/>
      </w:r>
      <w:bookmarkEnd w:id="466"/>
      <w:r w:rsidRPr="00235533">
        <w:rPr>
          <w:color w:val="000000" w:themeColor="text1"/>
          <w:sz w:val="22"/>
        </w:rPr>
        <w:t>:</w:t>
      </w:r>
      <w:r w:rsidRPr="00235533">
        <w:rPr>
          <w:i w:val="0"/>
          <w:color w:val="000000" w:themeColor="text1"/>
          <w:sz w:val="22"/>
        </w:rPr>
        <w:t xml:space="preserve"> Tensión y corriente de entrada a la fuente (Vbat e Ibat) y tensiones obtenidas a la salida de la etapa de rectificación y filtrado del bobinado secundario en lazo cerrado.</w:t>
      </w:r>
    </w:p>
    <w:p w14:paraId="604545FF" w14:textId="77777777" w:rsidR="00235533" w:rsidRDefault="00235533" w:rsidP="00235533">
      <w:pPr>
        <w:ind w:firstLine="0"/>
      </w:pPr>
    </w:p>
    <w:p w14:paraId="3DB0E274" w14:textId="1F876320" w:rsidR="00897B21" w:rsidRPr="006F3954" w:rsidRDefault="00897B21" w:rsidP="00770E9F">
      <w:pPr>
        <w:rPr>
          <w:sz w:val="14"/>
        </w:rPr>
      </w:pPr>
    </w:p>
    <w:p w14:paraId="45EC615E" w14:textId="0E3A27EA" w:rsidR="00897B21" w:rsidRDefault="0032541E" w:rsidP="00770E9F">
      <w:pPr>
        <w:rPr>
          <w:color w:val="000000" w:themeColor="text1"/>
        </w:rPr>
      </w:pPr>
      <w:r>
        <w:t>Los resultados en las tensiones medidas</w:t>
      </w:r>
      <w:r w:rsidR="00D603D1">
        <w:t xml:space="preserve"> bajo el régimen de funcionamiento planteado presentan una clara asimetría favorable hacia la polaridad negativa en un orden del 300 % aproximadamente. Esta información es posible contrastarla con la diferencia en </w:t>
      </w:r>
      <w:r w:rsidR="00895656">
        <w:t>términos</w:t>
      </w:r>
      <w:r w:rsidR="00D603D1">
        <w:t xml:space="preserve"> de simetría de la señal de electroestimulación deseada, la cual se corresponde a una forma de onda </w:t>
      </w:r>
      <w:r w:rsidR="00895656">
        <w:t xml:space="preserve">como la </w:t>
      </w:r>
      <w:r w:rsidR="00D603D1">
        <w:t xml:space="preserve">teórica presentada </w:t>
      </w:r>
      <w:r w:rsidR="00D603D1" w:rsidRPr="00895656">
        <w:t xml:space="preserve">en la </w:t>
      </w:r>
      <w:r w:rsidR="00D603D1" w:rsidRPr="00895656">
        <w:fldChar w:fldCharType="begin"/>
      </w:r>
      <w:r w:rsidR="00D603D1" w:rsidRPr="00895656">
        <w:instrText xml:space="preserve"> REF _Ref169517353 \h </w:instrText>
      </w:r>
      <w:r w:rsidR="00895656">
        <w:instrText xml:space="preserve"> \* MERGEFORMAT </w:instrText>
      </w:r>
      <w:r w:rsidR="00D603D1" w:rsidRPr="00895656">
        <w:fldChar w:fldCharType="separate"/>
      </w:r>
      <w:r w:rsidR="00D603D1" w:rsidRPr="00895656">
        <w:rPr>
          <w:color w:val="000000" w:themeColor="text1"/>
        </w:rPr>
        <w:t xml:space="preserve">Figura </w:t>
      </w:r>
      <w:r w:rsidR="00895656" w:rsidRPr="00895656">
        <w:rPr>
          <w:color w:val="0070C0"/>
          <w:u w:val="single"/>
        </w:rPr>
        <w:t>(</w:t>
      </w:r>
      <w:r w:rsidR="00D603D1" w:rsidRPr="00895656">
        <w:rPr>
          <w:noProof/>
          <w:color w:val="0070C0"/>
          <w:u w:val="single"/>
        </w:rPr>
        <w:t>1</w:t>
      </w:r>
      <w:r w:rsidR="00D603D1" w:rsidRPr="00895656">
        <w:rPr>
          <w:color w:val="0070C0"/>
          <w:u w:val="single"/>
        </w:rPr>
        <w:noBreakHyphen/>
      </w:r>
      <w:r w:rsidR="00D603D1" w:rsidRPr="00895656">
        <w:rPr>
          <w:noProof/>
          <w:color w:val="0070C0"/>
          <w:u w:val="single"/>
        </w:rPr>
        <w:t>12</w:t>
      </w:r>
      <w:r w:rsidR="00D603D1" w:rsidRPr="00895656">
        <w:fldChar w:fldCharType="end"/>
      </w:r>
      <w:r w:rsidR="00895656" w:rsidRPr="00895656">
        <w:rPr>
          <w:color w:val="0070C0"/>
          <w:u w:val="single"/>
        </w:rPr>
        <w:t>)</w:t>
      </w:r>
      <w:r w:rsidR="00895656">
        <w:t xml:space="preserve"> o</w:t>
      </w:r>
      <w:r w:rsidR="00D603D1" w:rsidRPr="00895656">
        <w:t xml:space="preserve"> en la forma simulada presentada en la </w:t>
      </w:r>
      <w:r w:rsidR="00895656" w:rsidRPr="00895656">
        <w:fldChar w:fldCharType="begin"/>
      </w:r>
      <w:r w:rsidR="00895656" w:rsidRPr="00895656">
        <w:instrText xml:space="preserve"> REF _Ref171185428 \h </w:instrText>
      </w:r>
      <w:r w:rsidR="00895656">
        <w:instrText xml:space="preserve"> \* MERGEFORMAT </w:instrText>
      </w:r>
      <w:r w:rsidR="00895656" w:rsidRPr="00895656">
        <w:fldChar w:fldCharType="separate"/>
      </w:r>
      <w:r w:rsidR="00895656" w:rsidRPr="00895656">
        <w:rPr>
          <w:color w:val="000000" w:themeColor="text1"/>
        </w:rPr>
        <w:t xml:space="preserve">Figura </w:t>
      </w:r>
      <w:r w:rsidR="00895656" w:rsidRPr="00895656">
        <w:rPr>
          <w:color w:val="0070C0"/>
          <w:u w:val="single"/>
        </w:rPr>
        <w:t>(</w:t>
      </w:r>
      <w:r w:rsidR="00895656" w:rsidRPr="00895656">
        <w:rPr>
          <w:noProof/>
          <w:color w:val="0070C0"/>
          <w:u w:val="single"/>
        </w:rPr>
        <w:t>2</w:t>
      </w:r>
      <w:r w:rsidR="00895656" w:rsidRPr="00895656">
        <w:rPr>
          <w:color w:val="0070C0"/>
          <w:u w:val="single"/>
        </w:rPr>
        <w:noBreakHyphen/>
      </w:r>
      <w:r w:rsidR="00895656" w:rsidRPr="00895656">
        <w:rPr>
          <w:noProof/>
          <w:color w:val="0070C0"/>
          <w:u w:val="single"/>
        </w:rPr>
        <w:t>33</w:t>
      </w:r>
      <w:r w:rsidR="00895656" w:rsidRPr="00895656">
        <w:fldChar w:fldCharType="end"/>
      </w:r>
      <w:r w:rsidR="00895656" w:rsidRPr="00895656">
        <w:rPr>
          <w:color w:val="0070C0"/>
          <w:u w:val="single"/>
        </w:rPr>
        <w:t>)</w:t>
      </w:r>
      <w:r w:rsidR="00895656">
        <w:rPr>
          <w:color w:val="000000" w:themeColor="text1"/>
        </w:rPr>
        <w:t xml:space="preserve">. Desde esta perspectiva, la </w:t>
      </w:r>
      <w:r w:rsidR="00895656">
        <w:rPr>
          <w:color w:val="000000" w:themeColor="text1"/>
        </w:rPr>
        <w:lastRenderedPageBreak/>
        <w:t xml:space="preserve">asimetría de la señal de corriente necesaria tiene su pico para el CT = 8 % para el cual, la diferencia entre el pico negativo y el positivo (considerando la corriente media nula) llega hasta el </w:t>
      </w:r>
      <w:r w:rsidR="00B06040">
        <w:rPr>
          <w:color w:val="000000" w:themeColor="text1"/>
        </w:rPr>
        <w:t>1150 %.</w:t>
      </w:r>
    </w:p>
    <w:p w14:paraId="566E0CAE" w14:textId="46F38A5D" w:rsidR="00B06040" w:rsidRDefault="00B06040" w:rsidP="00B06040">
      <w:pPr>
        <w:rPr>
          <w:color w:val="000000" w:themeColor="text1"/>
        </w:rPr>
      </w:pPr>
      <w:r>
        <w:rPr>
          <w:color w:val="000000" w:themeColor="text1"/>
        </w:rPr>
        <w:t>La forma de onda</w:t>
      </w:r>
      <w:r w:rsidR="00B1442E">
        <w:rPr>
          <w:color w:val="000000" w:themeColor="text1"/>
        </w:rPr>
        <w:t xml:space="preserve"> registrada en e</w:t>
      </w:r>
      <w:r>
        <w:rPr>
          <w:color w:val="000000" w:themeColor="text1"/>
        </w:rPr>
        <w:t>l bobinado primario para el régimen de funcio</w:t>
      </w:r>
      <w:r w:rsidR="00B1442E">
        <w:rPr>
          <w:color w:val="000000" w:themeColor="text1"/>
        </w:rPr>
        <w:t>namiento en lazo cerrado, con lo</w:t>
      </w:r>
      <w:r>
        <w:rPr>
          <w:color w:val="000000" w:themeColor="text1"/>
        </w:rPr>
        <w:t>s valores de configuración del SG3525 detallados precedentemente</w:t>
      </w:r>
      <w:r w:rsidR="00B1442E">
        <w:rPr>
          <w:color w:val="000000" w:themeColor="text1"/>
        </w:rPr>
        <w:t>,</w:t>
      </w:r>
      <w:r>
        <w:rPr>
          <w:color w:val="000000" w:themeColor="text1"/>
        </w:rPr>
        <w:t xml:space="preserve"> se presenta a continuaci</w:t>
      </w:r>
      <w:r w:rsidR="00B1442E">
        <w:rPr>
          <w:color w:val="000000" w:themeColor="text1"/>
        </w:rPr>
        <w:t>ón</w:t>
      </w:r>
      <w:r>
        <w:rPr>
          <w:color w:val="000000" w:themeColor="text1"/>
        </w:rPr>
        <w:t xml:space="preserve"> en </w:t>
      </w:r>
      <w:r w:rsidRPr="00B06040">
        <w:rPr>
          <w:color w:val="000000" w:themeColor="text1"/>
        </w:rPr>
        <w:t xml:space="preserve">la </w:t>
      </w:r>
      <w:r w:rsidRPr="00B06040">
        <w:rPr>
          <w:color w:val="000000" w:themeColor="text1"/>
        </w:rPr>
        <w:fldChar w:fldCharType="begin"/>
      </w:r>
      <w:r w:rsidRPr="00B06040">
        <w:rPr>
          <w:color w:val="000000" w:themeColor="text1"/>
        </w:rPr>
        <w:instrText xml:space="preserve"> REF _Ref184934356 \h </w:instrText>
      </w:r>
      <w:r>
        <w:rPr>
          <w:color w:val="000000" w:themeColor="text1"/>
        </w:rPr>
        <w:instrText xml:space="preserve"> \* MERGEFORMAT </w:instrText>
      </w:r>
      <w:r w:rsidRPr="00B06040">
        <w:rPr>
          <w:color w:val="000000" w:themeColor="text1"/>
        </w:rPr>
      </w:r>
      <w:r w:rsidRPr="00B06040">
        <w:rPr>
          <w:color w:val="000000" w:themeColor="text1"/>
        </w:rPr>
        <w:fldChar w:fldCharType="separate"/>
      </w:r>
      <w:r w:rsidRPr="00B06040">
        <w:rPr>
          <w:color w:val="000000" w:themeColor="text1"/>
        </w:rPr>
        <w:t xml:space="preserve">Fig. </w:t>
      </w:r>
      <w:r w:rsidRPr="00B06040">
        <w:rPr>
          <w:color w:val="0070C0"/>
          <w:u w:val="single"/>
        </w:rPr>
        <w:t>(</w:t>
      </w:r>
      <w:r w:rsidRPr="00B06040">
        <w:rPr>
          <w:noProof/>
          <w:color w:val="0070C0"/>
          <w:u w:val="single"/>
        </w:rPr>
        <w:t>3</w:t>
      </w:r>
      <w:r w:rsidRPr="00B06040">
        <w:rPr>
          <w:color w:val="0070C0"/>
          <w:u w:val="single"/>
        </w:rPr>
        <w:noBreakHyphen/>
      </w:r>
      <w:r w:rsidRPr="00B06040">
        <w:rPr>
          <w:noProof/>
          <w:color w:val="0070C0"/>
          <w:u w:val="single"/>
        </w:rPr>
        <w:t>8</w:t>
      </w:r>
      <w:r w:rsidRPr="00B06040">
        <w:rPr>
          <w:color w:val="000000" w:themeColor="text1"/>
        </w:rPr>
        <w:fldChar w:fldCharType="end"/>
      </w:r>
      <w:r w:rsidRPr="00B06040">
        <w:rPr>
          <w:color w:val="0070C0"/>
          <w:u w:val="single"/>
        </w:rPr>
        <w:t>)</w:t>
      </w:r>
      <w:r w:rsidRPr="00B06040">
        <w:rPr>
          <w:color w:val="000000" w:themeColor="text1"/>
        </w:rPr>
        <w:t>:</w:t>
      </w:r>
    </w:p>
    <w:p w14:paraId="3EF23D54" w14:textId="25467371" w:rsidR="00B06040" w:rsidRDefault="00235533" w:rsidP="00B06040">
      <w:pPr>
        <w:rPr>
          <w:color w:val="000000" w:themeColor="text1"/>
        </w:rPr>
      </w:pPr>
      <w:r>
        <w:rPr>
          <w:noProof/>
          <w:lang w:val="es-AR"/>
        </w:rPr>
        <mc:AlternateContent>
          <mc:Choice Requires="wpg">
            <w:drawing>
              <wp:anchor distT="0" distB="0" distL="114300" distR="114300" simplePos="0" relativeHeight="251889664" behindDoc="0" locked="0" layoutInCell="1" allowOverlap="1" wp14:anchorId="4DB0FB80" wp14:editId="17AFC443">
                <wp:simplePos x="0" y="0"/>
                <wp:positionH relativeFrom="margin">
                  <wp:align>center</wp:align>
                </wp:positionH>
                <wp:positionV relativeFrom="paragraph">
                  <wp:posOffset>8327</wp:posOffset>
                </wp:positionV>
                <wp:extent cx="3484880" cy="2794635"/>
                <wp:effectExtent l="0" t="0" r="1270" b="5715"/>
                <wp:wrapNone/>
                <wp:docPr id="342" name="Grupo 342"/>
                <wp:cNvGraphicFramePr/>
                <a:graphic xmlns:a="http://schemas.openxmlformats.org/drawingml/2006/main">
                  <a:graphicData uri="http://schemas.microsoft.com/office/word/2010/wordprocessingGroup">
                    <wpg:wgp>
                      <wpg:cNvGrpSpPr/>
                      <wpg:grpSpPr>
                        <a:xfrm>
                          <a:off x="0" y="0"/>
                          <a:ext cx="3484880" cy="2794635"/>
                          <a:chOff x="0" y="0"/>
                          <a:chExt cx="3484880" cy="2794635"/>
                        </a:xfrm>
                      </wpg:grpSpPr>
                      <pic:pic xmlns:pic="http://schemas.openxmlformats.org/drawingml/2006/picture">
                        <pic:nvPicPr>
                          <pic:cNvPr id="329" name="Imagen 329"/>
                          <pic:cNvPicPr>
                            <a:picLocks noChangeAspect="1"/>
                          </pic:cNvPicPr>
                        </pic:nvPicPr>
                        <pic:blipFill rotWithShape="1">
                          <a:blip r:embed="rId211">
                            <a:extLst>
                              <a:ext uri="{28A0092B-C50C-407E-A947-70E740481C1C}">
                                <a14:useLocalDpi xmlns:a14="http://schemas.microsoft.com/office/drawing/2010/main" val="0"/>
                              </a:ext>
                            </a:extLst>
                          </a:blip>
                          <a:srcRect r="19849"/>
                          <a:stretch/>
                        </pic:blipFill>
                        <pic:spPr bwMode="auto">
                          <a:xfrm>
                            <a:off x="215660" y="0"/>
                            <a:ext cx="3053715" cy="2286000"/>
                          </a:xfrm>
                          <a:prstGeom prst="rect">
                            <a:avLst/>
                          </a:prstGeom>
                          <a:ln>
                            <a:noFill/>
                          </a:ln>
                          <a:extLst>
                            <a:ext uri="{53640926-AAD7-44D8-BBD7-CCE9431645EC}">
                              <a14:shadowObscured xmlns:a14="http://schemas.microsoft.com/office/drawing/2010/main"/>
                            </a:ext>
                          </a:extLst>
                        </pic:spPr>
                      </pic:pic>
                      <wps:wsp>
                        <wps:cNvPr id="330" name="Cuadro de texto 330"/>
                        <wps:cNvSpPr txBox="1"/>
                        <wps:spPr>
                          <a:xfrm>
                            <a:off x="0" y="2346325"/>
                            <a:ext cx="3484880" cy="448310"/>
                          </a:xfrm>
                          <a:prstGeom prst="rect">
                            <a:avLst/>
                          </a:prstGeom>
                          <a:solidFill>
                            <a:prstClr val="white"/>
                          </a:solidFill>
                          <a:ln>
                            <a:noFill/>
                          </a:ln>
                          <a:effectLst/>
                        </wps:spPr>
                        <wps:txbx>
                          <w:txbxContent>
                            <w:p w14:paraId="60F27146" w14:textId="17D1FADA" w:rsidR="00F73331" w:rsidRPr="00897B21" w:rsidRDefault="00F73331" w:rsidP="00897B21">
                              <w:pPr>
                                <w:pStyle w:val="Descripcin"/>
                                <w:ind w:firstLine="0"/>
                                <w:jc w:val="center"/>
                                <w:rPr>
                                  <w:noProof/>
                                  <w:color w:val="000000" w:themeColor="text1"/>
                                  <w:sz w:val="32"/>
                                  <w:szCs w:val="24"/>
                                </w:rPr>
                              </w:pPr>
                              <w:bookmarkStart w:id="467"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7"/>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B0FB80" id="Grupo 342" o:spid="_x0000_s1122" style="position:absolute;left:0;text-align:left;margin-left:0;margin-top:.65pt;width:274.4pt;height:220.05pt;z-index:251889664;mso-position-horizontal:center;mso-position-horizontal-relative:margin" coordsize="34848,2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">
                <v:shape id="Imagen 329" o:spid="_x0000_s1123" type="#_x0000_t75" style="position:absolute;left:2156;width:30537;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JwnHAAAA3AAAAA8AAABkcnMvZG93bnJldi54bWxEj91qwkAUhO8LvsNyBO/qbqyWNnUVEW3t&#10;D4hpH+CQPSax2bMhu9Xo03eFQi+HmfmGmc47W4sjtb5yrCEZKhDEuTMVFxq+Pte3DyB8QDZYOyYN&#10;Z/Iwn/Vuppgad+IdHbNQiAhhn6KGMoQmldLnJVn0Q9cQR2/vWoshyraQpsVThNtajpS6lxYrjgsl&#10;NrQsKf/OfqyGj9Xh7ZK8viSLZzUZZ8utUu9upfWg3y2eQATqwn/4r70xGu5Gj3A9E4+An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zcJwnHAAAA3AAAAA8AAAAAAAAAAAAA&#10;AAAAnwIAAGRycy9kb3ducmV2LnhtbFBLBQYAAAAABAAEAPcAAACTAwAAAAA=&#10;">
                  <v:imagedata r:id="rId212" o:title="" cropright="13008f"/>
                  <v:path arrowok="t"/>
                </v:shape>
                <v:shape id="Cuadro de texto 330" o:spid="_x0000_s1124" type="#_x0000_t202" style="position:absolute;top:23463;width:34848;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14:paraId="60F27146" w14:textId="17D1FADA" w:rsidR="00F73331" w:rsidRPr="00897B21" w:rsidRDefault="00F73331" w:rsidP="00897B21">
                        <w:pPr>
                          <w:pStyle w:val="Descripcin"/>
                          <w:ind w:firstLine="0"/>
                          <w:jc w:val="center"/>
                          <w:rPr>
                            <w:noProof/>
                            <w:color w:val="000000" w:themeColor="text1"/>
                            <w:sz w:val="32"/>
                            <w:szCs w:val="24"/>
                          </w:rPr>
                        </w:pPr>
                        <w:bookmarkStart w:id="468" w:name="_Ref184934356"/>
                        <w:r w:rsidRPr="00897B2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8</w:t>
                        </w:r>
                        <w:r>
                          <w:rPr>
                            <w:color w:val="000000" w:themeColor="text1"/>
                            <w:sz w:val="22"/>
                          </w:rPr>
                          <w:fldChar w:fldCharType="end"/>
                        </w:r>
                        <w:bookmarkEnd w:id="468"/>
                        <w:r w:rsidRPr="00897B21">
                          <w:rPr>
                            <w:color w:val="000000" w:themeColor="text1"/>
                            <w:sz w:val="22"/>
                          </w:rPr>
                          <w:t xml:space="preserve">: </w:t>
                        </w:r>
                        <w:r w:rsidRPr="00897B21">
                          <w:rPr>
                            <w:i w:val="0"/>
                            <w:color w:val="000000" w:themeColor="text1"/>
                            <w:sz w:val="22"/>
                          </w:rPr>
                          <w:t>Señal presente en el primario del transformador trabajado en lazo cerrado (Fuente: elaboración propia).</w:t>
                        </w:r>
                      </w:p>
                    </w:txbxContent>
                  </v:textbox>
                </v:shape>
                <w10:wrap anchorx="margin"/>
              </v:group>
            </w:pict>
          </mc:Fallback>
        </mc:AlternateContent>
      </w:r>
    </w:p>
    <w:p w14:paraId="55B0721C" w14:textId="77777777" w:rsidR="00B06040" w:rsidRPr="00B06040" w:rsidRDefault="00B06040" w:rsidP="00B06040"/>
    <w:p w14:paraId="12B71762" w14:textId="77777777" w:rsidR="00B06040" w:rsidRPr="00B06040" w:rsidRDefault="00B06040" w:rsidP="00B06040"/>
    <w:p w14:paraId="0E8A333F" w14:textId="77777777" w:rsidR="00B06040" w:rsidRPr="00B06040" w:rsidRDefault="00B06040" w:rsidP="00B06040"/>
    <w:p w14:paraId="3C9B09F4" w14:textId="77777777" w:rsidR="00B06040" w:rsidRPr="00B06040" w:rsidRDefault="00B06040" w:rsidP="00B06040"/>
    <w:p w14:paraId="15E2BFB3" w14:textId="77777777" w:rsidR="00B06040" w:rsidRPr="00B06040" w:rsidRDefault="00B06040" w:rsidP="00B06040"/>
    <w:p w14:paraId="71365FD2" w14:textId="77777777" w:rsidR="00B06040" w:rsidRPr="00B06040" w:rsidRDefault="00B06040" w:rsidP="00B06040"/>
    <w:p w14:paraId="1AC76F00" w14:textId="4E06EF34" w:rsidR="00B06040" w:rsidRDefault="00B06040" w:rsidP="00B06040"/>
    <w:p w14:paraId="0D724772" w14:textId="77777777" w:rsidR="006F3954" w:rsidRPr="007D53CC" w:rsidRDefault="006F3954" w:rsidP="00B06040">
      <w:pPr>
        <w:tabs>
          <w:tab w:val="left" w:pos="8749"/>
        </w:tabs>
        <w:rPr>
          <w:sz w:val="18"/>
        </w:rPr>
      </w:pPr>
    </w:p>
    <w:p w14:paraId="7B1377BA" w14:textId="73AB233C" w:rsidR="00897B21" w:rsidRDefault="00B1442E" w:rsidP="00B06040">
      <w:pPr>
        <w:tabs>
          <w:tab w:val="left" w:pos="8749"/>
        </w:tabs>
      </w:pPr>
      <w:r>
        <w:t>Analizando la señal</w:t>
      </w:r>
      <w:r w:rsidR="007D53CC">
        <w:t xml:space="preserve"> presentada</w:t>
      </w:r>
      <w:r>
        <w:t xml:space="preserve">, la cual fue obtenida de la misma forma que la </w:t>
      </w:r>
      <w:r w:rsidR="007D53CC">
        <w:t>de</w:t>
      </w:r>
      <w:r w:rsidRPr="00B1442E">
        <w:t xml:space="preserve"> la </w:t>
      </w:r>
      <w:r w:rsidRPr="00B1442E">
        <w:fldChar w:fldCharType="begin"/>
      </w:r>
      <w:r w:rsidRPr="00B1442E">
        <w:instrText xml:space="preserve"> REF _Ref184934356 \h </w:instrText>
      </w:r>
      <w:r>
        <w:instrText xml:space="preserve"> \* MERGEFORMAT </w:instrText>
      </w:r>
      <w:r w:rsidRPr="00B1442E">
        <w:fldChar w:fldCharType="separate"/>
      </w:r>
      <w:r w:rsidRPr="00B1442E">
        <w:rPr>
          <w:color w:val="000000" w:themeColor="text1"/>
        </w:rPr>
        <w:t>Fig</w:t>
      </w:r>
      <w:r>
        <w:rPr>
          <w:color w:val="000000" w:themeColor="text1"/>
        </w:rPr>
        <w:t>.</w:t>
      </w:r>
      <w:r w:rsidRPr="00B1442E">
        <w:rPr>
          <w:color w:val="000000" w:themeColor="text1"/>
        </w:rPr>
        <w:t xml:space="preserve"> </w:t>
      </w:r>
      <w:r w:rsidRPr="00B1442E">
        <w:rPr>
          <w:color w:val="0070C0"/>
          <w:u w:val="single"/>
        </w:rPr>
        <w:t>(</w:t>
      </w:r>
      <w:r w:rsidRPr="00B1442E">
        <w:rPr>
          <w:noProof/>
          <w:color w:val="0070C0"/>
          <w:u w:val="single"/>
        </w:rPr>
        <w:t>3</w:t>
      </w:r>
      <w:r w:rsidRPr="00B1442E">
        <w:rPr>
          <w:color w:val="0070C0"/>
          <w:u w:val="single"/>
        </w:rPr>
        <w:noBreakHyphen/>
      </w:r>
      <w:r w:rsidRPr="00B1442E">
        <w:rPr>
          <w:noProof/>
          <w:color w:val="0070C0"/>
          <w:u w:val="single"/>
        </w:rPr>
        <w:t>8</w:t>
      </w:r>
      <w:r w:rsidRPr="00B1442E">
        <w:fldChar w:fldCharType="end"/>
      </w:r>
      <w:r w:rsidRPr="00B1442E">
        <w:rPr>
          <w:color w:val="0070C0"/>
          <w:u w:val="single"/>
        </w:rPr>
        <w:t>)</w:t>
      </w:r>
      <w:r>
        <w:rPr>
          <w:color w:val="000000" w:themeColor="text1"/>
        </w:rPr>
        <w:t xml:space="preserve">, </w:t>
      </w:r>
      <w:r w:rsidR="007D53CC">
        <w:rPr>
          <w:color w:val="000000" w:themeColor="text1"/>
        </w:rPr>
        <w:t xml:space="preserve">se evidencia una asimetría en su forma que se condice con la manifestada en los valores de tensión medidos sobre C2 y C3. Sin embargo, </w:t>
      </w:r>
      <w:r w:rsidR="00E23A93">
        <w:rPr>
          <w:color w:val="000000" w:themeColor="text1"/>
        </w:rPr>
        <w:t xml:space="preserve">la analogía desde el punto de vista del comportamiento resulta menos directa de interpretar dado que la señal presenta CT aparentemente distintos, con un mayor porcentaje en el ciclo positivo que es el realimentado y uno menor, que responde al pico de disparo de la salida del SG3525 presentado </w:t>
      </w:r>
      <w:r w:rsidR="00E23A93" w:rsidRPr="00E23A93">
        <w:rPr>
          <w:color w:val="000000" w:themeColor="text1"/>
        </w:rPr>
        <w:t xml:space="preserve">en la </w:t>
      </w:r>
      <w:r w:rsidR="00E23A93" w:rsidRPr="00E23A93">
        <w:rPr>
          <w:color w:val="000000" w:themeColor="text1"/>
        </w:rPr>
        <w:fldChar w:fldCharType="begin"/>
      </w:r>
      <w:r w:rsidR="00E23A93" w:rsidRPr="00E23A93">
        <w:rPr>
          <w:color w:val="000000" w:themeColor="text1"/>
        </w:rPr>
        <w:instrText xml:space="preserve"> REF _Ref184931737 \h </w:instrText>
      </w:r>
      <w:r w:rsidR="00E23A93">
        <w:rPr>
          <w:color w:val="000000" w:themeColor="text1"/>
        </w:rPr>
        <w:instrText xml:space="preserve"> \* MERGEFORMAT </w:instrText>
      </w:r>
      <w:r w:rsidR="00E23A93" w:rsidRPr="00E23A93">
        <w:rPr>
          <w:color w:val="000000" w:themeColor="text1"/>
        </w:rPr>
      </w:r>
      <w:r w:rsidR="00E23A93" w:rsidRPr="00E23A93">
        <w:rPr>
          <w:color w:val="000000" w:themeColor="text1"/>
        </w:rPr>
        <w:fldChar w:fldCharType="separate"/>
      </w:r>
      <w:r w:rsidR="00E23A93">
        <w:rPr>
          <w:color w:val="000000" w:themeColor="text1"/>
        </w:rPr>
        <w:t>Fig.</w:t>
      </w:r>
      <w:r w:rsidR="00E23A93" w:rsidRPr="00E23A93">
        <w:rPr>
          <w:color w:val="0070C0"/>
          <w:u w:val="single"/>
        </w:rPr>
        <w:t xml:space="preserve"> (</w:t>
      </w:r>
      <w:r w:rsidR="00E23A93" w:rsidRPr="00E23A93">
        <w:rPr>
          <w:noProof/>
          <w:color w:val="0070C0"/>
          <w:u w:val="single"/>
        </w:rPr>
        <w:t>3</w:t>
      </w:r>
      <w:r w:rsidR="00E23A93" w:rsidRPr="00E23A93">
        <w:rPr>
          <w:color w:val="0070C0"/>
          <w:u w:val="single"/>
        </w:rPr>
        <w:noBreakHyphen/>
      </w:r>
      <w:r w:rsidR="00E23A93" w:rsidRPr="00E23A93">
        <w:rPr>
          <w:noProof/>
          <w:color w:val="0070C0"/>
          <w:u w:val="single"/>
        </w:rPr>
        <w:t>7</w:t>
      </w:r>
      <w:r w:rsidR="00E23A93" w:rsidRPr="00E23A93">
        <w:rPr>
          <w:color w:val="000000" w:themeColor="text1"/>
        </w:rPr>
        <w:fldChar w:fldCharType="end"/>
      </w:r>
      <w:r w:rsidR="00E23A93" w:rsidRPr="00E23A93">
        <w:rPr>
          <w:color w:val="0070C0"/>
          <w:u w:val="single"/>
        </w:rPr>
        <w:t>)</w:t>
      </w:r>
      <w:r w:rsidR="00E23A93">
        <w:rPr>
          <w:color w:val="000000" w:themeColor="text1"/>
        </w:rPr>
        <w:t>, incluso manteniendo el pico te tensión acorde a la alimentación del puente H</w:t>
      </w:r>
      <w:r w:rsidR="003C2968">
        <w:rPr>
          <w:color w:val="000000" w:themeColor="text1"/>
        </w:rPr>
        <w:t xml:space="preserve">, como en el caso de régimen en lazo abierto presentado en la </w:t>
      </w:r>
      <w:r w:rsidR="003C2968" w:rsidRPr="003C2968">
        <w:rPr>
          <w:color w:val="000000" w:themeColor="text1"/>
        </w:rPr>
        <w:fldChar w:fldCharType="begin"/>
      </w:r>
      <w:r w:rsidR="003C2968" w:rsidRPr="003C2968">
        <w:rPr>
          <w:color w:val="000000" w:themeColor="text1"/>
        </w:rPr>
        <w:instrText xml:space="preserve"> REF _Ref184927706 \h </w:instrText>
      </w:r>
      <w:r w:rsidR="003C2968">
        <w:rPr>
          <w:color w:val="000000" w:themeColor="text1"/>
        </w:rPr>
        <w:instrText xml:space="preserve"> \* MERGEFORMAT </w:instrText>
      </w:r>
      <w:r w:rsidR="003C2968" w:rsidRPr="003C2968">
        <w:rPr>
          <w:color w:val="000000" w:themeColor="text1"/>
        </w:rPr>
      </w:r>
      <w:r w:rsidR="003C2968" w:rsidRPr="003C2968">
        <w:rPr>
          <w:color w:val="000000" w:themeColor="text1"/>
        </w:rPr>
        <w:fldChar w:fldCharType="separate"/>
      </w:r>
      <w:r w:rsidR="003C2968">
        <w:rPr>
          <w:color w:val="000000" w:themeColor="text1"/>
        </w:rPr>
        <w:t>Fig.</w:t>
      </w:r>
      <w:r w:rsidR="003C2968" w:rsidRPr="003C2968">
        <w:rPr>
          <w:color w:val="000000" w:themeColor="text1"/>
        </w:rPr>
        <w:t xml:space="preserve"> </w:t>
      </w:r>
      <w:r w:rsidR="003C2968" w:rsidRPr="003C2968">
        <w:rPr>
          <w:color w:val="0070C0"/>
          <w:u w:val="single"/>
        </w:rPr>
        <w:t>(</w:t>
      </w:r>
      <w:r w:rsidR="003C2968" w:rsidRPr="003C2968">
        <w:rPr>
          <w:noProof/>
          <w:color w:val="0070C0"/>
          <w:u w:val="single"/>
        </w:rPr>
        <w:t>3</w:t>
      </w:r>
      <w:r w:rsidR="003C2968" w:rsidRPr="003C2968">
        <w:rPr>
          <w:color w:val="0070C0"/>
          <w:u w:val="single"/>
        </w:rPr>
        <w:noBreakHyphen/>
      </w:r>
      <w:r w:rsidR="003C2968" w:rsidRPr="003C2968">
        <w:rPr>
          <w:noProof/>
          <w:color w:val="0070C0"/>
          <w:u w:val="single"/>
        </w:rPr>
        <w:t>6</w:t>
      </w:r>
      <w:r w:rsidR="003C2968" w:rsidRPr="003C2968">
        <w:rPr>
          <w:color w:val="000000" w:themeColor="text1"/>
        </w:rPr>
        <w:fldChar w:fldCharType="end"/>
      </w:r>
      <w:r w:rsidR="003C2968" w:rsidRPr="003C2968">
        <w:rPr>
          <w:color w:val="0070C0"/>
          <w:u w:val="single"/>
        </w:rPr>
        <w:t>)</w:t>
      </w:r>
      <w:r w:rsidR="003C2968">
        <w:rPr>
          <w:color w:val="000000" w:themeColor="text1"/>
          <w:u w:val="single"/>
        </w:rPr>
        <w:t xml:space="preserve">. </w:t>
      </w:r>
      <w:r w:rsidR="003C2968" w:rsidRPr="003C2968">
        <w:rPr>
          <w:color w:val="000000" w:themeColor="text1"/>
        </w:rPr>
        <w:t>Por otro lado</w:t>
      </w:r>
      <w:r w:rsidR="003C2968">
        <w:t>, el hecho de que la forma de onda del semiciclo positivo tenga un pico de tensión de 2.48 V a lo largo del su CT, resulta el fenómeno más complejo de analizar</w:t>
      </w:r>
      <w:r w:rsidR="00410896">
        <w:t xml:space="preserve">, dado que implicaría que en la activación de la rama correspondiente al semiciclo que induce el proceso de carga de C2 en el secundario, no llega a tener una saturación completa por parte de </w:t>
      </w:r>
      <w:r w:rsidR="007C2D72">
        <w:t>los MOSFET asociados (Q4-Q7 o Q5-Q6 dependiendo de los bornes homónimos del transformador)</w:t>
      </w:r>
      <w:r w:rsidR="0096536B">
        <w:t xml:space="preserve"> y existiría una caída de tensión</w:t>
      </w:r>
      <w:r w:rsidR="00B06040" w:rsidRPr="00B1442E">
        <w:tab/>
      </w:r>
      <w:r w:rsidR="0096536B">
        <w:t xml:space="preserve"> de unos 8 V entre los componentes que debería conectar el bobinado a la tensión del Puente H. Nos obstante ello, al margen del sobrepico de 1.8 V, no se evidencia un funcionamiento errático entre las ramas del puente en el régimen de lazo abierto, por lo que resultaría necesario realizar un análisis </w:t>
      </w:r>
      <w:r w:rsidR="0096536B">
        <w:lastRenderedPageBreak/>
        <w:t>exploratorio más profundo en la dinámica que genera la realimentación</w:t>
      </w:r>
      <w:r w:rsidR="00A875EA">
        <w:t>,</w:t>
      </w:r>
      <w:r w:rsidR="0096536B">
        <w:t xml:space="preserve"> en el circuito de disparo </w:t>
      </w:r>
      <w:r w:rsidR="00A875EA">
        <w:t>del</w:t>
      </w:r>
      <w:r w:rsidR="0096536B">
        <w:t xml:space="preserve"> semiciclo vinculado a la tensión desde la que se genera dicha realimentación.</w:t>
      </w:r>
    </w:p>
    <w:p w14:paraId="29D21F26" w14:textId="4FE01E08" w:rsidR="00B06040" w:rsidRDefault="00A875EA" w:rsidP="00A875EA">
      <w:pPr>
        <w:tabs>
          <w:tab w:val="left" w:pos="8749"/>
        </w:tabs>
      </w:pPr>
      <w:r>
        <w:t>Bajo ambos regímenes de funcionamiento planteados, a continuación se detallarán los resultados de las curvas de regulación de carga de la fuente, a fin de definir los límites de funcionamiento y que los mismos respondan a las necesidades del sistema.</w:t>
      </w:r>
    </w:p>
    <w:p w14:paraId="6DAF9239" w14:textId="7DD7100B" w:rsidR="00A875EA" w:rsidRDefault="00A875EA" w:rsidP="00A875EA">
      <w:pPr>
        <w:pStyle w:val="Ttulo3"/>
        <w:numPr>
          <w:ilvl w:val="2"/>
          <w:numId w:val="1"/>
        </w:numPr>
      </w:pPr>
      <w:r>
        <w:t>Regulación de carga</w:t>
      </w:r>
      <w:r w:rsidR="00C95BF8">
        <w:t xml:space="preserve"> (en función de r</w:t>
      </w:r>
      <w:r w:rsidR="00C95BF8" w:rsidRPr="00C95BF8">
        <w:rPr>
          <w:vertAlign w:val="subscript"/>
        </w:rPr>
        <w:t>l</w:t>
      </w:r>
      <w:r w:rsidR="00C95BF8">
        <w:t>)</w:t>
      </w:r>
    </w:p>
    <w:p w14:paraId="3C8BF08E" w14:textId="169CD654" w:rsidR="00072084" w:rsidRDefault="00ED2F51" w:rsidP="00A875EA">
      <w:r>
        <w:t>Seguidamente se presentarán los resultados de las curvas de regulación de carga</w:t>
      </w:r>
      <w:r w:rsidR="00072084">
        <w:t>, con la salvedad de que, si bien este tipo de curvas de regulación deben expresarse en función de la demanda de corriente, a los fines de obtener un gráfico único y homogéneo para todos los ensayos, se determinó realizar la adaptación en el eje de la variable independiente</w:t>
      </w:r>
      <w:r w:rsidR="002D30C2">
        <w:t>, expresando los valores de tensión de salida en función de valor de R</w:t>
      </w:r>
      <w:r w:rsidR="002D30C2" w:rsidRPr="002D30C2">
        <w:rPr>
          <w:vertAlign w:val="subscript"/>
        </w:rPr>
        <w:t>L</w:t>
      </w:r>
      <w:r w:rsidR="002D30C2">
        <w:t xml:space="preserve"> conectado como carga a las salidas</w:t>
      </w:r>
      <w:r w:rsidR="00072084">
        <w:t xml:space="preserve">. </w:t>
      </w:r>
    </w:p>
    <w:p w14:paraId="1E09B5C2" w14:textId="3855E220" w:rsidR="00A875EA" w:rsidRDefault="00072084" w:rsidP="00A875EA">
      <w:r>
        <w:t>Las curvas que se detallarán fueron r</w:t>
      </w:r>
      <w:r w:rsidR="00ED2F51">
        <w:t xml:space="preserve">elevadas sobre la fuente de alimentación tanto en lazo abierto como cerrado, estableciendo para cada caso dos tipos de </w:t>
      </w:r>
      <w:r>
        <w:t>ensayo; p</w:t>
      </w:r>
      <w:r w:rsidR="00ED2F51">
        <w:t xml:space="preserve">or un lado </w:t>
      </w:r>
      <w:r w:rsidR="009C6725">
        <w:t>se llevó a cabo el relevamiento con</w:t>
      </w:r>
      <w:r w:rsidR="00ED2F51">
        <w:t xml:space="preserve"> “cargas equilibradas” esto significa que, </w:t>
      </w:r>
      <w:r w:rsidR="009C6725">
        <w:t>en ambas salidas</w:t>
      </w:r>
      <w:r w:rsidR="00ED2F51">
        <w:t xml:space="preserve"> V</w:t>
      </w:r>
      <w:r w:rsidR="00ED2F51" w:rsidRPr="00ED2F51">
        <w:rPr>
          <w:vertAlign w:val="subscript"/>
        </w:rPr>
        <w:t>AT</w:t>
      </w:r>
      <w:r w:rsidR="00ED2F51">
        <w:t>+ y V</w:t>
      </w:r>
      <w:r w:rsidR="00ED2F51" w:rsidRPr="00ED2F51">
        <w:rPr>
          <w:vertAlign w:val="subscript"/>
        </w:rPr>
        <w:t>AT</w:t>
      </w:r>
      <w:r w:rsidR="00ED2F51">
        <w:t xml:space="preserve">-, les fueron conectadas cargas </w:t>
      </w:r>
      <w:r w:rsidR="009C6725">
        <w:t>de igual valor</w:t>
      </w:r>
      <w:r w:rsidR="00ED2F51">
        <w:t xml:space="preserve"> entre cada </w:t>
      </w:r>
      <w:r w:rsidR="002D30C2">
        <w:t>salida</w:t>
      </w:r>
      <w:r w:rsidR="00ED2F51">
        <w:t xml:space="preserve"> y GND</w:t>
      </w:r>
      <w:r w:rsidR="009C6725">
        <w:t>. P</w:t>
      </w:r>
      <w:r w:rsidR="00ED2F51">
        <w:t xml:space="preserve">or otro lado, </w:t>
      </w:r>
      <w:r w:rsidR="009C6725">
        <w:t xml:space="preserve">se implementó el mismo relevamiento </w:t>
      </w:r>
      <w:r w:rsidR="00ED2F51">
        <w:t>con “cargas desequilibradas” lo que implicó que a sólo una de las salidas se le conectó una carga dejando la segunda en vacío</w:t>
      </w:r>
      <w:r w:rsidR="009C6725">
        <w:t>.</w:t>
      </w:r>
    </w:p>
    <w:p w14:paraId="33C1CF64" w14:textId="51D0AD55" w:rsidR="00CF3544" w:rsidRDefault="00CF3544" w:rsidP="00A875EA">
      <w:r>
        <w:t xml:space="preserve">A modo ilustrativo, </w:t>
      </w:r>
      <w:r w:rsidRPr="00A921C6">
        <w:t xml:space="preserve">en la </w:t>
      </w:r>
      <w:r w:rsidR="00A921C6" w:rsidRPr="00A921C6">
        <w:fldChar w:fldCharType="begin"/>
      </w:r>
      <w:r w:rsidR="00A921C6" w:rsidRPr="00A921C6">
        <w:instrText xml:space="preserve"> REF _Ref184943575 \h </w:instrText>
      </w:r>
      <w:r w:rsidR="00A921C6">
        <w:instrText xml:space="preserve"> \* MERGEFORMAT </w:instrText>
      </w:r>
      <w:r w:rsidR="00A921C6" w:rsidRPr="00A921C6">
        <w:fldChar w:fldCharType="separate"/>
      </w:r>
      <w:r w:rsidR="00A921C6" w:rsidRPr="00A921C6">
        <w:rPr>
          <w:color w:val="000000" w:themeColor="text1"/>
        </w:rPr>
        <w:t xml:space="preserve">Tabla </w:t>
      </w:r>
      <w:r w:rsidR="00A921C6" w:rsidRPr="00A921C6">
        <w:rPr>
          <w:color w:val="0070C0"/>
          <w:u w:val="single"/>
        </w:rPr>
        <w:t>(</w:t>
      </w:r>
      <w:r w:rsidR="00A921C6" w:rsidRPr="00A921C6">
        <w:rPr>
          <w:noProof/>
          <w:color w:val="0070C0"/>
          <w:u w:val="single"/>
        </w:rPr>
        <w:t>3</w:t>
      </w:r>
      <w:r w:rsidR="00A921C6" w:rsidRPr="00A921C6">
        <w:rPr>
          <w:color w:val="0070C0"/>
          <w:u w:val="single"/>
        </w:rPr>
        <w:noBreakHyphen/>
      </w:r>
      <w:r w:rsidR="00A921C6" w:rsidRPr="00A921C6">
        <w:rPr>
          <w:noProof/>
          <w:color w:val="0070C0"/>
          <w:u w:val="single"/>
        </w:rPr>
        <w:t>5</w:t>
      </w:r>
      <w:r w:rsidR="00A921C6" w:rsidRPr="00A921C6">
        <w:fldChar w:fldCharType="end"/>
      </w:r>
      <w:r w:rsidR="00A921C6" w:rsidRPr="00A921C6">
        <w:rPr>
          <w:color w:val="0070C0"/>
          <w:u w:val="single"/>
        </w:rPr>
        <w:t>)</w:t>
      </w:r>
      <w:r w:rsidR="00A921C6" w:rsidRPr="00A921C6">
        <w:t xml:space="preserve"> </w:t>
      </w:r>
      <w:r w:rsidRPr="00A921C6">
        <w:t>se presenta</w:t>
      </w:r>
      <w:r>
        <w:t xml:space="preserve"> la estructura de la planilla utilizada para el relevamiento de las curvas de regulación que se expondrán a continuación:</w:t>
      </w:r>
    </w:p>
    <w:p w14:paraId="2ACC843D" w14:textId="52F737B3" w:rsidR="00CF3544" w:rsidRPr="00CF3544" w:rsidRDefault="00A921C6" w:rsidP="00CF3544">
      <w:pPr>
        <w:pStyle w:val="Descripcin"/>
        <w:keepNext/>
        <w:ind w:left="1418" w:right="1416" w:firstLine="0"/>
        <w:jc w:val="center"/>
        <w:rPr>
          <w:i w:val="0"/>
          <w:color w:val="000000" w:themeColor="text1"/>
          <w:sz w:val="22"/>
        </w:rPr>
      </w:pPr>
      <w:bookmarkStart w:id="469" w:name="_Ref184943575"/>
      <w:bookmarkStart w:id="470" w:name="_Ref184943568"/>
      <w:r w:rsidRPr="00CF3544">
        <w:rPr>
          <w:noProof/>
          <w:lang w:val="es-AR"/>
        </w:rPr>
        <w:drawing>
          <wp:anchor distT="0" distB="0" distL="114300" distR="114300" simplePos="0" relativeHeight="251896832" behindDoc="0" locked="0" layoutInCell="1" allowOverlap="1" wp14:anchorId="4B42A3A8" wp14:editId="4D090C0A">
            <wp:simplePos x="0" y="0"/>
            <wp:positionH relativeFrom="margin">
              <wp:align>left</wp:align>
            </wp:positionH>
            <wp:positionV relativeFrom="paragraph">
              <wp:posOffset>375009</wp:posOffset>
            </wp:positionV>
            <wp:extent cx="6120130" cy="1110413"/>
            <wp:effectExtent l="19050" t="19050" r="13970" b="13970"/>
            <wp:wrapNone/>
            <wp:docPr id="348" name="Imagen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120130" cy="1110413"/>
                    </a:xfrm>
                    <a:prstGeom prst="rect">
                      <a:avLst/>
                    </a:prstGeom>
                    <a:noFill/>
                    <a:ln>
                      <a:solidFill>
                        <a:schemeClr val="tx1"/>
                      </a:solidFill>
                    </a:ln>
                  </pic:spPr>
                </pic:pic>
              </a:graphicData>
            </a:graphic>
          </wp:anchor>
        </w:drawing>
      </w:r>
      <w:r w:rsidR="00CF3544" w:rsidRPr="00CF3544">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5</w:t>
      </w:r>
      <w:r w:rsidR="00176E96">
        <w:rPr>
          <w:color w:val="000000" w:themeColor="text1"/>
          <w:sz w:val="22"/>
        </w:rPr>
        <w:fldChar w:fldCharType="end"/>
      </w:r>
      <w:bookmarkEnd w:id="469"/>
      <w:r w:rsidR="00CF3544" w:rsidRPr="00CF3544">
        <w:rPr>
          <w:color w:val="000000" w:themeColor="text1"/>
          <w:sz w:val="22"/>
        </w:rPr>
        <w:t>:</w:t>
      </w:r>
      <w:r w:rsidR="00CF3544" w:rsidRPr="00CF3544">
        <w:rPr>
          <w:i w:val="0"/>
          <w:color w:val="000000" w:themeColor="text1"/>
          <w:sz w:val="22"/>
        </w:rPr>
        <w:t xml:space="preserve"> Tabla de datos correspondiente al relevamiento para cargas equilibradas en lazo abierto (Fuente: elaboración propia).</w:t>
      </w:r>
      <w:bookmarkEnd w:id="470"/>
    </w:p>
    <w:p w14:paraId="0E32F983" w14:textId="1AD0EA41" w:rsidR="00CF3544" w:rsidRDefault="00CF3544" w:rsidP="00CF3544">
      <w:pPr>
        <w:ind w:firstLine="0"/>
      </w:pPr>
    </w:p>
    <w:p w14:paraId="11AAB170" w14:textId="77777777" w:rsidR="00A921C6" w:rsidRDefault="00A921C6" w:rsidP="00CF3544">
      <w:pPr>
        <w:ind w:firstLine="0"/>
      </w:pPr>
    </w:p>
    <w:p w14:paraId="6FBC69FD" w14:textId="77777777" w:rsidR="00A921C6" w:rsidRDefault="00A921C6" w:rsidP="00CF3544">
      <w:pPr>
        <w:ind w:firstLine="0"/>
      </w:pPr>
    </w:p>
    <w:p w14:paraId="2A3B09CB" w14:textId="77777777" w:rsidR="00A921C6" w:rsidRDefault="00A921C6" w:rsidP="00A921C6">
      <w:pPr>
        <w:rPr>
          <w:sz w:val="16"/>
        </w:rPr>
      </w:pPr>
    </w:p>
    <w:p w14:paraId="4D966933" w14:textId="0B1C870F" w:rsidR="002D30C2" w:rsidRPr="00413943" w:rsidRDefault="002D30C2" w:rsidP="00A921C6">
      <w:pPr>
        <w:rPr>
          <w:color w:val="000000" w:themeColor="text1"/>
        </w:rPr>
      </w:pPr>
      <w:r>
        <w:t>En la mayoría de los relevamiento se tomaron seis puntos de medición, con cargas desde los 50 k</w:t>
      </w:r>
      <w:r w:rsidRPr="002D30C2">
        <w:t>Ω</w:t>
      </w:r>
      <w:r>
        <w:t xml:space="preserve"> hasta los 100 k</w:t>
      </w:r>
      <w:r w:rsidRPr="002D30C2">
        <w:t>Ω</w:t>
      </w:r>
      <w:r>
        <w:t>, excepto en los casos de regulación de lazo cerrado para V</w:t>
      </w:r>
      <w:r w:rsidRPr="002D30C2">
        <w:rPr>
          <w:vertAlign w:val="subscript"/>
        </w:rPr>
        <w:t>AT</w:t>
      </w:r>
      <w:r>
        <w:t>+ para el cual se relevó hasta una séptimo punto en 120 k</w:t>
      </w:r>
      <w:r w:rsidRPr="002D30C2">
        <w:t>Ω</w:t>
      </w:r>
      <w:r w:rsidR="00413943">
        <w:t xml:space="preserve">. Respecto a los datos que se aprecian de la </w:t>
      </w:r>
      <w:r w:rsidR="00413943" w:rsidRPr="00A921C6">
        <w:fldChar w:fldCharType="begin"/>
      </w:r>
      <w:r w:rsidR="00413943" w:rsidRPr="00A921C6">
        <w:instrText xml:space="preserve"> REF _Ref184943575 \h </w:instrText>
      </w:r>
      <w:r w:rsidR="00413943">
        <w:instrText xml:space="preserve"> \* MERGEFORMAT </w:instrText>
      </w:r>
      <w:r w:rsidR="00413943" w:rsidRPr="00A921C6">
        <w:fldChar w:fldCharType="separate"/>
      </w:r>
      <w:r w:rsidR="00413943" w:rsidRPr="00A921C6">
        <w:rPr>
          <w:color w:val="000000" w:themeColor="text1"/>
        </w:rPr>
        <w:t xml:space="preserve">Tabla </w:t>
      </w:r>
      <w:r w:rsidR="00413943" w:rsidRPr="00A921C6">
        <w:rPr>
          <w:color w:val="0070C0"/>
          <w:u w:val="single"/>
        </w:rPr>
        <w:t>(</w:t>
      </w:r>
      <w:r w:rsidR="00413943" w:rsidRPr="00A921C6">
        <w:rPr>
          <w:noProof/>
          <w:color w:val="0070C0"/>
          <w:u w:val="single"/>
        </w:rPr>
        <w:t>3</w:t>
      </w:r>
      <w:r w:rsidR="00413943" w:rsidRPr="00A921C6">
        <w:rPr>
          <w:color w:val="0070C0"/>
          <w:u w:val="single"/>
        </w:rPr>
        <w:noBreakHyphen/>
      </w:r>
      <w:r w:rsidR="00413943" w:rsidRPr="00A921C6">
        <w:rPr>
          <w:noProof/>
          <w:color w:val="0070C0"/>
          <w:u w:val="single"/>
        </w:rPr>
        <w:t>5</w:t>
      </w:r>
      <w:r w:rsidR="00413943" w:rsidRPr="00A921C6">
        <w:fldChar w:fldCharType="end"/>
      </w:r>
      <w:r w:rsidR="00413943" w:rsidRPr="00A921C6">
        <w:rPr>
          <w:color w:val="0070C0"/>
          <w:u w:val="single"/>
        </w:rPr>
        <w:t>)</w:t>
      </w:r>
      <w:r w:rsidR="00413943">
        <w:rPr>
          <w:color w:val="000000" w:themeColor="text1"/>
        </w:rPr>
        <w:t>, se midieron de forma directa las tensiones V</w:t>
      </w:r>
      <w:r w:rsidR="00413943" w:rsidRPr="00413943">
        <w:rPr>
          <w:color w:val="000000" w:themeColor="text1"/>
          <w:vertAlign w:val="subscript"/>
        </w:rPr>
        <w:t>AT</w:t>
      </w:r>
      <w:r w:rsidR="00413943">
        <w:rPr>
          <w:color w:val="000000" w:themeColor="text1"/>
        </w:rPr>
        <w:t>+ y V</w:t>
      </w:r>
      <w:r w:rsidR="00413943" w:rsidRPr="00413943">
        <w:rPr>
          <w:color w:val="000000" w:themeColor="text1"/>
          <w:vertAlign w:val="subscript"/>
        </w:rPr>
        <w:t>AT</w:t>
      </w:r>
      <w:r w:rsidR="00413943">
        <w:rPr>
          <w:color w:val="000000" w:themeColor="text1"/>
        </w:rPr>
        <w:t>-, así como las cargas conectadas y los valores de tensión y corriente de la fuente principal, obteniendo el resto de los datos a partir de cálculos indirectos.</w:t>
      </w:r>
    </w:p>
    <w:p w14:paraId="2D8B2A33" w14:textId="49FB3D4A" w:rsidR="00072084" w:rsidRDefault="00A921C6" w:rsidP="00072084">
      <w:pPr>
        <w:pStyle w:val="Ttulo4"/>
        <w:numPr>
          <w:ilvl w:val="3"/>
          <w:numId w:val="1"/>
        </w:numPr>
        <w:rPr>
          <w:color w:val="000000" w:themeColor="text1"/>
        </w:rPr>
      </w:pPr>
      <w:r w:rsidRPr="00C2235E">
        <w:rPr>
          <w:color w:val="000000" w:themeColor="text1"/>
        </w:rPr>
        <w:lastRenderedPageBreak/>
        <w:t>Con cargas equilibradas</w:t>
      </w:r>
      <w:r>
        <w:rPr>
          <w:color w:val="000000" w:themeColor="text1"/>
        </w:rPr>
        <w:t xml:space="preserve"> en lazo abierto</w:t>
      </w:r>
    </w:p>
    <w:p w14:paraId="6BC349CC" w14:textId="187CDF40" w:rsidR="00072084" w:rsidRPr="007A5E5D" w:rsidRDefault="007A5E5D" w:rsidP="007A5E5D">
      <w:pPr>
        <w:rPr>
          <w:color w:val="000000" w:themeColor="text1"/>
        </w:rPr>
      </w:pPr>
      <w:r>
        <w:rPr>
          <w:noProof/>
          <w:lang w:val="es-AR"/>
        </w:rPr>
        <mc:AlternateContent>
          <mc:Choice Requires="wpg">
            <w:drawing>
              <wp:anchor distT="0" distB="0" distL="114300" distR="114300" simplePos="0" relativeHeight="251900928" behindDoc="0" locked="0" layoutInCell="1" allowOverlap="1" wp14:anchorId="41A476E4" wp14:editId="6F1FC355">
                <wp:simplePos x="0" y="0"/>
                <wp:positionH relativeFrom="column">
                  <wp:posOffset>858543</wp:posOffset>
                </wp:positionH>
                <wp:positionV relativeFrom="paragraph">
                  <wp:posOffset>1319051</wp:posOffset>
                </wp:positionV>
                <wp:extent cx="4425351" cy="2596252"/>
                <wp:effectExtent l="0" t="19050" r="0" b="0"/>
                <wp:wrapNone/>
                <wp:docPr id="383" name="Grupo 383"/>
                <wp:cNvGraphicFramePr/>
                <a:graphic xmlns:a="http://schemas.openxmlformats.org/drawingml/2006/main">
                  <a:graphicData uri="http://schemas.microsoft.com/office/word/2010/wordprocessingGroup">
                    <wpg:wgp>
                      <wpg:cNvGrpSpPr/>
                      <wpg:grpSpPr>
                        <a:xfrm>
                          <a:off x="0" y="0"/>
                          <a:ext cx="4425351" cy="2596252"/>
                          <a:chOff x="-224294" y="0"/>
                          <a:chExt cx="4425828" cy="2596252"/>
                        </a:xfrm>
                      </wpg:grpSpPr>
                      <pic:pic xmlns:pic="http://schemas.openxmlformats.org/drawingml/2006/picture">
                        <pic:nvPicPr>
                          <pic:cNvPr id="350" name="Imagen 350"/>
                          <pic:cNvPicPr>
                            <a:picLocks noChangeAspect="1"/>
                          </pic:cNvPicPr>
                        </pic:nvPicPr>
                        <pic:blipFill>
                          <a:blip r:embed="rId214">
                            <a:extLst>
                              <a:ext uri="{28A0092B-C50C-407E-A947-70E740481C1C}">
                                <a14:useLocalDpi xmlns:a14="http://schemas.microsoft.com/office/drawing/2010/main" val="0"/>
                              </a:ext>
                            </a:extLst>
                          </a:blip>
                          <a:srcRect/>
                          <a:stretch>
                            <a:fillRect/>
                          </a:stretch>
                        </pic:blipFill>
                        <pic:spPr bwMode="auto">
                          <a:xfrm>
                            <a:off x="207034" y="0"/>
                            <a:ext cx="3537585" cy="2096135"/>
                          </a:xfrm>
                          <a:prstGeom prst="rect">
                            <a:avLst/>
                          </a:prstGeom>
                          <a:noFill/>
                          <a:ln>
                            <a:solidFill>
                              <a:schemeClr val="tx1"/>
                            </a:solidFill>
                          </a:ln>
                        </pic:spPr>
                      </pic:pic>
                      <wps:wsp>
                        <wps:cNvPr id="351" name="Cuadro de texto 351"/>
                        <wps:cNvSpPr txBox="1"/>
                        <wps:spPr>
                          <a:xfrm>
                            <a:off x="-224294" y="2147942"/>
                            <a:ext cx="4425828" cy="448310"/>
                          </a:xfrm>
                          <a:prstGeom prst="rect">
                            <a:avLst/>
                          </a:prstGeom>
                          <a:solidFill>
                            <a:prstClr val="white"/>
                          </a:solidFill>
                          <a:ln>
                            <a:noFill/>
                          </a:ln>
                          <a:effectLst/>
                        </wps:spPr>
                        <wps:txbx>
                          <w:txbxContent>
                            <w:p w14:paraId="55C7E41E" w14:textId="3D887EB3" w:rsidR="00F73331" w:rsidRPr="009A06A0" w:rsidRDefault="00F73331" w:rsidP="009A06A0">
                              <w:pPr>
                                <w:pStyle w:val="Descripcin"/>
                                <w:ind w:firstLine="0"/>
                                <w:jc w:val="center"/>
                                <w:rPr>
                                  <w:i w:val="0"/>
                                  <w:noProof/>
                                  <w:color w:val="000000" w:themeColor="text1"/>
                                  <w:sz w:val="32"/>
                                  <w:szCs w:val="24"/>
                                </w:rPr>
                              </w:pPr>
                              <w:bookmarkStart w:id="471" w:name="_Ref185013118"/>
                              <w:bookmarkStart w:id="472"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72"/>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1A476E4" id="Grupo 383" o:spid="_x0000_s1125" style="position:absolute;left:0;text-align:left;margin-left:67.6pt;margin-top:103.85pt;width:348.45pt;height:204.45pt;z-index:251900928;mso-width-relative:margin;mso-height-relative:margin" coordorigin="-2242" coordsize="44258,25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">
                <v:shape id="Imagen 350" o:spid="_x0000_s1126" type="#_x0000_t75" style="position:absolute;left:2070;width:35376;height:20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WZ6fCAAAA3AAAAA8AAABkcnMvZG93bnJldi54bWxET8tqwkAU3Qv9h+EW3OmkFatEx9AWAs0i&#10;FF+4vWRuMyGZOyEzavr3zqLQ5eG8t9loO3GjwTeOFbzMExDEldMN1wpOx3y2BuEDssbOMSn4JQ/Z&#10;7mmyxVS7O+/pdgi1iCHsU1RgQuhTKX1lyKKfu544cj9usBgiHGqpB7zHcNvJ1yR5kxYbjg0Ge/o0&#10;VLWHq1Vwroq8KKVZtfajbAsKl+/ytFBq+jy+b0AEGsO/+M/9pRUslnF+PBOPgN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1menwgAAANwAAAAPAAAAAAAAAAAAAAAAAJ8C&#10;AABkcnMvZG93bnJldi54bWxQSwUGAAAAAAQABAD3AAAAjgMAAAAA&#10;" stroked="t" strokecolor="black [3213]">
                  <v:imagedata r:id="rId215" o:title=""/>
                  <v:path arrowok="t"/>
                </v:shape>
                <v:shape id="Cuadro de texto 351" o:spid="_x0000_s1127" type="#_x0000_t202" style="position:absolute;left:-2242;top:21479;width:4425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3NEc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8j+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NzRHHAAAA3AAAAA8AAAAAAAAAAAAAAAAAmAIAAGRy&#10;cy9kb3ducmV2LnhtbFBLBQYAAAAABAAEAPUAAACMAwAAAAA=&#10;" stroked="f">
                  <v:textbox style="mso-fit-shape-to-text:t" inset="0,0,0,0">
                    <w:txbxContent>
                      <w:p w14:paraId="55C7E41E" w14:textId="3D887EB3" w:rsidR="00F73331" w:rsidRPr="009A06A0" w:rsidRDefault="00F73331" w:rsidP="009A06A0">
                        <w:pPr>
                          <w:pStyle w:val="Descripcin"/>
                          <w:ind w:firstLine="0"/>
                          <w:jc w:val="center"/>
                          <w:rPr>
                            <w:i w:val="0"/>
                            <w:noProof/>
                            <w:color w:val="000000" w:themeColor="text1"/>
                            <w:sz w:val="32"/>
                            <w:szCs w:val="24"/>
                          </w:rPr>
                        </w:pPr>
                        <w:bookmarkStart w:id="473" w:name="_Ref185013118"/>
                        <w:bookmarkStart w:id="474" w:name="_Ref185013122"/>
                        <w:r w:rsidRPr="009A06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474"/>
                        <w:r w:rsidRPr="009A06A0">
                          <w:rPr>
                            <w:color w:val="000000" w:themeColor="text1"/>
                            <w:sz w:val="22"/>
                          </w:rPr>
                          <w:t>:</w:t>
                        </w:r>
                        <w:r w:rsidRPr="009A06A0">
                          <w:rPr>
                            <w:i w:val="0"/>
                            <w:color w:val="000000" w:themeColor="text1"/>
                            <w:sz w:val="22"/>
                          </w:rPr>
                          <w:t xml:space="preserve"> Curvas de regulación </w:t>
                        </w:r>
                        <w:r>
                          <w:rPr>
                            <w:i w:val="0"/>
                            <w:color w:val="000000" w:themeColor="text1"/>
                            <w:sz w:val="22"/>
                          </w:rPr>
                          <w:t>en función de R</w:t>
                        </w:r>
                        <w:r w:rsidRPr="001E69B2">
                          <w:rPr>
                            <w:i w:val="0"/>
                            <w:color w:val="000000" w:themeColor="text1"/>
                            <w:sz w:val="22"/>
                            <w:vertAlign w:val="subscript"/>
                          </w:rPr>
                          <w:t>L</w:t>
                        </w:r>
                        <w:r w:rsidRPr="009A06A0">
                          <w:rPr>
                            <w:i w:val="0"/>
                            <w:color w:val="000000" w:themeColor="text1"/>
                            <w:sz w:val="22"/>
                          </w:rPr>
                          <w:t xml:space="preserve"> para "cargas equilibradas" en régimen de lazo abierto (Fuente: elaboración propia).</w:t>
                        </w:r>
                        <w:bookmarkEnd w:id="473"/>
                      </w:p>
                    </w:txbxContent>
                  </v:textbox>
                </v:shape>
              </v:group>
            </w:pict>
          </mc:Fallback>
        </mc:AlternateContent>
      </w:r>
      <w:r w:rsidR="001D0256">
        <w:t xml:space="preserve">Los datos correspondientes al presente ensayo, son los que se exponen en la </w:t>
      </w:r>
      <w:r w:rsidR="001D0256" w:rsidRPr="00A921C6">
        <w:fldChar w:fldCharType="begin"/>
      </w:r>
      <w:r w:rsidR="001D0256" w:rsidRPr="00A921C6">
        <w:instrText xml:space="preserve"> REF _Ref184943575 \h </w:instrText>
      </w:r>
      <w:r w:rsidR="001D0256">
        <w:instrText xml:space="preserve"> \* MERGEFORMAT </w:instrText>
      </w:r>
      <w:r w:rsidR="001D0256" w:rsidRPr="00A921C6">
        <w:fldChar w:fldCharType="separate"/>
      </w:r>
      <w:r w:rsidR="001D0256" w:rsidRPr="00A921C6">
        <w:rPr>
          <w:color w:val="000000" w:themeColor="text1"/>
        </w:rPr>
        <w:t xml:space="preserve">Tabla </w:t>
      </w:r>
      <w:r w:rsidR="001D0256" w:rsidRPr="00A921C6">
        <w:rPr>
          <w:color w:val="0070C0"/>
          <w:u w:val="single"/>
        </w:rPr>
        <w:t>(</w:t>
      </w:r>
      <w:r w:rsidR="001D0256" w:rsidRPr="00A921C6">
        <w:rPr>
          <w:noProof/>
          <w:color w:val="0070C0"/>
          <w:u w:val="single"/>
        </w:rPr>
        <w:t>3</w:t>
      </w:r>
      <w:r w:rsidR="001D0256" w:rsidRPr="00A921C6">
        <w:rPr>
          <w:color w:val="0070C0"/>
          <w:u w:val="single"/>
        </w:rPr>
        <w:noBreakHyphen/>
      </w:r>
      <w:r w:rsidR="001D0256" w:rsidRPr="00A921C6">
        <w:rPr>
          <w:noProof/>
          <w:color w:val="0070C0"/>
          <w:u w:val="single"/>
        </w:rPr>
        <w:t>5</w:t>
      </w:r>
      <w:r w:rsidR="001D0256" w:rsidRPr="00A921C6">
        <w:fldChar w:fldCharType="end"/>
      </w:r>
      <w:r w:rsidR="001D0256" w:rsidRPr="00A921C6">
        <w:rPr>
          <w:color w:val="0070C0"/>
          <w:u w:val="single"/>
        </w:rPr>
        <w:t>)</w:t>
      </w:r>
      <w:r w:rsidR="001D0256">
        <w:rPr>
          <w:color w:val="000000" w:themeColor="text1"/>
        </w:rPr>
        <w:t>, que se expuso a modo ilustrativo. Se conectaron cargas de igual valor entre V</w:t>
      </w:r>
      <w:r w:rsidR="001D0256" w:rsidRPr="00413943">
        <w:rPr>
          <w:color w:val="000000" w:themeColor="text1"/>
          <w:vertAlign w:val="subscript"/>
        </w:rPr>
        <w:t>AT</w:t>
      </w:r>
      <w:r w:rsidR="001D0256">
        <w:rPr>
          <w:color w:val="000000" w:themeColor="text1"/>
        </w:rPr>
        <w:t>+ --- GND y GND --- V</w:t>
      </w:r>
      <w:r w:rsidR="001D0256" w:rsidRPr="00413943">
        <w:rPr>
          <w:color w:val="000000" w:themeColor="text1"/>
          <w:vertAlign w:val="subscript"/>
        </w:rPr>
        <w:t>AT</w:t>
      </w:r>
      <w:r w:rsidR="001D0256">
        <w:rPr>
          <w:color w:val="000000" w:themeColor="text1"/>
        </w:rPr>
        <w:t xml:space="preserve">-, y se registró la tensión en la cual se estabilizaba la medida, resaltando que </w:t>
      </w:r>
      <w:r>
        <w:rPr>
          <w:color w:val="000000" w:themeColor="text1"/>
        </w:rPr>
        <w:t xml:space="preserve">no se evidenció un tiempo de establecimiento apreciable, y las lecturas registradas se mantuvieron sin variaciones. </w:t>
      </w:r>
      <w:r w:rsidRPr="007A5E5D">
        <w:rPr>
          <w:color w:val="000000" w:themeColor="text1"/>
        </w:rPr>
        <w:t xml:space="preserve">En la </w:t>
      </w:r>
      <w:r w:rsidRPr="007A5E5D">
        <w:rPr>
          <w:color w:val="0070C0"/>
          <w:u w:val="single"/>
        </w:rPr>
        <w:fldChar w:fldCharType="begin"/>
      </w:r>
      <w:r w:rsidRPr="007A5E5D">
        <w:rPr>
          <w:color w:val="0070C0"/>
          <w:u w:val="single"/>
        </w:rPr>
        <w:instrText xml:space="preserve"> REF _Ref185013122 \h </w:instrText>
      </w:r>
      <w:r w:rsidRPr="007A5E5D">
        <w:rPr>
          <w:color w:val="0070C0"/>
          <w:u w:val="single"/>
        </w:rPr>
      </w:r>
      <w:r w:rsidRPr="007A5E5D">
        <w:rPr>
          <w:color w:val="0070C0"/>
          <w:u w:val="single"/>
        </w:rPr>
        <w:instrText xml:space="preserve"> \* MERGEFORMAT </w:instrText>
      </w:r>
      <w:r w:rsidRPr="007A5E5D">
        <w:rPr>
          <w:color w:val="0070C0"/>
          <w:u w:val="single"/>
        </w:rPr>
        <w:fldChar w:fldCharType="separate"/>
      </w:r>
      <w:r w:rsidRPr="007A5E5D">
        <w:rPr>
          <w:color w:val="000000" w:themeColor="text1"/>
        </w:rPr>
        <w:t>Figura</w:t>
      </w:r>
      <w:r w:rsidRPr="007A5E5D">
        <w:rPr>
          <w:color w:val="0070C0"/>
          <w:u w:val="single"/>
        </w:rPr>
        <w:t xml:space="preserve"> </w:t>
      </w:r>
      <w:r>
        <w:rPr>
          <w:color w:val="0070C0"/>
          <w:u w:val="single"/>
        </w:rPr>
        <w:t>(</w:t>
      </w:r>
      <w:r w:rsidRPr="007A5E5D">
        <w:rPr>
          <w:color w:val="0070C0"/>
          <w:u w:val="single"/>
        </w:rPr>
        <w:t>3</w:t>
      </w:r>
      <w:r w:rsidRPr="007A5E5D">
        <w:rPr>
          <w:color w:val="0070C0"/>
          <w:u w:val="single"/>
        </w:rPr>
        <w:noBreakHyphen/>
        <w:t>9</w:t>
      </w:r>
      <w:r w:rsidRPr="007A5E5D">
        <w:rPr>
          <w:color w:val="0070C0"/>
          <w:u w:val="single"/>
        </w:rPr>
        <w:fldChar w:fldCharType="end"/>
      </w:r>
      <w:r>
        <w:rPr>
          <w:color w:val="0070C0"/>
          <w:u w:val="single"/>
        </w:rPr>
        <w:t>)</w:t>
      </w:r>
      <w:r w:rsidRPr="007A5E5D">
        <w:rPr>
          <w:color w:val="0070C0"/>
        </w:rPr>
        <w:t xml:space="preserve"> </w:t>
      </w:r>
      <w:r w:rsidRPr="007A5E5D">
        <w:rPr>
          <w:color w:val="000000" w:themeColor="text1"/>
        </w:rPr>
        <w:t>se presentan los resultados del relevamiento:</w:t>
      </w:r>
    </w:p>
    <w:p w14:paraId="3DF31165" w14:textId="4408965A" w:rsidR="00072084" w:rsidRDefault="00072084" w:rsidP="00CF3544">
      <w:pPr>
        <w:ind w:firstLine="0"/>
      </w:pPr>
    </w:p>
    <w:p w14:paraId="5DBC9EBE" w14:textId="3820CAE7" w:rsidR="0082735A" w:rsidRDefault="0082735A" w:rsidP="00CF3544">
      <w:pPr>
        <w:ind w:firstLine="0"/>
      </w:pPr>
    </w:p>
    <w:p w14:paraId="79F616C8" w14:textId="5FAEFAFA" w:rsidR="001E69B2" w:rsidRDefault="001E69B2" w:rsidP="00CF3544">
      <w:pPr>
        <w:ind w:firstLine="0"/>
        <w:rPr>
          <w:sz w:val="10"/>
        </w:rPr>
      </w:pPr>
    </w:p>
    <w:p w14:paraId="55449E36" w14:textId="7AF142EC" w:rsidR="00121537" w:rsidRDefault="00121537" w:rsidP="00CF3544">
      <w:pPr>
        <w:ind w:firstLine="0"/>
        <w:rPr>
          <w:sz w:val="10"/>
        </w:rPr>
      </w:pPr>
    </w:p>
    <w:p w14:paraId="29C610C2" w14:textId="69EFD0D2" w:rsidR="00121537" w:rsidRDefault="00121537" w:rsidP="00CF3544">
      <w:pPr>
        <w:ind w:firstLine="0"/>
        <w:rPr>
          <w:sz w:val="10"/>
        </w:rPr>
      </w:pPr>
    </w:p>
    <w:p w14:paraId="2E7DAB4F" w14:textId="44B1A38B" w:rsidR="00121537" w:rsidRDefault="00121537" w:rsidP="00CF3544">
      <w:pPr>
        <w:ind w:firstLine="0"/>
        <w:rPr>
          <w:sz w:val="10"/>
        </w:rPr>
      </w:pPr>
    </w:p>
    <w:p w14:paraId="2621BE75" w14:textId="0449C1DE" w:rsidR="00121537" w:rsidRDefault="00121537" w:rsidP="00CF3544">
      <w:pPr>
        <w:ind w:firstLine="0"/>
        <w:rPr>
          <w:sz w:val="10"/>
        </w:rPr>
      </w:pPr>
    </w:p>
    <w:p w14:paraId="7794504A" w14:textId="335ACB6C" w:rsidR="00121537" w:rsidRDefault="00121537" w:rsidP="00CF3544">
      <w:pPr>
        <w:ind w:firstLine="0"/>
        <w:rPr>
          <w:sz w:val="10"/>
        </w:rPr>
      </w:pPr>
    </w:p>
    <w:p w14:paraId="0FD91328" w14:textId="1822D303" w:rsidR="00121537" w:rsidRDefault="00121537" w:rsidP="00CF3544">
      <w:pPr>
        <w:ind w:firstLine="0"/>
        <w:rPr>
          <w:sz w:val="10"/>
        </w:rPr>
      </w:pPr>
    </w:p>
    <w:p w14:paraId="15C0AB24" w14:textId="03EBC3BD" w:rsidR="00121537" w:rsidRDefault="00121537" w:rsidP="00CF3544">
      <w:pPr>
        <w:ind w:firstLine="0"/>
        <w:rPr>
          <w:sz w:val="10"/>
        </w:rPr>
      </w:pPr>
    </w:p>
    <w:p w14:paraId="1B72541B" w14:textId="115B78A1" w:rsidR="00121537" w:rsidRDefault="00121537" w:rsidP="00CF3544">
      <w:pPr>
        <w:ind w:firstLine="0"/>
        <w:rPr>
          <w:sz w:val="10"/>
        </w:rPr>
      </w:pPr>
    </w:p>
    <w:p w14:paraId="0C1142FD" w14:textId="77777777" w:rsidR="00121537" w:rsidRDefault="00121537" w:rsidP="00CF3544">
      <w:pPr>
        <w:ind w:firstLine="0"/>
        <w:rPr>
          <w:sz w:val="10"/>
        </w:rPr>
      </w:pPr>
    </w:p>
    <w:p w14:paraId="2371017A" w14:textId="111E1611" w:rsidR="007A5E5D" w:rsidRDefault="007E2415" w:rsidP="007A5E5D">
      <w:r>
        <w:t>Del gráfico puede apreciarse como, si bien existe una diferencia en valor absoluto entre la tensión de polaridad positiva V</w:t>
      </w:r>
      <w:r w:rsidRPr="007E2415">
        <w:rPr>
          <w:vertAlign w:val="subscript"/>
        </w:rPr>
        <w:t>AT</w:t>
      </w:r>
      <w:r>
        <w:t>+ y la de polaridad negativa V</w:t>
      </w:r>
      <w:r w:rsidRPr="007E2415">
        <w:rPr>
          <w:vertAlign w:val="subscript"/>
        </w:rPr>
        <w:t>AT</w:t>
      </w:r>
      <w:r>
        <w:t>-, que llega a un valor máximo de 66 V para la mayor demanda de corriente, con R</w:t>
      </w:r>
      <w:r w:rsidRPr="007E2415">
        <w:rPr>
          <w:vertAlign w:val="subscript"/>
        </w:rPr>
        <w:t>L</w:t>
      </w:r>
      <w:r>
        <w:t xml:space="preserve"> = 52.1 k</w:t>
      </w:r>
      <w:r w:rsidRPr="002D30C2">
        <w:t>Ω</w:t>
      </w:r>
      <w:r>
        <w:t xml:space="preserve"> y disminuye a 25 V para la menor demanda de corriente, con R</w:t>
      </w:r>
      <w:r w:rsidRPr="007E2415">
        <w:rPr>
          <w:vertAlign w:val="subscript"/>
        </w:rPr>
        <w:t>L</w:t>
      </w:r>
      <w:r>
        <w:t xml:space="preserve"> = 100.5 k</w:t>
      </w:r>
      <w:r w:rsidRPr="002D30C2">
        <w:t>Ω</w:t>
      </w:r>
      <w:r>
        <w:t>. Desde un análisis porcentual, tomando referencia sobre la tensión más alta, la diferencia ∆V</w:t>
      </w:r>
      <w:r w:rsidRPr="007E2415">
        <w:rPr>
          <w:vertAlign w:val="subscript"/>
        </w:rPr>
        <w:t>AT</w:t>
      </w:r>
      <w:r w:rsidR="00C06C95">
        <w:t>% oscila entre los 21.9 % hasta los 7.8 %, siempre con V</w:t>
      </w:r>
      <w:r w:rsidR="00C06C95" w:rsidRPr="00C06C95">
        <w:rPr>
          <w:vertAlign w:val="subscript"/>
        </w:rPr>
        <w:t>AT</w:t>
      </w:r>
      <w:r w:rsidR="00C06C95">
        <w:t>+ &lt; V</w:t>
      </w:r>
      <w:r w:rsidR="00C06C95" w:rsidRPr="00C06C95">
        <w:rPr>
          <w:vertAlign w:val="subscript"/>
        </w:rPr>
        <w:t>AT</w:t>
      </w:r>
      <w:r w:rsidR="00C06C95">
        <w:t>-.</w:t>
      </w:r>
    </w:p>
    <w:p w14:paraId="4A414DC3" w14:textId="5C37DBEB" w:rsidR="00C06C95" w:rsidRPr="00C06C95" w:rsidRDefault="00C06C95" w:rsidP="007A5E5D">
      <w:r>
        <w:t>No obstante ello, la variación de cada tensión en lo individual entre los extremos de demanda de corriente fueron del 5 % para V</w:t>
      </w:r>
      <w:r w:rsidRPr="00C06C95">
        <w:rPr>
          <w:vertAlign w:val="subscript"/>
        </w:rPr>
        <w:t>AT</w:t>
      </w:r>
      <w:r>
        <w:t>- y del 19 % para V</w:t>
      </w:r>
      <w:r w:rsidRPr="00C06C95">
        <w:rPr>
          <w:vertAlign w:val="subscript"/>
        </w:rPr>
        <w:t>AT</w:t>
      </w:r>
      <w:r>
        <w:t>+, evidenciando una mejor regulación en la polaridad negativa.</w:t>
      </w:r>
    </w:p>
    <w:p w14:paraId="41526AA2" w14:textId="77777777" w:rsidR="007A5E5D" w:rsidRPr="001E69B2" w:rsidRDefault="007A5E5D" w:rsidP="00CF3544">
      <w:pPr>
        <w:ind w:firstLine="0"/>
        <w:rPr>
          <w:sz w:val="10"/>
        </w:rPr>
      </w:pPr>
    </w:p>
    <w:p w14:paraId="5BA096B1" w14:textId="4CF46F63" w:rsidR="00A875EA" w:rsidRDefault="00A875EA" w:rsidP="00A875EA">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CE0DCF6" w14:textId="244B43CB" w:rsidR="00D30767" w:rsidRPr="00D30767" w:rsidRDefault="0043701A" w:rsidP="00D30767">
      <w:r>
        <w:t xml:space="preserve">Aplicando el mismo régimen de carga que en el ensayo anterior pero aplicando la realimentación de tensión hacia el SG3525 a partir de la muestra de tensión presente en C2, </w:t>
      </w:r>
      <w:r w:rsidR="00D30767">
        <w:rPr>
          <w:color w:val="000000" w:themeColor="text1"/>
        </w:rPr>
        <w:t>se registr</w:t>
      </w:r>
      <w:r>
        <w:rPr>
          <w:color w:val="000000" w:themeColor="text1"/>
        </w:rPr>
        <w:t>aron</w:t>
      </w:r>
      <w:r w:rsidR="00D30767">
        <w:rPr>
          <w:color w:val="000000" w:themeColor="text1"/>
        </w:rPr>
        <w:t xml:space="preserve"> la</w:t>
      </w:r>
      <w:r>
        <w:rPr>
          <w:color w:val="000000" w:themeColor="text1"/>
        </w:rPr>
        <w:t>s tensiones</w:t>
      </w:r>
      <w:r w:rsidR="00D30767">
        <w:rPr>
          <w:color w:val="000000" w:themeColor="text1"/>
        </w:rPr>
        <w:t xml:space="preserve"> </w:t>
      </w:r>
      <w:r>
        <w:rPr>
          <w:color w:val="000000" w:themeColor="text1"/>
        </w:rPr>
        <w:t>estables</w:t>
      </w:r>
      <w:r w:rsidR="00D30767">
        <w:rPr>
          <w:color w:val="000000" w:themeColor="text1"/>
        </w:rPr>
        <w:t xml:space="preserve">, resaltando que </w:t>
      </w:r>
      <w:r>
        <w:rPr>
          <w:color w:val="000000" w:themeColor="text1"/>
        </w:rPr>
        <w:t xml:space="preserve">nuevamente </w:t>
      </w:r>
      <w:r w:rsidR="00D30767">
        <w:rPr>
          <w:color w:val="000000" w:themeColor="text1"/>
        </w:rPr>
        <w:t xml:space="preserve">no se evidenció un tiempo de establecimiento apreciable. </w:t>
      </w:r>
      <w:r w:rsidR="00D30767" w:rsidRPr="0043701A">
        <w:rPr>
          <w:color w:val="000000" w:themeColor="text1"/>
        </w:rPr>
        <w:t xml:space="preserve">En la </w:t>
      </w:r>
      <w:r w:rsidRPr="0043701A">
        <w:rPr>
          <w:color w:val="000000" w:themeColor="text1"/>
        </w:rPr>
        <w:fldChar w:fldCharType="begin"/>
      </w:r>
      <w:r w:rsidRPr="0043701A">
        <w:rPr>
          <w:color w:val="000000" w:themeColor="text1"/>
        </w:rPr>
        <w:instrText xml:space="preserve"> REF _Ref185017016 \h </w:instrText>
      </w:r>
      <w:r w:rsidRPr="0043701A">
        <w:rPr>
          <w:color w:val="000000" w:themeColor="text1"/>
        </w:rPr>
      </w:r>
      <w:r>
        <w:rPr>
          <w:color w:val="000000" w:themeColor="text1"/>
        </w:rPr>
        <w:instrText xml:space="preserve"> \* MERGEFORMAT </w:instrText>
      </w:r>
      <w:r w:rsidRPr="0043701A">
        <w:rPr>
          <w:color w:val="000000" w:themeColor="text1"/>
        </w:rPr>
        <w:fldChar w:fldCharType="separate"/>
      </w:r>
      <w:r>
        <w:rPr>
          <w:color w:val="000000" w:themeColor="text1"/>
        </w:rPr>
        <w:t>Fig.</w:t>
      </w:r>
      <w:r w:rsidRPr="0043701A">
        <w:rPr>
          <w:color w:val="000000" w:themeColor="text1"/>
        </w:rPr>
        <w:t xml:space="preserve"> </w:t>
      </w:r>
      <w:r w:rsidRPr="0043701A">
        <w:rPr>
          <w:color w:val="0070C0"/>
          <w:u w:val="single"/>
        </w:rPr>
        <w:t>(</w:t>
      </w:r>
      <w:r w:rsidRPr="0043701A">
        <w:rPr>
          <w:noProof/>
          <w:color w:val="0070C0"/>
          <w:u w:val="single"/>
        </w:rPr>
        <w:t>3</w:t>
      </w:r>
      <w:r w:rsidRPr="0043701A">
        <w:rPr>
          <w:color w:val="0070C0"/>
          <w:u w:val="single"/>
        </w:rPr>
        <w:noBreakHyphen/>
      </w:r>
      <w:r w:rsidRPr="0043701A">
        <w:rPr>
          <w:noProof/>
          <w:color w:val="0070C0"/>
          <w:u w:val="single"/>
        </w:rPr>
        <w:t>10</w:t>
      </w:r>
      <w:r w:rsidRPr="0043701A">
        <w:rPr>
          <w:color w:val="000000" w:themeColor="text1"/>
        </w:rPr>
        <w:fldChar w:fldCharType="end"/>
      </w:r>
      <w:r w:rsidRPr="0043701A">
        <w:rPr>
          <w:color w:val="0070C0"/>
          <w:u w:val="single"/>
        </w:rPr>
        <w:t>)</w:t>
      </w:r>
      <w:r w:rsidRPr="0043701A">
        <w:rPr>
          <w:color w:val="000000" w:themeColor="text1"/>
        </w:rPr>
        <w:t xml:space="preserve"> </w:t>
      </w:r>
      <w:r w:rsidR="00D30767" w:rsidRPr="0043701A">
        <w:rPr>
          <w:color w:val="000000" w:themeColor="text1"/>
        </w:rPr>
        <w:t>se</w:t>
      </w:r>
      <w:r w:rsidR="00D30767" w:rsidRPr="007A5E5D">
        <w:rPr>
          <w:color w:val="000000" w:themeColor="text1"/>
        </w:rPr>
        <w:t xml:space="preserve"> presentan los resultados del relevamiento:</w:t>
      </w:r>
    </w:p>
    <w:p w14:paraId="23136E4B" w14:textId="3BE56444" w:rsidR="001E69B2" w:rsidRDefault="001E69B2" w:rsidP="001E69B2"/>
    <w:p w14:paraId="7AC23613" w14:textId="4DA44552" w:rsidR="002620B8" w:rsidRDefault="002620B8" w:rsidP="001E69B2">
      <w:r>
        <w:rPr>
          <w:noProof/>
          <w:lang w:val="es-AR"/>
        </w:rPr>
        <w:lastRenderedPageBreak/>
        <mc:AlternateContent>
          <mc:Choice Requires="wpg">
            <w:drawing>
              <wp:anchor distT="0" distB="0" distL="114300" distR="114300" simplePos="0" relativeHeight="251935744" behindDoc="0" locked="0" layoutInCell="1" allowOverlap="1" wp14:anchorId="3204395A" wp14:editId="30957CB4">
                <wp:simplePos x="0" y="0"/>
                <wp:positionH relativeFrom="column">
                  <wp:posOffset>780906</wp:posOffset>
                </wp:positionH>
                <wp:positionV relativeFrom="paragraph">
                  <wp:posOffset>9058</wp:posOffset>
                </wp:positionV>
                <wp:extent cx="4571365" cy="2837815"/>
                <wp:effectExtent l="0" t="19050" r="635" b="635"/>
                <wp:wrapNone/>
                <wp:docPr id="371" name="Grupo 371"/>
                <wp:cNvGraphicFramePr/>
                <a:graphic xmlns:a="http://schemas.openxmlformats.org/drawingml/2006/main">
                  <a:graphicData uri="http://schemas.microsoft.com/office/word/2010/wordprocessingGroup">
                    <wpg:wgp>
                      <wpg:cNvGrpSpPr/>
                      <wpg:grpSpPr>
                        <a:xfrm>
                          <a:off x="0" y="0"/>
                          <a:ext cx="4571365" cy="2837815"/>
                          <a:chOff x="0" y="0"/>
                          <a:chExt cx="4571365" cy="2837815"/>
                        </a:xfrm>
                      </wpg:grpSpPr>
                      <pic:pic xmlns:pic="http://schemas.openxmlformats.org/drawingml/2006/picture">
                        <pic:nvPicPr>
                          <pic:cNvPr id="308" name="Imagen 308"/>
                          <pic:cNvPicPr>
                            <a:picLocks noChangeAspect="1"/>
                          </pic:cNvPicPr>
                        </pic:nvPicPr>
                        <pic:blipFill>
                          <a:blip r:embed="rId216">
                            <a:extLst>
                              <a:ext uri="{28A0092B-C50C-407E-A947-70E740481C1C}">
                                <a14:useLocalDpi xmlns:a14="http://schemas.microsoft.com/office/drawing/2010/main" val="0"/>
                              </a:ext>
                            </a:extLst>
                          </a:blip>
                          <a:srcRect/>
                          <a:stretch>
                            <a:fillRect/>
                          </a:stretch>
                        </pic:blipFill>
                        <pic:spPr bwMode="auto">
                          <a:xfrm>
                            <a:off x="474453" y="0"/>
                            <a:ext cx="3608705" cy="2339975"/>
                          </a:xfrm>
                          <a:prstGeom prst="rect">
                            <a:avLst/>
                          </a:prstGeom>
                          <a:noFill/>
                          <a:ln>
                            <a:solidFill>
                              <a:schemeClr val="tx1"/>
                            </a:solidFill>
                          </a:ln>
                        </pic:spPr>
                      </pic:pic>
                      <wps:wsp>
                        <wps:cNvPr id="349" name="Cuadro de texto 349"/>
                        <wps:cNvSpPr txBox="1"/>
                        <wps:spPr>
                          <a:xfrm>
                            <a:off x="0" y="2389505"/>
                            <a:ext cx="4571365" cy="448310"/>
                          </a:xfrm>
                          <a:prstGeom prst="rect">
                            <a:avLst/>
                          </a:prstGeom>
                          <a:solidFill>
                            <a:prstClr val="white"/>
                          </a:solidFill>
                          <a:ln>
                            <a:noFill/>
                          </a:ln>
                          <a:effectLst/>
                        </wps:spPr>
                        <wps:txbx>
                          <w:txbxContent>
                            <w:p w14:paraId="310A7213" w14:textId="46C6BD3A" w:rsidR="00F73331" w:rsidRPr="002620B8" w:rsidRDefault="00F73331"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0</w:t>
                              </w:r>
                              <w:r>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04395A" id="Grupo 371" o:spid="_x0000_s1128" style="position:absolute;left:0;text-align:left;margin-left:61.5pt;margin-top:.7pt;width:359.95pt;height:223.45pt;z-index:251935744" coordsize="45713,28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">
                <v:shape id="Imagen 308" o:spid="_x0000_s1129" type="#_x0000_t75" style="position:absolute;left:4744;width:36087;height:23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J3LvCAAAA3AAAAA8AAABkcnMvZG93bnJldi54bWxET89rwjAUvgv7H8Ib7KbJHOqoRhnKRLwU&#10;qzCPj+bZdmteapNp/e/NQfD48f2eLTpbiwu1vnKs4X2gQBDnzlRcaDjsv/ufIHxANlg7Jg038rCY&#10;v/RmmBh35R1dslCIGMI+QQ1lCE0ipc9LsugHriGO3Mm1FkOEbSFNi9cYbms5VGosLVYcG0psaFlS&#10;/pf9Ww1pWG8ny/NvetpvfurRcZWmKyW1fnvtvqYgAnXhKX64N0bDh4pr45l4BOT8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Sdy7wgAAANwAAAAPAAAAAAAAAAAAAAAAAJ8C&#10;AABkcnMvZG93bnJldi54bWxQSwUGAAAAAAQABAD3AAAAjgMAAAAA&#10;" stroked="t" strokecolor="black [3213]">
                  <v:imagedata r:id="rId217" o:title=""/>
                  <v:path arrowok="t"/>
                </v:shape>
                <v:shape id="Cuadro de texto 349" o:spid="_x0000_s1130" type="#_x0000_t202" style="position:absolute;top:23895;width:4571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XyscA&#10;AADcAAAADwAAAGRycy9kb3ducmV2LnhtbESPQWsCMRSE70L/Q3iFXqRmWxdpt0YRaaF6Ebdeents&#10;npttNy9LktXtv28EweMwM98w8+VgW3EiHxrHCp4mGQjiyumGawWHr4/HFxAhImtsHZOCPwqwXNyN&#10;5lhod+Y9ncpYiwThUKACE2NXSBkqQxbDxHXEyTs6bzEm6WupPZ4T3LbyOctm0mLDacFgR2tD1W/Z&#10;WwW7/Htnxv3xfbvKp35z6Nezn7pU6uF+WL2BiDTEW/ja/tQKpvkr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iV8rHAAAA3AAAAA8AAAAAAAAAAAAAAAAAmAIAAGRy&#10;cy9kb3ducmV2LnhtbFBLBQYAAAAABAAEAPUAAACMAwAAAAA=&#10;" stroked="f">
                  <v:textbox style="mso-fit-shape-to-text:t" inset="0,0,0,0">
                    <w:txbxContent>
                      <w:p w14:paraId="310A7213" w14:textId="46C6BD3A" w:rsidR="00F73331" w:rsidRPr="002620B8" w:rsidRDefault="00F73331" w:rsidP="002620B8">
                        <w:pPr>
                          <w:pStyle w:val="Descripcin"/>
                          <w:ind w:firstLine="0"/>
                          <w:jc w:val="center"/>
                          <w:rPr>
                            <w:i w:val="0"/>
                            <w:noProof/>
                            <w:color w:val="000000" w:themeColor="text1"/>
                            <w:sz w:val="32"/>
                            <w:szCs w:val="24"/>
                          </w:rPr>
                        </w:pPr>
                        <w:r w:rsidRPr="002620B8">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0</w:t>
                        </w:r>
                        <w:r>
                          <w:rPr>
                            <w:color w:val="000000" w:themeColor="text1"/>
                            <w:sz w:val="22"/>
                          </w:rPr>
                          <w:fldChar w:fldCharType="end"/>
                        </w:r>
                        <w:r w:rsidRPr="002620B8">
                          <w:rPr>
                            <w:color w:val="000000" w:themeColor="text1"/>
                            <w:sz w:val="22"/>
                          </w:rPr>
                          <w:t>:</w:t>
                        </w:r>
                        <w:r w:rsidRPr="002620B8">
                          <w:rPr>
                            <w:i w:val="0"/>
                            <w:color w:val="000000" w:themeColor="text1"/>
                            <w:sz w:val="22"/>
                          </w:rPr>
                          <w:t xml:space="preserve"> Curvas de regulación en función de RL para "cargas equilibradas" en régimen de lazo cerrado (Fuente: elaboración propia).</w:t>
                        </w:r>
                      </w:p>
                    </w:txbxContent>
                  </v:textbox>
                </v:shape>
              </v:group>
            </w:pict>
          </mc:Fallback>
        </mc:AlternateContent>
      </w:r>
    </w:p>
    <w:p w14:paraId="07A17130" w14:textId="12F4E798" w:rsidR="002620B8" w:rsidRDefault="002620B8" w:rsidP="001E69B2"/>
    <w:p w14:paraId="3B7AE8BF" w14:textId="1D4254AA" w:rsidR="001E69B2" w:rsidRDefault="001E69B2" w:rsidP="001E69B2"/>
    <w:p w14:paraId="753FB562" w14:textId="58CE55D2" w:rsidR="001E69B2" w:rsidRDefault="001E69B2" w:rsidP="001E69B2"/>
    <w:p w14:paraId="281E742D" w14:textId="3BE72079" w:rsidR="001E69B2" w:rsidRDefault="001E69B2" w:rsidP="001E69B2"/>
    <w:p w14:paraId="335BBAB0" w14:textId="036F6B0C" w:rsidR="001E69B2" w:rsidRDefault="001E69B2" w:rsidP="001E69B2"/>
    <w:p w14:paraId="6115D1B2" w14:textId="7A38436E" w:rsidR="001E69B2" w:rsidRDefault="001E69B2" w:rsidP="001E69B2"/>
    <w:p w14:paraId="1D1A78C0" w14:textId="306B77C4" w:rsidR="001E69B2" w:rsidRDefault="001E69B2" w:rsidP="001E69B2"/>
    <w:p w14:paraId="48F4038A" w14:textId="597E4B74" w:rsidR="001E69B2" w:rsidRPr="002620B8" w:rsidRDefault="001E69B2" w:rsidP="001E69B2">
      <w:pPr>
        <w:ind w:firstLine="0"/>
        <w:rPr>
          <w:sz w:val="14"/>
        </w:rPr>
      </w:pPr>
    </w:p>
    <w:p w14:paraId="214017D9" w14:textId="7DF6C520" w:rsidR="002620B8" w:rsidRDefault="002620B8" w:rsidP="002620B8">
      <w:r>
        <w:t>Realizando un análisis análogo al del caso del lazo abierto, puede apreciarse como, la diferencia en valor absoluto entre la tensión de polaridad positiva V</w:t>
      </w:r>
      <w:r w:rsidRPr="007E2415">
        <w:rPr>
          <w:vertAlign w:val="subscript"/>
        </w:rPr>
        <w:t>AT</w:t>
      </w:r>
      <w:r>
        <w:t>+ y la de polaridad negativa V</w:t>
      </w:r>
      <w:r w:rsidRPr="007E2415">
        <w:rPr>
          <w:vertAlign w:val="subscript"/>
        </w:rPr>
        <w:t>AT</w:t>
      </w:r>
      <w:r>
        <w:t xml:space="preserve">-, se incrementa en gran medida, como ya se ha presentado en </w:t>
      </w:r>
      <w:r w:rsidRPr="002620B8">
        <w:t xml:space="preserve">la </w:t>
      </w:r>
      <w:r w:rsidRPr="002620B8">
        <w:fldChar w:fldCharType="begin"/>
      </w:r>
      <w:r w:rsidRPr="002620B8">
        <w:instrText xml:space="preserve"> REF _Ref184933373 \h </w:instrText>
      </w:r>
      <w:r>
        <w:instrText xml:space="preserve"> \* MERGEFORMAT </w:instrText>
      </w:r>
      <w:r w:rsidRPr="002620B8">
        <w:fldChar w:fldCharType="separate"/>
      </w:r>
      <w:r w:rsidRPr="002620B8">
        <w:rPr>
          <w:color w:val="000000" w:themeColor="text1"/>
        </w:rPr>
        <w:t xml:space="preserve">Tabla </w:t>
      </w:r>
      <w:r w:rsidRPr="002620B8">
        <w:rPr>
          <w:color w:val="0070C0"/>
          <w:u w:val="single"/>
        </w:rPr>
        <w:t>(</w:t>
      </w:r>
      <w:r w:rsidRPr="002620B8">
        <w:rPr>
          <w:noProof/>
          <w:color w:val="0070C0"/>
          <w:u w:val="single"/>
        </w:rPr>
        <w:t>3</w:t>
      </w:r>
      <w:r w:rsidRPr="002620B8">
        <w:rPr>
          <w:color w:val="0070C0"/>
          <w:u w:val="single"/>
        </w:rPr>
        <w:noBreakHyphen/>
      </w:r>
      <w:r w:rsidRPr="002620B8">
        <w:rPr>
          <w:noProof/>
          <w:color w:val="0070C0"/>
          <w:u w:val="single"/>
        </w:rPr>
        <w:t>4</w:t>
      </w:r>
      <w:r w:rsidRPr="002620B8">
        <w:fldChar w:fldCharType="end"/>
      </w:r>
      <w:r w:rsidRPr="002620B8">
        <w:rPr>
          <w:color w:val="0070C0"/>
          <w:u w:val="single"/>
        </w:rPr>
        <w:t>)</w:t>
      </w:r>
      <w:r w:rsidRPr="002620B8">
        <w:t xml:space="preserve">, </w:t>
      </w:r>
      <w:r>
        <w:t xml:space="preserve">sin embargo la </w:t>
      </w:r>
      <w:r w:rsidR="002D4205">
        <w:t xml:space="preserve">variación de cada tensión respecto al rango establecido entre </w:t>
      </w:r>
      <w:r w:rsidR="004C31ED">
        <w:t>120</w:t>
      </w:r>
      <w:r w:rsidR="002D4205">
        <w:t xml:space="preserve"> k</w:t>
      </w:r>
      <w:r w:rsidR="002D4205" w:rsidRPr="002D30C2">
        <w:t>Ω</w:t>
      </w:r>
      <w:r w:rsidR="002D4205">
        <w:t xml:space="preserve"> </w:t>
      </w:r>
      <w:r w:rsidR="002D4205">
        <w:rPr>
          <w:rFonts w:ascii="Cambria Math" w:hAnsi="Cambria Math"/>
        </w:rPr>
        <w:t>≧</w:t>
      </w:r>
      <w:r>
        <w:t xml:space="preserve"> R</w:t>
      </w:r>
      <w:r w:rsidRPr="007E2415">
        <w:rPr>
          <w:vertAlign w:val="subscript"/>
        </w:rPr>
        <w:t>L</w:t>
      </w:r>
      <w:r w:rsidR="002D4205">
        <w:t xml:space="preserve"> </w:t>
      </w:r>
      <w:r w:rsidR="002D4205">
        <w:rPr>
          <w:rFonts w:ascii="Cambria Math" w:hAnsi="Cambria Math"/>
        </w:rPr>
        <w:t>≧</w:t>
      </w:r>
      <w:r>
        <w:t xml:space="preserve"> 52.1 k</w:t>
      </w:r>
      <w:r w:rsidRPr="002D30C2">
        <w:t>Ω</w:t>
      </w:r>
      <w:r w:rsidR="002D4205">
        <w:t xml:space="preserve"> y por ende su capacidad de regulación mejoran notablemente. Por su parte, la salida V</w:t>
      </w:r>
      <w:r w:rsidR="002D4205" w:rsidRPr="00C06C95">
        <w:rPr>
          <w:vertAlign w:val="subscript"/>
        </w:rPr>
        <w:t>AT</w:t>
      </w:r>
      <w:r w:rsidR="002D4205">
        <w:t>+, a partir de la cual se establece la realimentación, presenta una variación total del 5.5 %, mientras que la V</w:t>
      </w:r>
      <w:r w:rsidR="002D4205" w:rsidRPr="00C06C95">
        <w:rPr>
          <w:vertAlign w:val="subscript"/>
        </w:rPr>
        <w:t>AT</w:t>
      </w:r>
      <w:r w:rsidR="002D4205">
        <w:t>- presenta una variación del 6.5 % para toda la excursión de R</w:t>
      </w:r>
      <w:r w:rsidR="002D4205" w:rsidRPr="002D4205">
        <w:rPr>
          <w:vertAlign w:val="subscript"/>
        </w:rPr>
        <w:t>L</w:t>
      </w:r>
      <w:r w:rsidR="002D4205">
        <w:t>.</w:t>
      </w:r>
    </w:p>
    <w:p w14:paraId="205D0708" w14:textId="209A43FA" w:rsidR="0043701A" w:rsidRDefault="002D4205" w:rsidP="00D36002">
      <w:r>
        <w:t>Si bien el valor absoluto de la V</w:t>
      </w:r>
      <w:r w:rsidRPr="00C06C95">
        <w:rPr>
          <w:vertAlign w:val="subscript"/>
        </w:rPr>
        <w:t>AT</w:t>
      </w:r>
      <w:r>
        <w:t>- también experimento una disminución por el hecho de que el CT producido por el SG3525 disminuye, su regulación se mantuvo, mientras que la salida V</w:t>
      </w:r>
      <w:r w:rsidRPr="00C06C95">
        <w:rPr>
          <w:vertAlign w:val="subscript"/>
        </w:rPr>
        <w:t>AT</w:t>
      </w:r>
      <w:r>
        <w:t>+ presentó una notable mejora de su regulaci</w:t>
      </w:r>
      <w:r w:rsidR="00D36002">
        <w:t>ón respecto al lazo abierto.</w:t>
      </w:r>
    </w:p>
    <w:p w14:paraId="33C6D333" w14:textId="77777777" w:rsidR="00D33165" w:rsidRPr="00D33165" w:rsidRDefault="00D33165" w:rsidP="001E69B2">
      <w:pPr>
        <w:ind w:firstLine="0"/>
        <w:rPr>
          <w:sz w:val="6"/>
        </w:rPr>
      </w:pPr>
    </w:p>
    <w:p w14:paraId="3AC1FBAA" w14:textId="37A8BAC3" w:rsidR="00A875EA" w:rsidRDefault="00A875EA" w:rsidP="00A875EA">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792004C5" w14:textId="28EBD56C" w:rsidR="00D36002" w:rsidRDefault="00D36002" w:rsidP="00D36002">
      <w:r>
        <w:t xml:space="preserve">Considerando ahora el ensayo nuevamente en lazo abierto pero con cargas desequilibradas, la respuesta de la fuente de alimentación arrojó los datos que se </w:t>
      </w:r>
      <w:r w:rsidRPr="004C31ED">
        <w:t xml:space="preserve">presentan en las </w:t>
      </w:r>
      <w:r w:rsidRPr="004C31ED">
        <w:fldChar w:fldCharType="begin"/>
      </w:r>
      <w:r w:rsidRPr="004C31ED">
        <w:instrText xml:space="preserve"> REF _Ref185018263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1</w:t>
      </w:r>
      <w:r w:rsidRPr="004C31ED">
        <w:fldChar w:fldCharType="end"/>
      </w:r>
      <w:r w:rsidRPr="004C31ED">
        <w:rPr>
          <w:color w:val="0070C0"/>
          <w:u w:val="single"/>
        </w:rPr>
        <w:t>)</w:t>
      </w:r>
      <w:r w:rsidRPr="004C31ED">
        <w:t xml:space="preserve"> y </w:t>
      </w:r>
      <w:r w:rsidRPr="004C31ED">
        <w:fldChar w:fldCharType="begin"/>
      </w:r>
      <w:r w:rsidRPr="004C31ED">
        <w:instrText xml:space="preserve"> REF _Ref185018266 \h </w:instrText>
      </w:r>
      <w:r w:rsidR="004C31ED" w:rsidRPr="004C31ED">
        <w:instrText xml:space="preserve"> \* MERGEFORMAT </w:instrText>
      </w:r>
      <w:r w:rsidRPr="004C31ED">
        <w:fldChar w:fldCharType="separate"/>
      </w:r>
      <w:r w:rsidRPr="004C31ED">
        <w:rPr>
          <w:color w:val="000000" w:themeColor="text1"/>
        </w:rPr>
        <w:t xml:space="preserve">Fig. </w:t>
      </w:r>
      <w:r w:rsidRPr="004C31ED">
        <w:rPr>
          <w:color w:val="0070C0"/>
          <w:u w:val="single"/>
        </w:rPr>
        <w:t>(</w:t>
      </w:r>
      <w:r w:rsidRPr="004C31ED">
        <w:rPr>
          <w:noProof/>
          <w:color w:val="0070C0"/>
          <w:u w:val="single"/>
        </w:rPr>
        <w:t>3</w:t>
      </w:r>
      <w:r w:rsidRPr="004C31ED">
        <w:rPr>
          <w:color w:val="0070C0"/>
          <w:u w:val="single"/>
        </w:rPr>
        <w:noBreakHyphen/>
      </w:r>
      <w:r w:rsidRPr="004C31ED">
        <w:rPr>
          <w:noProof/>
          <w:color w:val="0070C0"/>
          <w:u w:val="single"/>
        </w:rPr>
        <w:t>12</w:t>
      </w:r>
      <w:r w:rsidRPr="004C31ED">
        <w:fldChar w:fldCharType="end"/>
      </w:r>
      <w:r w:rsidRPr="004C31ED">
        <w:rPr>
          <w:color w:val="0070C0"/>
          <w:u w:val="single"/>
        </w:rPr>
        <w:t>)</w:t>
      </w:r>
      <w:r w:rsidR="004C31ED" w:rsidRPr="004C31ED">
        <w:t>. Los rangos de variación de R</w:t>
      </w:r>
      <w:r w:rsidR="004C31ED" w:rsidRPr="004C31ED">
        <w:rPr>
          <w:vertAlign w:val="subscript"/>
        </w:rPr>
        <w:t>L</w:t>
      </w:r>
      <w:r w:rsidR="004C31ED" w:rsidRPr="004C31ED">
        <w:t xml:space="preserve"> fueron nuevamente 100.5 kΩ </w:t>
      </w:r>
      <w:r w:rsidR="004C31ED" w:rsidRPr="004C31ED">
        <w:rPr>
          <w:rFonts w:ascii="Cambria Math" w:hAnsi="Cambria Math" w:cs="Cambria Math"/>
        </w:rPr>
        <w:t>≧</w:t>
      </w:r>
      <w:r w:rsidR="004C31ED" w:rsidRPr="004C31ED">
        <w:t xml:space="preserve"> R</w:t>
      </w:r>
      <w:r w:rsidR="004C31ED" w:rsidRPr="004C31ED">
        <w:rPr>
          <w:vertAlign w:val="subscript"/>
        </w:rPr>
        <w:t>L</w:t>
      </w:r>
      <w:r w:rsidR="004C31ED" w:rsidRPr="004C31ED">
        <w:t xml:space="preserve"> </w:t>
      </w:r>
      <w:r w:rsidR="004C31ED" w:rsidRPr="004C31ED">
        <w:rPr>
          <w:rFonts w:ascii="Cambria Math" w:hAnsi="Cambria Math" w:cs="Cambria Math"/>
        </w:rPr>
        <w:t>≧</w:t>
      </w:r>
      <w:r w:rsidR="004C31ED" w:rsidRPr="004C31ED">
        <w:t xml:space="preserve"> 52.1 kΩ, registrándose</w:t>
      </w:r>
      <w:r w:rsidR="004C31ED">
        <w:t xml:space="preserve"> en primera instancia ambas tensiones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3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1</w:t>
      </w:r>
      <w:r w:rsidR="004C31ED" w:rsidRPr="004C31ED">
        <w:fldChar w:fldCharType="end"/>
      </w:r>
      <w:r w:rsidR="004C31ED" w:rsidRPr="004C31ED">
        <w:rPr>
          <w:color w:val="0070C0"/>
          <w:u w:val="single"/>
        </w:rPr>
        <w:t>)</w:t>
      </w:r>
      <w:r w:rsidR="004C31ED">
        <w:t xml:space="preserve"> y para la salida V</w:t>
      </w:r>
      <w:r w:rsidR="004C31ED" w:rsidRPr="00C06C95">
        <w:rPr>
          <w:vertAlign w:val="subscript"/>
        </w:rPr>
        <w:t>AT</w:t>
      </w:r>
      <w:r w:rsidR="004C31ED">
        <w:t>- cargada y V</w:t>
      </w:r>
      <w:r w:rsidR="004C31ED" w:rsidRPr="00C06C95">
        <w:rPr>
          <w:vertAlign w:val="subscript"/>
        </w:rPr>
        <w:t>AT</w:t>
      </w:r>
      <w:r w:rsidR="004C31ED">
        <w:t xml:space="preserve">+ en vacío en la </w:t>
      </w:r>
      <w:r w:rsidR="004C31ED" w:rsidRPr="004C31ED">
        <w:fldChar w:fldCharType="begin"/>
      </w:r>
      <w:r w:rsidR="004C31ED" w:rsidRPr="004C31ED">
        <w:instrText xml:space="preserve"> REF _Ref185018266 \h </w:instrText>
      </w:r>
      <w:r w:rsidR="004C31ED" w:rsidRPr="004C31ED">
        <w:instrText xml:space="preserve"> \* MERGEFORMAT </w:instrText>
      </w:r>
      <w:r w:rsidR="004C31ED" w:rsidRPr="004C31ED">
        <w:fldChar w:fldCharType="separate"/>
      </w:r>
      <w:r w:rsidR="004C31ED" w:rsidRPr="004C31ED">
        <w:rPr>
          <w:color w:val="000000" w:themeColor="text1"/>
        </w:rPr>
        <w:t xml:space="preserve">Fig. </w:t>
      </w:r>
      <w:r w:rsidR="004C31ED" w:rsidRPr="004C31ED">
        <w:rPr>
          <w:color w:val="0070C0"/>
          <w:u w:val="single"/>
        </w:rPr>
        <w:t>(</w:t>
      </w:r>
      <w:r w:rsidR="004C31ED" w:rsidRPr="004C31ED">
        <w:rPr>
          <w:noProof/>
          <w:color w:val="0070C0"/>
          <w:u w:val="single"/>
        </w:rPr>
        <w:t>3</w:t>
      </w:r>
      <w:r w:rsidR="004C31ED" w:rsidRPr="004C31ED">
        <w:rPr>
          <w:color w:val="0070C0"/>
          <w:u w:val="single"/>
        </w:rPr>
        <w:noBreakHyphen/>
      </w:r>
      <w:r w:rsidR="004C31ED" w:rsidRPr="004C31ED">
        <w:rPr>
          <w:noProof/>
          <w:color w:val="0070C0"/>
          <w:u w:val="single"/>
        </w:rPr>
        <w:t>12</w:t>
      </w:r>
      <w:r w:rsidR="004C31ED" w:rsidRPr="004C31ED">
        <w:fldChar w:fldCharType="end"/>
      </w:r>
      <w:r w:rsidR="004C31ED" w:rsidRPr="004C31ED">
        <w:rPr>
          <w:color w:val="0070C0"/>
          <w:u w:val="single"/>
        </w:rPr>
        <w:t>)</w:t>
      </w:r>
      <w:r w:rsidR="004C31ED">
        <w:t>.</w:t>
      </w:r>
    </w:p>
    <w:p w14:paraId="62747650" w14:textId="3B7A108C" w:rsidR="004C31ED" w:rsidRPr="004C31ED" w:rsidRDefault="004C31ED" w:rsidP="00D36002">
      <w:r>
        <w:t>Para el primer caso, las variaciones individuales de cada tensión a lo largo de la excursión de R</w:t>
      </w:r>
      <w:r w:rsidRPr="004C31ED">
        <w:rPr>
          <w:vertAlign w:val="subscript"/>
        </w:rPr>
        <w:t>L</w:t>
      </w:r>
      <w:r>
        <w:t xml:space="preserve"> se registraron en </w:t>
      </w:r>
      <w:r w:rsidR="0044027F">
        <w:t>15.9 % para V</w:t>
      </w:r>
      <w:r w:rsidR="0044027F" w:rsidRPr="00C06C95">
        <w:rPr>
          <w:vertAlign w:val="subscript"/>
        </w:rPr>
        <w:t>AT</w:t>
      </w:r>
      <w:r w:rsidR="0044027F">
        <w:t>+ (salida cargada) y -0.86 % para V</w:t>
      </w:r>
      <w:r w:rsidR="0044027F" w:rsidRPr="00C06C95">
        <w:rPr>
          <w:vertAlign w:val="subscript"/>
        </w:rPr>
        <w:t>AT</w:t>
      </w:r>
      <w:r w:rsidR="0044027F">
        <w:t>- (salida en vacío), evidenciándose una variación que podría considerarse nula a lo largo del ensayo por parte de V</w:t>
      </w:r>
      <w:r w:rsidR="0044027F" w:rsidRPr="00C06C95">
        <w:rPr>
          <w:vertAlign w:val="subscript"/>
        </w:rPr>
        <w:t>AT</w:t>
      </w:r>
      <w:r w:rsidR="0044027F">
        <w:t>-.</w:t>
      </w:r>
    </w:p>
    <w:p w14:paraId="592E9719" w14:textId="769FF636" w:rsidR="00D36002" w:rsidRPr="00D36002" w:rsidRDefault="00D36002" w:rsidP="00D36002"/>
    <w:p w14:paraId="038BF38A" w14:textId="7DDC285A" w:rsidR="001E69B2" w:rsidRDefault="0044027F" w:rsidP="001E69B2">
      <w:r>
        <w:rPr>
          <w:noProof/>
          <w:lang w:val="es-AR"/>
        </w:rPr>
        <w:lastRenderedPageBreak/>
        <mc:AlternateContent>
          <mc:Choice Requires="wpg">
            <w:drawing>
              <wp:anchor distT="0" distB="0" distL="114300" distR="114300" simplePos="0" relativeHeight="251906048" behindDoc="0" locked="0" layoutInCell="1" allowOverlap="1" wp14:anchorId="075F52EC" wp14:editId="71DDE3B9">
                <wp:simplePos x="0" y="0"/>
                <wp:positionH relativeFrom="margin">
                  <wp:align>center</wp:align>
                </wp:positionH>
                <wp:positionV relativeFrom="paragraph">
                  <wp:posOffset>27065</wp:posOffset>
                </wp:positionV>
                <wp:extent cx="4657725" cy="2647951"/>
                <wp:effectExtent l="0" t="19050" r="9525" b="0"/>
                <wp:wrapNone/>
                <wp:docPr id="364" name="Grupo 364"/>
                <wp:cNvGraphicFramePr/>
                <a:graphic xmlns:a="http://schemas.openxmlformats.org/drawingml/2006/main">
                  <a:graphicData uri="http://schemas.microsoft.com/office/word/2010/wordprocessingGroup">
                    <wpg:wgp>
                      <wpg:cNvGrpSpPr/>
                      <wpg:grpSpPr>
                        <a:xfrm>
                          <a:off x="0" y="0"/>
                          <a:ext cx="4657725" cy="2647951"/>
                          <a:chOff x="-327803" y="0"/>
                          <a:chExt cx="4657725" cy="2647951"/>
                        </a:xfrm>
                      </wpg:grpSpPr>
                      <pic:pic xmlns:pic="http://schemas.openxmlformats.org/drawingml/2006/picture">
                        <pic:nvPicPr>
                          <pic:cNvPr id="352" name="Imagen 352"/>
                          <pic:cNvPicPr>
                            <a:picLocks noChangeAspect="1"/>
                          </pic:cNvPicPr>
                        </pic:nvPicPr>
                        <pic:blipFill>
                          <a:blip r:embed="rId218">
                            <a:extLst>
                              <a:ext uri="{28A0092B-C50C-407E-A947-70E740481C1C}">
                                <a14:useLocalDpi xmlns:a14="http://schemas.microsoft.com/office/drawing/2010/main" val="0"/>
                              </a:ext>
                            </a:extLst>
                          </a:blip>
                          <a:srcRect/>
                          <a:stretch>
                            <a:fillRect/>
                          </a:stretch>
                        </pic:blipFill>
                        <pic:spPr bwMode="auto">
                          <a:xfrm>
                            <a:off x="181155" y="0"/>
                            <a:ext cx="3617595" cy="2143125"/>
                          </a:xfrm>
                          <a:prstGeom prst="rect">
                            <a:avLst/>
                          </a:prstGeom>
                          <a:noFill/>
                          <a:ln>
                            <a:solidFill>
                              <a:schemeClr val="tx1"/>
                            </a:solidFill>
                          </a:ln>
                        </pic:spPr>
                      </pic:pic>
                      <wps:wsp>
                        <wps:cNvPr id="362" name="Cuadro de texto 362"/>
                        <wps:cNvSpPr txBox="1"/>
                        <wps:spPr>
                          <a:xfrm>
                            <a:off x="-327803" y="2199641"/>
                            <a:ext cx="4657725" cy="448310"/>
                          </a:xfrm>
                          <a:prstGeom prst="rect">
                            <a:avLst/>
                          </a:prstGeom>
                          <a:solidFill>
                            <a:prstClr val="white"/>
                          </a:solidFill>
                          <a:ln>
                            <a:noFill/>
                          </a:ln>
                          <a:effectLst/>
                        </wps:spPr>
                        <wps:txbx>
                          <w:txbxContent>
                            <w:p w14:paraId="578B4EA3" w14:textId="0A53FC20" w:rsidR="00F73331" w:rsidRPr="0082735A" w:rsidRDefault="00F73331" w:rsidP="0082735A">
                              <w:pPr>
                                <w:pStyle w:val="Descripcin"/>
                                <w:ind w:firstLine="0"/>
                                <w:jc w:val="center"/>
                                <w:rPr>
                                  <w:i w:val="0"/>
                                  <w:noProof/>
                                  <w:color w:val="000000" w:themeColor="text1"/>
                                  <w:sz w:val="32"/>
                                  <w:szCs w:val="24"/>
                                </w:rPr>
                              </w:pPr>
                              <w:bookmarkStart w:id="475"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5"/>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5F52EC" id="Grupo 364" o:spid="_x0000_s1131" style="position:absolute;left:0;text-align:left;margin-left:0;margin-top:2.15pt;width:366.75pt;height:208.5pt;z-index:251906048;mso-position-horizontal:center;mso-position-horizontal-relative:margin;mso-width-relative:margin;mso-height-relative:margin" coordorigin="-3278" coordsize="46577,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">
                <v:shape id="Imagen 352" o:spid="_x0000_s1132" type="#_x0000_t75" style="position:absolute;left:1811;width:36176;height:21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G+I7FAAAA3AAAAA8AAABkcnMvZG93bnJldi54bWxEj0trwkAUhfcF/8NwBXd1oqVFohOJiuCm&#10;0KaKuLtkbh6YuRMy0xj99Z1CocvDeXyc1Xowjeipc7VlBbNpBII4t7rmUsHxa/+8AOE8ssbGMim4&#10;k4N1MnpaYaztjT+pz3wpwgi7GBVU3rexlC6vyKCb2pY4eIXtDPogu1LqDm9h3DRyHkVv0mDNgVBh&#10;S9uK8mv2bQI3vWe6uOxOs83OXt4f+49Hf06VmoyHdAnC0+D/w3/tg1bw8jqH3zPhCMjk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hviOxQAAANwAAAAPAAAAAAAAAAAAAAAA&#10;AJ8CAABkcnMvZG93bnJldi54bWxQSwUGAAAAAAQABAD3AAAAkQMAAAAA&#10;" stroked="t" strokecolor="black [3213]">
                  <v:imagedata r:id="rId219" o:title=""/>
                  <v:path arrowok="t"/>
                </v:shape>
                <v:shape id="Cuadro de texto 362" o:spid="_x0000_s1133" type="#_x0000_t202" style="position:absolute;left:-3278;top:21996;width:46577;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OZ28YA&#10;AADcAAAADwAAAGRycy9kb3ducmV2LnhtbESPQWsCMRSE74X+h/AKvRTNVmUpq1FEWmi9iFsv3h6b&#10;52bt5mVJsrr996ZQ8DjMzDfMYjXYVlzIh8axgtdxBoK4crrhWsHh+2P0BiJEZI2tY1LwSwFWy8eH&#10;BRbaXXlPlzLWIkE4FKjAxNgVUobKkMUwdh1x8k7OW4xJ+lpqj9cEt62cZFkuLTacFgx2tDFU/ZS9&#10;VbCbHXfmpT+9b9ezqf869Jv8XJdKPT8N6zmISEO8h//bn1rBNJ/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OZ28YAAADcAAAADwAAAAAAAAAAAAAAAACYAgAAZHJz&#10;L2Rvd25yZXYueG1sUEsFBgAAAAAEAAQA9QAAAIsDAAAAAA==&#10;" stroked="f">
                  <v:textbox style="mso-fit-shape-to-text:t" inset="0,0,0,0">
                    <w:txbxContent>
                      <w:p w14:paraId="578B4EA3" w14:textId="0A53FC20" w:rsidR="00F73331" w:rsidRPr="0082735A" w:rsidRDefault="00F73331" w:rsidP="0082735A">
                        <w:pPr>
                          <w:pStyle w:val="Descripcin"/>
                          <w:ind w:firstLine="0"/>
                          <w:jc w:val="center"/>
                          <w:rPr>
                            <w:i w:val="0"/>
                            <w:noProof/>
                            <w:color w:val="000000" w:themeColor="text1"/>
                            <w:sz w:val="32"/>
                            <w:szCs w:val="24"/>
                          </w:rPr>
                        </w:pPr>
                        <w:bookmarkStart w:id="476" w:name="_Ref185018263"/>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476"/>
                        <w:r w:rsidRPr="0082735A">
                          <w:rPr>
                            <w:color w:val="000000" w:themeColor="text1"/>
                            <w:sz w:val="22"/>
                          </w:rPr>
                          <w:t>:</w:t>
                        </w:r>
                        <w:r w:rsidRPr="0082735A">
                          <w:rPr>
                            <w:i w:val="0"/>
                            <w:color w:val="000000" w:themeColor="text1"/>
                            <w:sz w:val="22"/>
                          </w:rPr>
                          <w:t xml:space="preserve"> Curvas de regulación en función de R</w:t>
                        </w:r>
                        <w:r w:rsidRPr="0082735A">
                          <w:rPr>
                            <w:i w:val="0"/>
                            <w:color w:val="000000" w:themeColor="text1"/>
                            <w:sz w:val="22"/>
                            <w:vertAlign w:val="subscript"/>
                          </w:rPr>
                          <w:t>L</w:t>
                        </w:r>
                        <w:r w:rsidRPr="0082735A">
                          <w:rPr>
                            <w:i w:val="0"/>
                            <w:color w:val="000000" w:themeColor="text1"/>
                            <w:sz w:val="22"/>
                          </w:rPr>
                          <w:t xml:space="preserve">  para "cargas desequilibradas"</w:t>
                        </w:r>
                        <w:r>
                          <w:rPr>
                            <w:i w:val="0"/>
                            <w:color w:val="000000" w:themeColor="text1"/>
                            <w:sz w:val="22"/>
                          </w:rPr>
                          <w:t xml:space="preserve"> sobre V</w:t>
                        </w:r>
                        <w:r w:rsidRPr="0082735A">
                          <w:rPr>
                            <w:i w:val="0"/>
                            <w:color w:val="000000" w:themeColor="text1"/>
                            <w:sz w:val="22"/>
                            <w:vertAlign w:val="subscript"/>
                          </w:rPr>
                          <w:t>AT</w:t>
                        </w:r>
                        <w:r w:rsidRPr="0082735A">
                          <w:rPr>
                            <w:i w:val="0"/>
                            <w:color w:val="000000" w:themeColor="text1"/>
                            <w:sz w:val="22"/>
                          </w:rPr>
                          <w:t>+,  en régimen de lazo abierto (Fuente: elaboración propia).</w:t>
                        </w:r>
                      </w:p>
                    </w:txbxContent>
                  </v:textbox>
                </v:shape>
                <w10:wrap anchorx="margin"/>
              </v:group>
            </w:pict>
          </mc:Fallback>
        </mc:AlternateContent>
      </w:r>
    </w:p>
    <w:p w14:paraId="2B0AB44D" w14:textId="4DF65308" w:rsidR="001E69B2" w:rsidRDefault="001E69B2" w:rsidP="001E69B2"/>
    <w:p w14:paraId="54B3A62B" w14:textId="7F4DE1B3" w:rsidR="001E69B2" w:rsidRDefault="001E69B2" w:rsidP="001E69B2"/>
    <w:p w14:paraId="0AFAA24E" w14:textId="40364413" w:rsidR="001E69B2" w:rsidRDefault="001E69B2" w:rsidP="001E69B2"/>
    <w:p w14:paraId="4C314647" w14:textId="6E2B6027" w:rsidR="001E69B2" w:rsidRDefault="001E69B2" w:rsidP="001E69B2"/>
    <w:p w14:paraId="1961F7A0" w14:textId="2BCD4D5A" w:rsidR="001E69B2" w:rsidRDefault="001E69B2" w:rsidP="001E69B2"/>
    <w:p w14:paraId="31C75A0E" w14:textId="77876F73" w:rsidR="001E69B2" w:rsidRDefault="001E69B2" w:rsidP="001E69B2"/>
    <w:p w14:paraId="47D6A30D" w14:textId="6CD1BC95" w:rsidR="001E69B2" w:rsidRDefault="001E69B2" w:rsidP="001E69B2"/>
    <w:p w14:paraId="4A422D2A" w14:textId="78B557B7" w:rsidR="0044027F" w:rsidRDefault="0044027F" w:rsidP="001E69B2">
      <w:r>
        <w:t>Por su parte, en ensayo con la carga conectada sobre la salida V</w:t>
      </w:r>
      <w:r w:rsidRPr="00C06C95">
        <w:rPr>
          <w:vertAlign w:val="subscript"/>
        </w:rPr>
        <w:t>AT</w:t>
      </w:r>
      <w:r>
        <w:t xml:space="preserve">- presentó una clara </w:t>
      </w:r>
      <w:r w:rsidR="00CC06A8">
        <w:t>elevación</w:t>
      </w:r>
      <w:r>
        <w:t xml:space="preserve"> del valor absoluto de </w:t>
      </w:r>
      <w:r w:rsidR="00CC06A8">
        <w:t xml:space="preserve">la </w:t>
      </w:r>
      <w:r>
        <w:t>salida</w:t>
      </w:r>
      <w:r w:rsidR="00CC06A8">
        <w:t xml:space="preserve"> en vacío</w:t>
      </w:r>
      <w:r>
        <w:t xml:space="preserve"> (</w:t>
      </w:r>
      <w:r w:rsidR="00CC06A8">
        <w:t>V</w:t>
      </w:r>
      <w:r w:rsidR="00CC06A8" w:rsidRPr="00C06C95">
        <w:rPr>
          <w:vertAlign w:val="subscript"/>
        </w:rPr>
        <w:t>AT</w:t>
      </w:r>
      <w:r w:rsidR="00CC06A8">
        <w:t>+)</w:t>
      </w:r>
      <w:r>
        <w:t xml:space="preserve">, quedando </w:t>
      </w:r>
      <w:r w:rsidR="00CC06A8">
        <w:t>V</w:t>
      </w:r>
      <w:r w:rsidR="00CC06A8" w:rsidRPr="00C06C95">
        <w:rPr>
          <w:vertAlign w:val="subscript"/>
        </w:rPr>
        <w:t>AT</w:t>
      </w:r>
      <w:r w:rsidR="00CC06A8">
        <w:t>- variando en un rango cercano al registrado con el ensayo anterior. En este contexto, V</w:t>
      </w:r>
      <w:r w:rsidR="00CC06A8" w:rsidRPr="00C06C95">
        <w:rPr>
          <w:vertAlign w:val="subscript"/>
        </w:rPr>
        <w:t>AT</w:t>
      </w:r>
      <w:r w:rsidR="00CC06A8">
        <w:t>+ se elevó en un 5% respecto al valor presente con ambas salidas en vacío, mientras que V</w:t>
      </w:r>
      <w:r w:rsidR="00CC06A8" w:rsidRPr="00C06C95">
        <w:rPr>
          <w:vertAlign w:val="subscript"/>
        </w:rPr>
        <w:t>AT</w:t>
      </w:r>
      <w:r w:rsidR="00CC06A8">
        <w:t>- se mantuvo en el mismo rango, presentando una variación de su valor</w:t>
      </w:r>
      <w:r w:rsidR="00681AE8">
        <w:t>, a lo</w:t>
      </w:r>
      <w:r w:rsidR="00CC06A8">
        <w:t xml:space="preserve"> largo de la excursión de R</w:t>
      </w:r>
      <w:r w:rsidR="00CC06A8" w:rsidRPr="00681AE8">
        <w:rPr>
          <w:vertAlign w:val="subscript"/>
        </w:rPr>
        <w:t>L</w:t>
      </w:r>
      <w:r w:rsidR="00681AE8">
        <w:t xml:space="preserve"> del 6.87 %.</w:t>
      </w:r>
    </w:p>
    <w:p w14:paraId="103A0D02" w14:textId="1FF14F8C" w:rsidR="001E69B2" w:rsidRDefault="00681AE8" w:rsidP="001E69B2">
      <w:r>
        <w:rPr>
          <w:noProof/>
          <w:lang w:val="es-AR"/>
        </w:rPr>
        <mc:AlternateContent>
          <mc:Choice Requires="wpg">
            <w:drawing>
              <wp:anchor distT="0" distB="0" distL="114300" distR="114300" simplePos="0" relativeHeight="251909120" behindDoc="0" locked="0" layoutInCell="1" allowOverlap="1" wp14:anchorId="79AB870A" wp14:editId="68762458">
                <wp:simplePos x="0" y="0"/>
                <wp:positionH relativeFrom="margin">
                  <wp:align>center</wp:align>
                </wp:positionH>
                <wp:positionV relativeFrom="paragraph">
                  <wp:posOffset>29845</wp:posOffset>
                </wp:positionV>
                <wp:extent cx="4813300" cy="2647950"/>
                <wp:effectExtent l="0" t="19050" r="6350" b="0"/>
                <wp:wrapNone/>
                <wp:docPr id="365" name="Grupo 365"/>
                <wp:cNvGraphicFramePr/>
                <a:graphic xmlns:a="http://schemas.openxmlformats.org/drawingml/2006/main">
                  <a:graphicData uri="http://schemas.microsoft.com/office/word/2010/wordprocessingGroup">
                    <wpg:wgp>
                      <wpg:cNvGrpSpPr/>
                      <wpg:grpSpPr>
                        <a:xfrm>
                          <a:off x="0" y="0"/>
                          <a:ext cx="4813300" cy="2647950"/>
                          <a:chOff x="-327805" y="0"/>
                          <a:chExt cx="4813300" cy="2647950"/>
                        </a:xfrm>
                      </wpg:grpSpPr>
                      <pic:pic xmlns:pic="http://schemas.openxmlformats.org/drawingml/2006/picture">
                        <pic:nvPicPr>
                          <pic:cNvPr id="359" name="Imagen 359"/>
                          <pic:cNvPicPr>
                            <a:picLocks noChangeAspect="1"/>
                          </pic:cNvPicPr>
                        </pic:nvPicPr>
                        <pic:blipFill>
                          <a:blip r:embed="rId220">
                            <a:extLst>
                              <a:ext uri="{28A0092B-C50C-407E-A947-70E740481C1C}">
                                <a14:useLocalDpi xmlns:a14="http://schemas.microsoft.com/office/drawing/2010/main" val="0"/>
                              </a:ext>
                            </a:extLst>
                          </a:blip>
                          <a:srcRect/>
                          <a:stretch>
                            <a:fillRect/>
                          </a:stretch>
                        </pic:blipFill>
                        <pic:spPr bwMode="auto">
                          <a:xfrm>
                            <a:off x="207034" y="0"/>
                            <a:ext cx="3613785" cy="2138045"/>
                          </a:xfrm>
                          <a:prstGeom prst="rect">
                            <a:avLst/>
                          </a:prstGeom>
                          <a:noFill/>
                          <a:ln>
                            <a:solidFill>
                              <a:schemeClr val="tx1"/>
                            </a:solidFill>
                          </a:ln>
                        </pic:spPr>
                      </pic:pic>
                      <wps:wsp>
                        <wps:cNvPr id="363" name="Cuadro de texto 363"/>
                        <wps:cNvSpPr txBox="1"/>
                        <wps:spPr>
                          <a:xfrm>
                            <a:off x="-327805" y="2199640"/>
                            <a:ext cx="4813300" cy="448310"/>
                          </a:xfrm>
                          <a:prstGeom prst="rect">
                            <a:avLst/>
                          </a:prstGeom>
                          <a:solidFill>
                            <a:prstClr val="white"/>
                          </a:solidFill>
                          <a:ln>
                            <a:noFill/>
                          </a:ln>
                          <a:effectLst/>
                        </wps:spPr>
                        <wps:txbx>
                          <w:txbxContent>
                            <w:p w14:paraId="05C3A204" w14:textId="2B89E734" w:rsidR="00F73331" w:rsidRPr="0082735A" w:rsidRDefault="00F73331" w:rsidP="0082735A">
                              <w:pPr>
                                <w:pStyle w:val="Descripcin"/>
                                <w:ind w:firstLine="0"/>
                                <w:jc w:val="center"/>
                                <w:rPr>
                                  <w:i w:val="0"/>
                                  <w:noProof/>
                                  <w:color w:val="000000" w:themeColor="text1"/>
                                  <w:sz w:val="32"/>
                                  <w:szCs w:val="24"/>
                                </w:rPr>
                              </w:pPr>
                              <w:bookmarkStart w:id="477"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7"/>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AB870A" id="Grupo 365" o:spid="_x0000_s1134" style="position:absolute;left:0;text-align:left;margin-left:0;margin-top:2.35pt;width:379pt;height:208.5pt;z-index:251909120;mso-position-horizontal:center;mso-position-horizontal-relative:margin;mso-width-relative:margin" coordorigin="-3278" coordsize="48133,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">
                <v:shape id="Imagen 359" o:spid="_x0000_s1135" type="#_x0000_t75" style="position:absolute;left:2070;width:36138;height:21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cnnPGAAAA3AAAAA8AAABkcnMvZG93bnJldi54bWxEj0FrwkAUhO8F/8PyCt5000pFo6toUdSW&#10;okbp+ZF9TYLZtzG7avz33YLQ4zAz3zDjaWNKcaXaFZYVvHQjEMSp1QVnCo6HZWcAwnlkjaVlUnAn&#10;B9NJ62mMsbY33tM18ZkIEHYxKsi9r2IpXZqTQde1FXHwfmxt0AdZZ1LXeAtwU8rXKOpLgwWHhRwr&#10;es8pPSUXo2Ax2G3O5ddp3tv61ezj83A/p9+JUu3nZjYC4anx/+FHe60V9N6G8HcmHAE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hyec8YAAADcAAAADwAAAAAAAAAAAAAA&#10;AACfAgAAZHJzL2Rvd25yZXYueG1sUEsFBgAAAAAEAAQA9wAAAJIDAAAAAA==&#10;" stroked="t" strokecolor="black [3213]">
                  <v:imagedata r:id="rId221" o:title=""/>
                  <v:path arrowok="t"/>
                </v:shape>
                <v:shape id="Cuadro de texto 363" o:spid="_x0000_s1136" type="#_x0000_t202" style="position:absolute;left:-3278;top:21996;width:4813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88QMcA&#10;AADcAAAADwAAAGRycy9kb3ducmV2LnhtbESPQWvCQBSE74X+h+UVeil1YyOhRFcRsdB6kaZevD2y&#10;z2za7Nuwu9H037uFgsdhZr5hFqvRduJMPrSOFUwnGQji2umWGwWHr7fnVxAhImvsHJOCXwqwWt7f&#10;LbDU7sKfdK5iIxKEQ4kKTIx9KWWoDVkME9cTJ+/kvMWYpG+k9nhJcNvJlywrpMWW04LBnjaG6p9q&#10;sAr2s+PePA2n7W49y/3HYdgU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PEDHAAAA3AAAAA8AAAAAAAAAAAAAAAAAmAIAAGRy&#10;cy9kb3ducmV2LnhtbFBLBQYAAAAABAAEAPUAAACMAwAAAAA=&#10;" stroked="f">
                  <v:textbox style="mso-fit-shape-to-text:t" inset="0,0,0,0">
                    <w:txbxContent>
                      <w:p w14:paraId="05C3A204" w14:textId="2B89E734" w:rsidR="00F73331" w:rsidRPr="0082735A" w:rsidRDefault="00F73331" w:rsidP="0082735A">
                        <w:pPr>
                          <w:pStyle w:val="Descripcin"/>
                          <w:ind w:firstLine="0"/>
                          <w:jc w:val="center"/>
                          <w:rPr>
                            <w:i w:val="0"/>
                            <w:noProof/>
                            <w:color w:val="000000" w:themeColor="text1"/>
                            <w:sz w:val="32"/>
                            <w:szCs w:val="24"/>
                          </w:rPr>
                        </w:pPr>
                        <w:bookmarkStart w:id="478" w:name="_Ref185018266"/>
                        <w:r w:rsidRPr="008273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478"/>
                        <w:r w:rsidRPr="0082735A">
                          <w:rPr>
                            <w:color w:val="000000" w:themeColor="text1"/>
                            <w:sz w:val="22"/>
                          </w:rPr>
                          <w:t>:</w:t>
                        </w:r>
                        <w:r w:rsidRPr="0082735A">
                          <w:rPr>
                            <w:i w:val="0"/>
                            <w:color w:val="000000" w:themeColor="text1"/>
                            <w:sz w:val="22"/>
                          </w:rPr>
                          <w:t xml:space="preserve"> Curvas de regulación en función de RL  para "cargas desequilibradas" sobre VAT-,  en régimen de lazo abierto (Fuente: elaboración propia).</w:t>
                        </w:r>
                      </w:p>
                    </w:txbxContent>
                  </v:textbox>
                </v:shape>
                <w10:wrap anchorx="margin"/>
              </v:group>
            </w:pict>
          </mc:Fallback>
        </mc:AlternateContent>
      </w:r>
    </w:p>
    <w:p w14:paraId="1E11ACB1" w14:textId="3B6EAD0B" w:rsidR="001E69B2" w:rsidRDefault="001E69B2" w:rsidP="001E69B2"/>
    <w:p w14:paraId="271AC729" w14:textId="6501EAEB" w:rsidR="001E69B2" w:rsidRDefault="001E69B2" w:rsidP="001E69B2"/>
    <w:p w14:paraId="495746F6" w14:textId="544A7FDA" w:rsidR="001E69B2" w:rsidRDefault="001E69B2" w:rsidP="001E69B2"/>
    <w:p w14:paraId="10B35BE3" w14:textId="636B699C" w:rsidR="001E69B2" w:rsidRDefault="001E69B2" w:rsidP="001E69B2"/>
    <w:p w14:paraId="69C8DF15" w14:textId="77777777" w:rsidR="00D36002" w:rsidRDefault="00D36002" w:rsidP="001E69B2"/>
    <w:p w14:paraId="20E433B3" w14:textId="77777777" w:rsidR="00D36002" w:rsidRDefault="00D36002" w:rsidP="001E69B2"/>
    <w:p w14:paraId="6DA0166B" w14:textId="77777777" w:rsidR="00D36002" w:rsidRDefault="00D36002" w:rsidP="001E69B2"/>
    <w:p w14:paraId="7DF69B7F" w14:textId="175059E9" w:rsidR="00D36002" w:rsidRPr="001E69B2" w:rsidRDefault="00681AE8" w:rsidP="00FE299A">
      <w:r>
        <w:t xml:space="preserve">En principio, es evidente como existe una cierta asimetría en el comportamiento de las dos salidas, manifestándose una mejor característica de regulación la salida de polaridad negativa, sobre la positiva en lazo abierto. Sin embargo, el comportamiento descripto por los datos presentados </w:t>
      </w:r>
      <w:r w:rsidR="00FE299A">
        <w:t>a pesar de no ser ideal,</w:t>
      </w:r>
      <w:r>
        <w:t xml:space="preserve"> </w:t>
      </w:r>
      <w:r w:rsidR="00FE299A">
        <w:t>presenta</w:t>
      </w:r>
      <w:r>
        <w:t xml:space="preserve"> </w:t>
      </w:r>
      <w:r w:rsidR="00FE299A">
        <w:t>capacidades funcionales adecuadas para el uso para el cual se requiere a la fuente de alimentación, tanto en términos de las tensiones que logra generar, como la potencia asociada a las mismas.</w:t>
      </w:r>
    </w:p>
    <w:p w14:paraId="3EE069CC" w14:textId="508F253E" w:rsidR="00A875EA" w:rsidRDefault="00A875EA" w:rsidP="00A875EA">
      <w:pPr>
        <w:pStyle w:val="Ttulo4"/>
        <w:numPr>
          <w:ilvl w:val="3"/>
          <w:numId w:val="1"/>
        </w:numPr>
        <w:rPr>
          <w:color w:val="000000" w:themeColor="text1"/>
        </w:rPr>
      </w:pPr>
      <w:bookmarkStart w:id="479" w:name="_Ref185188932"/>
      <w:r w:rsidRPr="00C2235E">
        <w:rPr>
          <w:color w:val="000000" w:themeColor="text1"/>
        </w:rPr>
        <w:lastRenderedPageBreak/>
        <w:t>Con cargas desequilibradas</w:t>
      </w:r>
      <w:r w:rsidRPr="004E66A7">
        <w:rPr>
          <w:color w:val="000000" w:themeColor="text1"/>
        </w:rPr>
        <w:t xml:space="preserve"> </w:t>
      </w:r>
      <w:r>
        <w:rPr>
          <w:color w:val="000000" w:themeColor="text1"/>
        </w:rPr>
        <w:t>en lazo cerrado</w:t>
      </w:r>
      <w:bookmarkEnd w:id="479"/>
    </w:p>
    <w:p w14:paraId="0095FD18" w14:textId="0E65BAD2" w:rsidR="00FE299A" w:rsidRPr="00072BCB" w:rsidRDefault="006C4791" w:rsidP="00FE299A">
      <w:pPr>
        <w:rPr>
          <w:color w:val="000000" w:themeColor="text1"/>
        </w:rPr>
      </w:pPr>
      <w:r>
        <w:rPr>
          <w:noProof/>
          <w:color w:val="000000" w:themeColor="text1"/>
          <w:lang w:val="es-AR"/>
        </w:rPr>
        <mc:AlternateContent>
          <mc:Choice Requires="wpg">
            <w:drawing>
              <wp:anchor distT="0" distB="0" distL="114300" distR="114300" simplePos="0" relativeHeight="251920384" behindDoc="0" locked="0" layoutInCell="1" allowOverlap="1" wp14:anchorId="0528EE0F" wp14:editId="175D32CA">
                <wp:simplePos x="0" y="0"/>
                <wp:positionH relativeFrom="margin">
                  <wp:align>center</wp:align>
                </wp:positionH>
                <wp:positionV relativeFrom="paragraph">
                  <wp:posOffset>1265867</wp:posOffset>
                </wp:positionV>
                <wp:extent cx="4743450" cy="2820838"/>
                <wp:effectExtent l="0" t="19050" r="0" b="0"/>
                <wp:wrapNone/>
                <wp:docPr id="376" name="Grupo 376"/>
                <wp:cNvGraphicFramePr/>
                <a:graphic xmlns:a="http://schemas.openxmlformats.org/drawingml/2006/main">
                  <a:graphicData uri="http://schemas.microsoft.com/office/word/2010/wordprocessingGroup">
                    <wpg:wgp>
                      <wpg:cNvGrpSpPr/>
                      <wpg:grpSpPr>
                        <a:xfrm>
                          <a:off x="0" y="0"/>
                          <a:ext cx="4743450" cy="2820838"/>
                          <a:chOff x="0" y="0"/>
                          <a:chExt cx="4743450" cy="2880360"/>
                        </a:xfrm>
                      </wpg:grpSpPr>
                      <pic:pic xmlns:pic="http://schemas.openxmlformats.org/drawingml/2006/picture">
                        <pic:nvPicPr>
                          <pic:cNvPr id="370" name="Imagen 370"/>
                          <pic:cNvPicPr>
                            <a:picLocks noChangeAspect="1"/>
                          </pic:cNvPicPr>
                        </pic:nvPicPr>
                        <pic:blipFill>
                          <a:blip r:embed="rId222">
                            <a:extLst>
                              <a:ext uri="{28A0092B-C50C-407E-A947-70E740481C1C}">
                                <a14:useLocalDpi xmlns:a14="http://schemas.microsoft.com/office/drawing/2010/main" val="0"/>
                              </a:ext>
                            </a:extLst>
                          </a:blip>
                          <a:srcRect/>
                          <a:stretch>
                            <a:fillRect/>
                          </a:stretch>
                        </pic:blipFill>
                        <pic:spPr bwMode="auto">
                          <a:xfrm>
                            <a:off x="621102" y="0"/>
                            <a:ext cx="3613785" cy="2350135"/>
                          </a:xfrm>
                          <a:prstGeom prst="rect">
                            <a:avLst/>
                          </a:prstGeom>
                          <a:noFill/>
                          <a:ln>
                            <a:solidFill>
                              <a:schemeClr val="tx1"/>
                            </a:solidFill>
                          </a:ln>
                        </pic:spPr>
                      </pic:pic>
                      <wps:wsp>
                        <wps:cNvPr id="373" name="Cuadro de texto 373"/>
                        <wps:cNvSpPr txBox="1"/>
                        <wps:spPr>
                          <a:xfrm>
                            <a:off x="0" y="2432050"/>
                            <a:ext cx="4743450" cy="448310"/>
                          </a:xfrm>
                          <a:prstGeom prst="rect">
                            <a:avLst/>
                          </a:prstGeom>
                          <a:solidFill>
                            <a:prstClr val="white"/>
                          </a:solidFill>
                          <a:ln>
                            <a:noFill/>
                          </a:ln>
                          <a:effectLst/>
                        </wps:spPr>
                        <wps:txbx>
                          <w:txbxContent>
                            <w:p w14:paraId="54615EB8" w14:textId="5DB5F2A3" w:rsidR="00F73331" w:rsidRPr="00D33165" w:rsidRDefault="00F73331" w:rsidP="00D33165">
                              <w:pPr>
                                <w:pStyle w:val="Descripcin"/>
                                <w:ind w:firstLine="0"/>
                                <w:jc w:val="center"/>
                                <w:rPr>
                                  <w:i w:val="0"/>
                                  <w:noProof/>
                                  <w:color w:val="000000" w:themeColor="text1"/>
                                  <w:sz w:val="32"/>
                                  <w:szCs w:val="24"/>
                                </w:rPr>
                              </w:pPr>
                              <w:bookmarkStart w:id="480"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80"/>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28EE0F" id="Grupo 376" o:spid="_x0000_s1137" style="position:absolute;left:0;text-align:left;margin-left:0;margin-top:99.65pt;width:373.5pt;height:222.1pt;z-index:251920384;mso-position-horizontal:center;mso-position-horizontal-relative:margin;mso-height-relative:margin" coordsize="47434,28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">
                <v:shape id="Imagen 370" o:spid="_x0000_s1138" type="#_x0000_t75" style="position:absolute;left:6211;width:36137;height:23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wG8a9AAAA3AAAAA8AAABkcnMvZG93bnJldi54bWxET8kKwjAQvQv+QxjBmyYqLlSjiCDo0eXi&#10;bWjGtthMahO1+vXmIHh8vH2xamwpnlT7wrGGQV+BIE6dKTjTcD5tezMQPiAbLB2Thjd5WC3brQUm&#10;xr34QM9jyEQMYZ+ghjyEKpHSpzlZ9H1XEUfu6mqLIcI6k6bGVwy3pRwqNZEWC44NOVa0ySm9HR9W&#10;Q7VPP2MzHPHZK3O3pXrvLtON1t1Os56DCNSEv/jn3hkNo2mcH8/EI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PAbxr0AAADcAAAADwAAAAAAAAAAAAAAAACfAgAAZHJz&#10;L2Rvd25yZXYueG1sUEsFBgAAAAAEAAQA9wAAAIkDAAAAAA==&#10;" stroked="t" strokecolor="black [3213]">
                  <v:imagedata r:id="rId223" o:title=""/>
                  <v:path arrowok="t"/>
                </v:shape>
                <v:shape id="Cuadro de texto 373" o:spid="_x0000_s1139" type="#_x0000_t202" style="position:absolute;top:24320;width:47434;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c14MQA&#10;AADcAAAADwAAAGRycy9kb3ducmV2LnhtbESPQYvCMBSE78L+h/AWvIimKuhSjbKru+BBD7ri+dE8&#10;22LzUpJo6783guBxmJlvmPmyNZW4kfOlZQXDQQKCOLO65FzB8f+v/wXCB2SNlWVScCcPy8VHZ46p&#10;tg3v6XYIuYgQ9ikqKEKoUyl9VpBBP7A1cfTO1hkMUbpcaodNhJtKjpJkIg2WHBcKrGlVUHY5XI2C&#10;ydpdmz2veuvj7xZ3dT46/dxPSnU/2+8ZiEBteIdf7Y1WMJ6O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3NeDEAAAA3AAAAA8AAAAAAAAAAAAAAAAAmAIAAGRycy9k&#10;b3ducmV2LnhtbFBLBQYAAAAABAAEAPUAAACJAwAAAAA=&#10;" stroked="f">
                  <v:textbox inset="0,0,0,0">
                    <w:txbxContent>
                      <w:p w14:paraId="54615EB8" w14:textId="5DB5F2A3" w:rsidR="00F73331" w:rsidRPr="00D33165" w:rsidRDefault="00F73331" w:rsidP="00D33165">
                        <w:pPr>
                          <w:pStyle w:val="Descripcin"/>
                          <w:ind w:firstLine="0"/>
                          <w:jc w:val="center"/>
                          <w:rPr>
                            <w:i w:val="0"/>
                            <w:noProof/>
                            <w:color w:val="000000" w:themeColor="text1"/>
                            <w:sz w:val="32"/>
                            <w:szCs w:val="24"/>
                          </w:rPr>
                        </w:pPr>
                        <w:bookmarkStart w:id="481" w:name="_Ref185020646"/>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481"/>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w10:wrap anchorx="margin"/>
              </v:group>
            </w:pict>
          </mc:Fallback>
        </mc:AlternateContent>
      </w:r>
      <w:r w:rsidR="00FE299A">
        <w:t>R</w:t>
      </w:r>
      <w:r w:rsidR="00072BCB">
        <w:t>eplicando el</w:t>
      </w:r>
      <w:r w:rsidR="00FE299A">
        <w:t xml:space="preserve"> ensayo anterior con la realimentación de tensión activa</w:t>
      </w:r>
      <w:r w:rsidR="00072BCB">
        <w:t xml:space="preserve">, se registraron los datos que se presentan </w:t>
      </w:r>
      <w:r w:rsidR="00072BCB" w:rsidRPr="00072BCB">
        <w:t xml:space="preserve">en las </w:t>
      </w:r>
      <w:r w:rsidR="00072BCB" w:rsidRPr="00072BCB">
        <w:fldChar w:fldCharType="begin"/>
      </w:r>
      <w:r w:rsidR="00072BCB" w:rsidRPr="00072BCB">
        <w:instrText xml:space="preserve"> REF _Ref185020646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3</w:t>
      </w:r>
      <w:r w:rsidR="00072BCB" w:rsidRPr="00072BCB">
        <w:fldChar w:fldCharType="end"/>
      </w:r>
      <w:r w:rsidR="00072BCB" w:rsidRPr="00072BCB">
        <w:rPr>
          <w:color w:val="0070C0"/>
          <w:u w:val="single"/>
        </w:rPr>
        <w:t>)</w:t>
      </w:r>
      <w:r w:rsidR="00072BCB" w:rsidRPr="00072BCB">
        <w:t xml:space="preserve"> y </w:t>
      </w:r>
      <w:r w:rsidR="00072BCB" w:rsidRPr="00072BCB">
        <w:fldChar w:fldCharType="begin"/>
      </w:r>
      <w:r w:rsidR="00072BCB" w:rsidRPr="00072BCB">
        <w:instrText xml:space="preserve"> REF _Ref185020654 \h </w:instrText>
      </w:r>
      <w:r w:rsidR="00072BCB">
        <w:instrText xml:space="preserve"> \* MERGEFORMAT </w:instrText>
      </w:r>
      <w:r w:rsidR="00072BCB" w:rsidRPr="00072BCB">
        <w:fldChar w:fldCharType="separate"/>
      </w:r>
      <w:r w:rsidR="00072BCB" w:rsidRPr="00072BCB">
        <w:rPr>
          <w:color w:val="000000" w:themeColor="text1"/>
        </w:rPr>
        <w:t xml:space="preserve">Fig. </w:t>
      </w:r>
      <w:r w:rsidR="00072BCB" w:rsidRPr="00072BCB">
        <w:rPr>
          <w:color w:val="0070C0"/>
          <w:u w:val="single"/>
        </w:rPr>
        <w:t>(</w:t>
      </w:r>
      <w:r w:rsidR="00072BCB" w:rsidRPr="00072BCB">
        <w:rPr>
          <w:noProof/>
          <w:color w:val="0070C0"/>
          <w:u w:val="single"/>
        </w:rPr>
        <w:t>3</w:t>
      </w:r>
      <w:r w:rsidR="00072BCB" w:rsidRPr="00072BCB">
        <w:rPr>
          <w:color w:val="0070C0"/>
          <w:u w:val="single"/>
        </w:rPr>
        <w:noBreakHyphen/>
      </w:r>
      <w:r w:rsidR="00072BCB" w:rsidRPr="00072BCB">
        <w:rPr>
          <w:noProof/>
          <w:color w:val="0070C0"/>
          <w:u w:val="single"/>
        </w:rPr>
        <w:t>14</w:t>
      </w:r>
      <w:r w:rsidR="00072BCB" w:rsidRPr="00072BCB">
        <w:fldChar w:fldCharType="end"/>
      </w:r>
      <w:r w:rsidR="00072BCB" w:rsidRPr="00072BCB">
        <w:rPr>
          <w:color w:val="0070C0"/>
          <w:u w:val="single"/>
        </w:rPr>
        <w:t>)</w:t>
      </w:r>
      <w:r w:rsidR="00072BCB">
        <w:rPr>
          <w:color w:val="000000" w:themeColor="text1"/>
        </w:rPr>
        <w:t xml:space="preserve">, en primer instancia se ensayó cargando la salida realimentada </w:t>
      </w:r>
      <w:r w:rsidR="00072BCB">
        <w:t>V</w:t>
      </w:r>
      <w:r w:rsidR="00072BCB" w:rsidRPr="00C06C95">
        <w:rPr>
          <w:vertAlign w:val="subscript"/>
        </w:rPr>
        <w:t>AT</w:t>
      </w:r>
      <w:r w:rsidR="00072BCB">
        <w:t>+ con la salida V</w:t>
      </w:r>
      <w:r w:rsidR="00072BCB" w:rsidRPr="00C06C95">
        <w:rPr>
          <w:vertAlign w:val="subscript"/>
        </w:rPr>
        <w:t>AT</w:t>
      </w:r>
      <w:r w:rsidR="00072BCB">
        <w:t>- en vacío. Para este caso la variación de la salida cargada para todo el rango de excursión de R</w:t>
      </w:r>
      <w:r w:rsidR="00072BCB" w:rsidRPr="006C4791">
        <w:rPr>
          <w:vertAlign w:val="subscript"/>
        </w:rPr>
        <w:t>L</w:t>
      </w:r>
      <w:r w:rsidR="00072BCB">
        <w:t xml:space="preserve"> fue del </w:t>
      </w:r>
      <w:r>
        <w:t>-</w:t>
      </w:r>
      <w:r w:rsidR="00072BCB">
        <w:t>2.8 %, mientras que en paralelo, la salida negativa en vac</w:t>
      </w:r>
      <w:r>
        <w:t>ío</w:t>
      </w:r>
      <w:r w:rsidR="00072BCB">
        <w:t xml:space="preserve"> </w:t>
      </w:r>
      <w:r>
        <w:t>se elevó</w:t>
      </w:r>
      <w:r w:rsidR="00072BCB">
        <w:t xml:space="preserve"> en un</w:t>
      </w:r>
      <w:r>
        <w:t xml:space="preserve"> 7.2 %.</w:t>
      </w:r>
      <w:r w:rsidR="00072BCB">
        <w:t xml:space="preserve"> </w:t>
      </w:r>
    </w:p>
    <w:p w14:paraId="737A6EE8" w14:textId="6392B63A" w:rsidR="00D33165" w:rsidRDefault="00D33165" w:rsidP="00D33165">
      <w:pPr>
        <w:ind w:firstLine="0"/>
      </w:pPr>
    </w:p>
    <w:p w14:paraId="5E377613" w14:textId="77777777" w:rsidR="00D33165" w:rsidRDefault="00D33165" w:rsidP="00D33165">
      <w:pPr>
        <w:ind w:firstLine="0"/>
      </w:pPr>
    </w:p>
    <w:p w14:paraId="4E334150" w14:textId="7EA6BEBE" w:rsidR="00D33165" w:rsidRDefault="00D33165" w:rsidP="00D33165">
      <w:pPr>
        <w:ind w:firstLine="0"/>
      </w:pPr>
    </w:p>
    <w:p w14:paraId="3AFDA248" w14:textId="6A627BB0" w:rsidR="00D33165" w:rsidRDefault="00D33165" w:rsidP="00D33165">
      <w:pPr>
        <w:ind w:firstLine="0"/>
      </w:pPr>
    </w:p>
    <w:p w14:paraId="11BD8E88" w14:textId="68B6D3C1" w:rsidR="00D33165" w:rsidRDefault="00D33165" w:rsidP="00D33165">
      <w:pPr>
        <w:ind w:firstLine="0"/>
      </w:pPr>
    </w:p>
    <w:p w14:paraId="3011B5BF" w14:textId="69FFEF4E" w:rsidR="00D33165" w:rsidRDefault="00D33165" w:rsidP="00D33165">
      <w:pPr>
        <w:ind w:firstLine="0"/>
      </w:pPr>
    </w:p>
    <w:p w14:paraId="32763F06" w14:textId="025A6A59" w:rsidR="00D33165" w:rsidRDefault="00D33165" w:rsidP="00D33165">
      <w:pPr>
        <w:ind w:firstLine="0"/>
      </w:pPr>
    </w:p>
    <w:p w14:paraId="38DBBBC9" w14:textId="53CA2907" w:rsidR="00D33165" w:rsidRPr="0028547D" w:rsidRDefault="00D33165" w:rsidP="00D33165">
      <w:pPr>
        <w:ind w:firstLine="0"/>
        <w:rPr>
          <w:sz w:val="16"/>
        </w:rPr>
      </w:pPr>
    </w:p>
    <w:p w14:paraId="60BFE589" w14:textId="3213A2FF" w:rsidR="00D33165" w:rsidRPr="0028547D" w:rsidRDefault="00D33165" w:rsidP="00D33165">
      <w:pPr>
        <w:ind w:firstLine="0"/>
        <w:rPr>
          <w:sz w:val="6"/>
        </w:rPr>
      </w:pPr>
    </w:p>
    <w:p w14:paraId="72811446" w14:textId="60386E23" w:rsidR="006C4791" w:rsidRPr="006C4791" w:rsidRDefault="0028547D" w:rsidP="006C4791">
      <w:pPr>
        <w:rPr>
          <w:color w:val="000000" w:themeColor="text1"/>
        </w:rPr>
      </w:pPr>
      <w:r>
        <w:rPr>
          <w:noProof/>
          <w:lang w:val="es-AR"/>
        </w:rPr>
        <mc:AlternateContent>
          <mc:Choice Requires="wpg">
            <w:drawing>
              <wp:anchor distT="0" distB="0" distL="114300" distR="114300" simplePos="0" relativeHeight="251598846" behindDoc="0" locked="0" layoutInCell="1" allowOverlap="1" wp14:anchorId="450DDDDD" wp14:editId="6D723BA8">
                <wp:simplePos x="0" y="0"/>
                <wp:positionH relativeFrom="margin">
                  <wp:align>center</wp:align>
                </wp:positionH>
                <wp:positionV relativeFrom="paragraph">
                  <wp:posOffset>1701428</wp:posOffset>
                </wp:positionV>
                <wp:extent cx="4701540" cy="2743200"/>
                <wp:effectExtent l="0" t="19050" r="3810" b="0"/>
                <wp:wrapNone/>
                <wp:docPr id="375" name="Grupo 375"/>
                <wp:cNvGraphicFramePr/>
                <a:graphic xmlns:a="http://schemas.openxmlformats.org/drawingml/2006/main">
                  <a:graphicData uri="http://schemas.microsoft.com/office/word/2010/wordprocessingGroup">
                    <wpg:wgp>
                      <wpg:cNvGrpSpPr/>
                      <wpg:grpSpPr>
                        <a:xfrm>
                          <a:off x="0" y="0"/>
                          <a:ext cx="4701540" cy="2743200"/>
                          <a:chOff x="0" y="0"/>
                          <a:chExt cx="4701540" cy="2743200"/>
                        </a:xfrm>
                      </wpg:grpSpPr>
                      <wps:wsp>
                        <wps:cNvPr id="374" name="Cuadro de texto 374"/>
                        <wps:cNvSpPr txBox="1"/>
                        <wps:spPr>
                          <a:xfrm>
                            <a:off x="0" y="2397760"/>
                            <a:ext cx="4701540" cy="345440"/>
                          </a:xfrm>
                          <a:prstGeom prst="rect">
                            <a:avLst/>
                          </a:prstGeom>
                          <a:solidFill>
                            <a:prstClr val="white"/>
                          </a:solidFill>
                          <a:ln>
                            <a:noFill/>
                          </a:ln>
                          <a:effectLst/>
                        </wps:spPr>
                        <wps:txbx>
                          <w:txbxContent>
                            <w:p w14:paraId="636D9BA8" w14:textId="0574E570" w:rsidR="00F73331" w:rsidRPr="00D33165" w:rsidRDefault="00F73331" w:rsidP="00D33165">
                              <w:pPr>
                                <w:pStyle w:val="Descripcin"/>
                                <w:ind w:firstLine="0"/>
                                <w:jc w:val="center"/>
                                <w:rPr>
                                  <w:i w:val="0"/>
                                  <w:noProof/>
                                  <w:color w:val="000000" w:themeColor="text1"/>
                                  <w:sz w:val="32"/>
                                  <w:szCs w:val="24"/>
                                </w:rPr>
                              </w:pPr>
                              <w:bookmarkStart w:id="482"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82"/>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72" name="Imagen 372"/>
                          <pic:cNvPicPr>
                            <a:picLocks noChangeAspect="1"/>
                          </pic:cNvPicPr>
                        </pic:nvPicPr>
                        <pic:blipFill>
                          <a:blip r:embed="rId224">
                            <a:extLst>
                              <a:ext uri="{28A0092B-C50C-407E-A947-70E740481C1C}">
                                <a14:useLocalDpi xmlns:a14="http://schemas.microsoft.com/office/drawing/2010/main" val="0"/>
                              </a:ext>
                            </a:extLst>
                          </a:blip>
                          <a:srcRect/>
                          <a:stretch>
                            <a:fillRect/>
                          </a:stretch>
                        </pic:blipFill>
                        <pic:spPr bwMode="auto">
                          <a:xfrm>
                            <a:off x="577970" y="0"/>
                            <a:ext cx="3615055" cy="2347595"/>
                          </a:xfrm>
                          <a:prstGeom prst="rect">
                            <a:avLst/>
                          </a:prstGeom>
                          <a:noFill/>
                          <a:ln>
                            <a:solidFill>
                              <a:schemeClr val="tx1"/>
                            </a:solidFill>
                          </a:ln>
                        </pic:spPr>
                      </pic:pic>
                    </wpg:wgp>
                  </a:graphicData>
                </a:graphic>
                <wp14:sizeRelV relativeFrom="margin">
                  <wp14:pctHeight>0</wp14:pctHeight>
                </wp14:sizeRelV>
              </wp:anchor>
            </w:drawing>
          </mc:Choice>
          <mc:Fallback>
            <w:pict>
              <v:group w14:anchorId="450DDDDD" id="Grupo 375" o:spid="_x0000_s1140" style="position:absolute;left:0;text-align:left;margin-left:0;margin-top:133.95pt;width:370.2pt;height:3in;z-index:251598846;mso-position-horizontal:center;mso-position-horizontal-relative:margin;mso-height-relative:margin" coordsize="4701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">
                <v:shape id="Cuadro de texto 374" o:spid="_x0000_s1141" type="#_x0000_t202" style="position:absolute;top:23977;width:47015;height:3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tlMYA&#10;AADcAAAADwAAAGRycy9kb3ducmV2LnhtbESPT2vCQBTE70K/w/IEL1I3tZJKdJVWLXhoD/7B8yP7&#10;TILZt2F3NfHbdwuCx2FmfsPMl52pxY2crywreBslIIhzqysuFBwP369TED4ga6wtk4I7eVguXnpz&#10;zLRteUe3fShEhLDPUEEZQpNJ6fOSDPqRbYijd7bOYIjSFVI7bCPc1HKcJKk0WHFcKLGhVUn5ZX81&#10;CtK1u7Y7Xg3Xx80P/jbF+PR1Pyk16HefMxCBuvAMP9pbreD9YwL/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6tlMYAAADcAAAADwAAAAAAAAAAAAAAAACYAgAAZHJz&#10;L2Rvd25yZXYueG1sUEsFBgAAAAAEAAQA9QAAAIsDAAAAAA==&#10;" stroked="f">
                  <v:textbox inset="0,0,0,0">
                    <w:txbxContent>
                      <w:p w14:paraId="636D9BA8" w14:textId="0574E570" w:rsidR="00F73331" w:rsidRPr="00D33165" w:rsidRDefault="00F73331" w:rsidP="00D33165">
                        <w:pPr>
                          <w:pStyle w:val="Descripcin"/>
                          <w:ind w:firstLine="0"/>
                          <w:jc w:val="center"/>
                          <w:rPr>
                            <w:i w:val="0"/>
                            <w:noProof/>
                            <w:color w:val="000000" w:themeColor="text1"/>
                            <w:sz w:val="32"/>
                            <w:szCs w:val="24"/>
                          </w:rPr>
                        </w:pPr>
                        <w:bookmarkStart w:id="483" w:name="_Ref185020654"/>
                        <w:r w:rsidRPr="00D331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483"/>
                        <w:r w:rsidRPr="00D33165">
                          <w:rPr>
                            <w:color w:val="000000" w:themeColor="text1"/>
                            <w:sz w:val="22"/>
                          </w:rPr>
                          <w:t>:</w:t>
                        </w:r>
                        <w:r w:rsidRPr="00D33165">
                          <w:rPr>
                            <w:i w:val="0"/>
                            <w:color w:val="000000" w:themeColor="text1"/>
                            <w:sz w:val="22"/>
                          </w:rPr>
                          <w:t xml:space="preserve"> Curvas de regulación en función de RL  para "cargas desequilibradas" sobre VAT-,  en régimen de lazo cerrado (Fuente: elaboración propia).</w:t>
                        </w:r>
                      </w:p>
                    </w:txbxContent>
                  </v:textbox>
                </v:shape>
                <v:shape id="Imagen 372" o:spid="_x0000_s1142" type="#_x0000_t75" style="position:absolute;left:5779;width:36151;height:23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5jtLFAAAA3AAAAA8AAABkcnMvZG93bnJldi54bWxEj09rwkAUxO8Fv8PyBC+lbtTalugqoth6&#10;9B/k+sg+k2j2bciuMf32riB4HGbmN8x03ppSNFS7wrKCQT8CQZxaXXCm4HhYf/yAcB5ZY2mZFPyT&#10;g/ms8zbFWNsb76jZ+0wECLsYFeTeV7GULs3JoOvbijh4J1sb9EHWmdQ13gLclHIYRV/SYMFhIceK&#10;ljmll/3VKEjGx2azPSTFzp0/V+n7afT3O06U6nXbxQSEp9a/ws/2RisYfQ/hcSYcATm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OY7SxQAAANwAAAAPAAAAAAAAAAAAAAAA&#10;AJ8CAABkcnMvZG93bnJldi54bWxQSwUGAAAAAAQABAD3AAAAkQMAAAAA&#10;" stroked="t" strokecolor="black [3213]">
                  <v:imagedata r:id="rId225" o:title=""/>
                  <v:path arrowok="t"/>
                </v:shape>
                <w10:wrap anchorx="margin"/>
              </v:group>
            </w:pict>
          </mc:Fallback>
        </mc:AlternateContent>
      </w:r>
      <w:r w:rsidR="006C4791">
        <w:t>Por su parte, invirtiendo el desequilibrio hacia la salida negativa, se evidenció como la realimentación ubicada sobre la salida V</w:t>
      </w:r>
      <w:r w:rsidR="006C4791" w:rsidRPr="00C06C95">
        <w:rPr>
          <w:vertAlign w:val="subscript"/>
        </w:rPr>
        <w:t>AT</w:t>
      </w:r>
      <w:r w:rsidR="006C4791">
        <w:t xml:space="preserve">+ genera una “desatención” de la salida no realimentada, fuertemente manifestada cuando se carga desequilibradamente sólo la salida sin realimentación. Este escenario presentado en la </w:t>
      </w:r>
      <w:r w:rsidR="006C4791" w:rsidRPr="00072BCB">
        <w:fldChar w:fldCharType="begin"/>
      </w:r>
      <w:r w:rsidR="006C4791" w:rsidRPr="00072BCB">
        <w:instrText xml:space="preserve"> REF _Ref185020654 \h </w:instrText>
      </w:r>
      <w:r w:rsidR="006C4791">
        <w:instrText xml:space="preserve"> \* MERGEFORMAT </w:instrText>
      </w:r>
      <w:r w:rsidR="006C4791" w:rsidRPr="00072BCB">
        <w:fldChar w:fldCharType="separate"/>
      </w:r>
      <w:r w:rsidR="006C4791" w:rsidRPr="00072BCB">
        <w:rPr>
          <w:color w:val="000000" w:themeColor="text1"/>
        </w:rPr>
        <w:t xml:space="preserve">Fig. </w:t>
      </w:r>
      <w:r w:rsidR="006C4791" w:rsidRPr="00072BCB">
        <w:rPr>
          <w:color w:val="0070C0"/>
          <w:u w:val="single"/>
        </w:rPr>
        <w:t>(</w:t>
      </w:r>
      <w:r w:rsidR="006C4791" w:rsidRPr="00072BCB">
        <w:rPr>
          <w:noProof/>
          <w:color w:val="0070C0"/>
          <w:u w:val="single"/>
        </w:rPr>
        <w:t>3</w:t>
      </w:r>
      <w:r w:rsidR="006C4791" w:rsidRPr="00072BCB">
        <w:rPr>
          <w:color w:val="0070C0"/>
          <w:u w:val="single"/>
        </w:rPr>
        <w:noBreakHyphen/>
      </w:r>
      <w:r w:rsidR="006C4791" w:rsidRPr="00072BCB">
        <w:rPr>
          <w:noProof/>
          <w:color w:val="0070C0"/>
          <w:u w:val="single"/>
        </w:rPr>
        <w:t>14</w:t>
      </w:r>
      <w:r w:rsidR="006C4791" w:rsidRPr="00072BCB">
        <w:fldChar w:fldCharType="end"/>
      </w:r>
      <w:r w:rsidR="006C4791" w:rsidRPr="00072BCB">
        <w:rPr>
          <w:color w:val="0070C0"/>
          <w:u w:val="single"/>
        </w:rPr>
        <w:t>)</w:t>
      </w:r>
      <w:r w:rsidR="006C4791">
        <w:rPr>
          <w:color w:val="000000" w:themeColor="text1"/>
        </w:rPr>
        <w:t xml:space="preserve"> expone una variación a lo largo de la excursión de R</w:t>
      </w:r>
      <w:r w:rsidR="006C4791" w:rsidRPr="0028547D">
        <w:rPr>
          <w:color w:val="000000" w:themeColor="text1"/>
          <w:vertAlign w:val="subscript"/>
        </w:rPr>
        <w:t>L</w:t>
      </w:r>
      <w:r w:rsidR="006C4791">
        <w:rPr>
          <w:color w:val="000000" w:themeColor="text1"/>
        </w:rPr>
        <w:t xml:space="preserve"> del </w:t>
      </w:r>
      <w:r>
        <w:rPr>
          <w:color w:val="000000" w:themeColor="text1"/>
        </w:rPr>
        <w:t xml:space="preserve">-1.4 % para </w:t>
      </w:r>
      <w:r>
        <w:t>V</w:t>
      </w:r>
      <w:r w:rsidRPr="00C06C95">
        <w:rPr>
          <w:vertAlign w:val="subscript"/>
        </w:rPr>
        <w:t>AT</w:t>
      </w:r>
      <w:r>
        <w:t>+ (que se encuentra en vacío) y del -17.2 % para V</w:t>
      </w:r>
      <w:r w:rsidRPr="00C06C95">
        <w:rPr>
          <w:vertAlign w:val="subscript"/>
        </w:rPr>
        <w:t>AT</w:t>
      </w:r>
      <w:r>
        <w:t>-, resaltando de que para el máximo valor de RL (mínima demanda en corriente) el valor absoluto decrece desde su valor en vacío en un 32 %.</w:t>
      </w:r>
    </w:p>
    <w:p w14:paraId="3CD5989A" w14:textId="126EFE24" w:rsidR="00D33165" w:rsidRDefault="00D33165" w:rsidP="00D33165">
      <w:pPr>
        <w:ind w:firstLine="0"/>
      </w:pPr>
    </w:p>
    <w:p w14:paraId="694C31FF" w14:textId="52E18C44" w:rsidR="00D33165" w:rsidRDefault="00D33165" w:rsidP="00D33165">
      <w:pPr>
        <w:ind w:firstLine="0"/>
      </w:pPr>
    </w:p>
    <w:p w14:paraId="2B26EC9D" w14:textId="3C986EAA" w:rsidR="00D33165" w:rsidRDefault="00D33165" w:rsidP="00D33165">
      <w:pPr>
        <w:ind w:firstLine="0"/>
      </w:pPr>
    </w:p>
    <w:p w14:paraId="0F5008DF" w14:textId="3A3B3862" w:rsidR="00D33165" w:rsidRDefault="00D33165" w:rsidP="00D33165">
      <w:pPr>
        <w:ind w:firstLine="0"/>
      </w:pPr>
    </w:p>
    <w:p w14:paraId="0C711195" w14:textId="748F1B55" w:rsidR="00D33165" w:rsidRDefault="00D33165" w:rsidP="00D33165">
      <w:pPr>
        <w:ind w:firstLine="0"/>
      </w:pPr>
    </w:p>
    <w:p w14:paraId="68BC27F1" w14:textId="0EBA59FA" w:rsidR="00D33165" w:rsidRDefault="00D33165" w:rsidP="00D33165">
      <w:pPr>
        <w:ind w:firstLine="0"/>
      </w:pPr>
    </w:p>
    <w:p w14:paraId="54EF9206" w14:textId="7F0D54F2" w:rsidR="00AB7A1B" w:rsidRPr="00D33165" w:rsidRDefault="00AB7A1B" w:rsidP="00D33165">
      <w:pPr>
        <w:ind w:firstLine="0"/>
      </w:pPr>
    </w:p>
    <w:p w14:paraId="42478410" w14:textId="3DC222B1" w:rsidR="00A875EA" w:rsidRDefault="00A875EA" w:rsidP="00A875EA">
      <w:pPr>
        <w:pStyle w:val="Ttulo3"/>
        <w:numPr>
          <w:ilvl w:val="2"/>
          <w:numId w:val="1"/>
        </w:numPr>
      </w:pPr>
      <w:bookmarkStart w:id="484" w:name="_Toc172884105"/>
      <w:r>
        <w:lastRenderedPageBreak/>
        <w:t>Rendimiento</w:t>
      </w:r>
      <w:bookmarkEnd w:id="484"/>
    </w:p>
    <w:p w14:paraId="20082953" w14:textId="42F67D29" w:rsidR="00F60763" w:rsidRDefault="000C408E" w:rsidP="00F60763">
      <w:r>
        <w:t xml:space="preserve">En el presente apartado de presentarán los resultados del análisis del rendimiento de la fuente de alimentación para los regímenes tanto de lazo abierto como lazo cerrado, en los casos de cargas equilibradas y desequilibradas. Como puede observarse en la última columna de </w:t>
      </w:r>
      <w:r w:rsidRPr="000C408E">
        <w:t xml:space="preserve">la </w:t>
      </w:r>
      <w:r w:rsidRPr="000C408E">
        <w:fldChar w:fldCharType="begin"/>
      </w:r>
      <w:r w:rsidRPr="000C408E">
        <w:instrText xml:space="preserve"> REF _Ref184943575 \h </w:instrText>
      </w:r>
      <w:r>
        <w:instrText xml:space="preserve"> \* MERGEFORMAT </w:instrText>
      </w:r>
      <w:r w:rsidRPr="000C408E">
        <w:fldChar w:fldCharType="separate"/>
      </w:r>
      <w:r w:rsidRPr="000C408E">
        <w:rPr>
          <w:color w:val="000000" w:themeColor="text1"/>
        </w:rPr>
        <w:t xml:space="preserve">Tabla </w:t>
      </w:r>
      <w:r w:rsidRPr="000C408E">
        <w:rPr>
          <w:color w:val="0070C0"/>
          <w:u w:val="single"/>
        </w:rPr>
        <w:t>(</w:t>
      </w:r>
      <w:r w:rsidRPr="000C408E">
        <w:rPr>
          <w:noProof/>
          <w:color w:val="0070C0"/>
          <w:u w:val="single"/>
        </w:rPr>
        <w:t>3</w:t>
      </w:r>
      <w:r w:rsidRPr="000C408E">
        <w:rPr>
          <w:color w:val="0070C0"/>
          <w:u w:val="single"/>
        </w:rPr>
        <w:noBreakHyphen/>
      </w:r>
      <w:r w:rsidRPr="000C408E">
        <w:rPr>
          <w:noProof/>
          <w:color w:val="0070C0"/>
          <w:u w:val="single"/>
        </w:rPr>
        <w:t>5</w:t>
      </w:r>
      <w:r w:rsidRPr="000C408E">
        <w:fldChar w:fldCharType="end"/>
      </w:r>
      <w:r w:rsidRPr="000C408E">
        <w:rPr>
          <w:color w:val="0070C0"/>
          <w:u w:val="single"/>
        </w:rPr>
        <w:t>)</w:t>
      </w:r>
      <w:r>
        <w:t>, se realizó el cálculo del rendimiento en porcentaje para cada caso, partiendo de los datos de potencia entregada por la fuente a cada una de las cargas conectadas a las salidas (una o ambas dependiendo de si se trata del ensayo en equilibrio o en desequilibrio) con respecto a la potencia entregada por la fuente externa, identificada como “Vbat” e “Ibat”</w:t>
      </w:r>
      <w:r w:rsidR="003E5435">
        <w:t>.</w:t>
      </w:r>
    </w:p>
    <w:p w14:paraId="052C6FD4" w14:textId="4EC93D81" w:rsidR="003E5435" w:rsidRPr="000C408E" w:rsidRDefault="003E5435" w:rsidP="00F60763">
      <w:r>
        <w:t>Es importante destacar que, para obtener un valor de rendimiento más representativo del consumo propio de la fuente, tanto en el circuito control y potencia del puente H como en el transformador, se individualizó la potencia disipada por los pares que confirman las resistencias de sangrado (R1-R2) y (R3-R4), y se las consideró como “potencia útil” para el cálculo, si bien en rigor y desde la definición teórica del rendimiento</w:t>
      </w:r>
      <w:r w:rsidR="009E5719">
        <w:t xml:space="preserve"> no correspondería dado que</w:t>
      </w:r>
      <w:r>
        <w:t xml:space="preserve"> dichas resistencias </w:t>
      </w:r>
      <w:r w:rsidR="009E5719">
        <w:t xml:space="preserve">son </w:t>
      </w:r>
      <w:r>
        <w:t>componentes internos de la fuente</w:t>
      </w:r>
      <w:r w:rsidR="009E5719">
        <w:t>.</w:t>
      </w:r>
    </w:p>
    <w:p w14:paraId="4CA22231" w14:textId="77413DEC" w:rsidR="00A875EA" w:rsidRDefault="00A875EA" w:rsidP="00A875EA">
      <w:pPr>
        <w:pStyle w:val="Ttulo4"/>
        <w:numPr>
          <w:ilvl w:val="3"/>
          <w:numId w:val="1"/>
        </w:numPr>
        <w:rPr>
          <w:color w:val="000000" w:themeColor="text1"/>
        </w:rPr>
      </w:pPr>
      <w:r>
        <w:rPr>
          <w:color w:val="000000" w:themeColor="text1"/>
        </w:rPr>
        <w:t>Análisis de consumo en vacío para l</w:t>
      </w:r>
      <w:r w:rsidRPr="00C2235E">
        <w:rPr>
          <w:color w:val="000000" w:themeColor="text1"/>
        </w:rPr>
        <w:t>azo abierto</w:t>
      </w:r>
      <w:r>
        <w:rPr>
          <w:color w:val="000000" w:themeColor="text1"/>
        </w:rPr>
        <w:t xml:space="preserve"> y cerrado</w:t>
      </w:r>
    </w:p>
    <w:p w14:paraId="59558801" w14:textId="1E516E9B" w:rsidR="0015508C" w:rsidRDefault="00365FE0" w:rsidP="0015508C">
      <w:r>
        <w:t>Como primera medida, se analizará el consumo de la fuente de alimentación con ambas salidas en vacío, tanto en régimen de lazo abierto como cerrado, a fin de evaluar y registrar la potencia de base que consume para su funcionamiento.</w:t>
      </w:r>
    </w:p>
    <w:p w14:paraId="28D9DC84" w14:textId="23F7E0E7" w:rsidR="00365FE0" w:rsidRDefault="00365FE0" w:rsidP="00365FE0">
      <w:r>
        <w:t xml:space="preserve">Para los ensayos en lazo abierto, tanto para cargas equilibradas como desequilibradas, los valores de tensiones de salida en vacío, así como la demanda por parte de la fuente externa para esta situación se presenta </w:t>
      </w:r>
      <w:r w:rsidRPr="00524709">
        <w:t>en la</w:t>
      </w:r>
      <w:r w:rsidR="00524709" w:rsidRPr="00524709">
        <w:t xml:space="preserve"> </w:t>
      </w:r>
      <w:r w:rsidR="00524709" w:rsidRPr="00524709">
        <w:fldChar w:fldCharType="begin"/>
      </w:r>
      <w:r w:rsidR="00524709" w:rsidRPr="00524709">
        <w:instrText xml:space="preserve"> REF _Ref185025667 \h </w:instrText>
      </w:r>
      <w:r w:rsidR="00524709">
        <w:instrText xml:space="preserve"> \* MERGEFORMAT </w:instrText>
      </w:r>
      <w:r w:rsidR="00524709" w:rsidRPr="00524709">
        <w:fldChar w:fldCharType="separate"/>
      </w:r>
      <w:r w:rsidR="00524709" w:rsidRPr="00524709">
        <w:t xml:space="preserve">Tabla </w:t>
      </w:r>
      <w:r w:rsidR="00524709" w:rsidRPr="00524709">
        <w:rPr>
          <w:color w:val="0070C0"/>
          <w:u w:val="single"/>
        </w:rPr>
        <w:t>(</w:t>
      </w:r>
      <w:r w:rsidR="00524709" w:rsidRPr="00524709">
        <w:rPr>
          <w:noProof/>
          <w:color w:val="0070C0"/>
          <w:u w:val="single"/>
        </w:rPr>
        <w:t>3</w:t>
      </w:r>
      <w:r w:rsidR="00524709" w:rsidRPr="00524709">
        <w:rPr>
          <w:color w:val="0070C0"/>
          <w:u w:val="single"/>
        </w:rPr>
        <w:noBreakHyphen/>
      </w:r>
      <w:r w:rsidR="00524709" w:rsidRPr="00524709">
        <w:rPr>
          <w:noProof/>
          <w:color w:val="0070C0"/>
          <w:u w:val="single"/>
        </w:rPr>
        <w:t>6</w:t>
      </w:r>
      <w:r w:rsidR="00524709" w:rsidRPr="00524709">
        <w:fldChar w:fldCharType="end"/>
      </w:r>
      <w:r w:rsidR="00524709" w:rsidRPr="00524709">
        <w:rPr>
          <w:color w:val="0070C0"/>
          <w:u w:val="single"/>
        </w:rPr>
        <w:t>)</w:t>
      </w:r>
      <w:r w:rsidRPr="00524709">
        <w:t>:</w:t>
      </w:r>
    </w:p>
    <w:p w14:paraId="501D9C0F" w14:textId="4FC4898D" w:rsidR="00524709" w:rsidRPr="00524709" w:rsidRDefault="00524709" w:rsidP="00524709">
      <w:pPr>
        <w:pStyle w:val="Descripcin"/>
        <w:keepNext/>
        <w:ind w:left="567" w:right="707" w:firstLine="0"/>
        <w:jc w:val="center"/>
        <w:rPr>
          <w:i w:val="0"/>
          <w:color w:val="auto"/>
          <w:sz w:val="22"/>
        </w:rPr>
      </w:pPr>
      <w:bookmarkStart w:id="485" w:name="_Ref185025667"/>
      <w:r w:rsidRPr="00524709">
        <w:rPr>
          <w:color w:val="auto"/>
          <w:sz w:val="22"/>
        </w:rPr>
        <w:t xml:space="preserve">Tabla </w:t>
      </w:r>
      <w:r w:rsidR="00176E96">
        <w:rPr>
          <w:color w:val="auto"/>
          <w:sz w:val="22"/>
        </w:rPr>
        <w:fldChar w:fldCharType="begin"/>
      </w:r>
      <w:r w:rsidR="00176E96">
        <w:rPr>
          <w:color w:val="auto"/>
          <w:sz w:val="22"/>
        </w:rPr>
        <w:instrText xml:space="preserve"> STYLEREF 1 \s </w:instrText>
      </w:r>
      <w:r w:rsidR="00176E96">
        <w:rPr>
          <w:color w:val="auto"/>
          <w:sz w:val="22"/>
        </w:rPr>
        <w:fldChar w:fldCharType="separate"/>
      </w:r>
      <w:r w:rsidR="00176E96">
        <w:rPr>
          <w:noProof/>
          <w:color w:val="auto"/>
          <w:sz w:val="22"/>
        </w:rPr>
        <w:t>3</w:t>
      </w:r>
      <w:r w:rsidR="00176E96">
        <w:rPr>
          <w:color w:val="auto"/>
          <w:sz w:val="22"/>
        </w:rPr>
        <w:fldChar w:fldCharType="end"/>
      </w:r>
      <w:r w:rsidR="00176E96">
        <w:rPr>
          <w:color w:val="auto"/>
          <w:sz w:val="22"/>
        </w:rPr>
        <w:noBreakHyphen/>
      </w:r>
      <w:r w:rsidR="00176E96">
        <w:rPr>
          <w:color w:val="auto"/>
          <w:sz w:val="22"/>
        </w:rPr>
        <w:fldChar w:fldCharType="begin"/>
      </w:r>
      <w:r w:rsidR="00176E96">
        <w:rPr>
          <w:color w:val="auto"/>
          <w:sz w:val="22"/>
        </w:rPr>
        <w:instrText xml:space="preserve"> SEQ Tabla \* ARABIC \s 1 </w:instrText>
      </w:r>
      <w:r w:rsidR="00176E96">
        <w:rPr>
          <w:color w:val="auto"/>
          <w:sz w:val="22"/>
        </w:rPr>
        <w:fldChar w:fldCharType="separate"/>
      </w:r>
      <w:r w:rsidR="00176E96">
        <w:rPr>
          <w:noProof/>
          <w:color w:val="auto"/>
          <w:sz w:val="22"/>
        </w:rPr>
        <w:t>6</w:t>
      </w:r>
      <w:r w:rsidR="00176E96">
        <w:rPr>
          <w:color w:val="auto"/>
          <w:sz w:val="22"/>
        </w:rPr>
        <w:fldChar w:fldCharType="end"/>
      </w:r>
      <w:bookmarkEnd w:id="485"/>
      <w:r w:rsidRPr="00524709">
        <w:rPr>
          <w:color w:val="auto"/>
          <w:sz w:val="22"/>
        </w:rPr>
        <w:t>:</w:t>
      </w:r>
      <w:r w:rsidRPr="00524709">
        <w:rPr>
          <w:i w:val="0"/>
          <w:color w:val="auto"/>
          <w:sz w:val="22"/>
        </w:rPr>
        <w:t xml:space="preserve"> Valores medidos de consumo de la fuente de alimentación en vacío y lazo abiert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04"/>
        <w:gridCol w:w="1347"/>
        <w:gridCol w:w="1276"/>
        <w:gridCol w:w="850"/>
      </w:tblGrid>
      <w:tr w:rsidR="00365FE0" w14:paraId="18D37464" w14:textId="77777777" w:rsidTr="00524709">
        <w:trPr>
          <w:jc w:val="center"/>
        </w:trPr>
        <w:tc>
          <w:tcPr>
            <w:tcW w:w="988" w:type="dxa"/>
          </w:tcPr>
          <w:p w14:paraId="5A0D1630" w14:textId="12DA890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850" w:type="dxa"/>
          </w:tcPr>
          <w:p w14:paraId="431919C3" w14:textId="64C6ED83" w:rsidR="00365FE0" w:rsidRPr="00365FE0" w:rsidRDefault="00365FE0" w:rsidP="00524709">
            <w:pPr>
              <w:ind w:firstLine="0"/>
              <w:jc w:val="center"/>
              <w:rPr>
                <w:b/>
              </w:rPr>
            </w:pPr>
            <w:r w:rsidRPr="00365FE0">
              <w:rPr>
                <w:b/>
              </w:rPr>
              <w:t>V</w:t>
            </w:r>
            <w:r w:rsidRPr="00365FE0">
              <w:rPr>
                <w:b/>
                <w:vertAlign w:val="subscript"/>
              </w:rPr>
              <w:t>AT</w:t>
            </w:r>
            <w:r w:rsidRPr="00365FE0">
              <w:rPr>
                <w:b/>
              </w:rPr>
              <w:t>-</w:t>
            </w:r>
          </w:p>
        </w:tc>
        <w:tc>
          <w:tcPr>
            <w:tcW w:w="992" w:type="dxa"/>
          </w:tcPr>
          <w:p w14:paraId="34FE1E04" w14:textId="1B434FE2" w:rsidR="00365FE0" w:rsidRPr="00365FE0" w:rsidRDefault="00365FE0" w:rsidP="00524709">
            <w:pPr>
              <w:ind w:firstLine="0"/>
              <w:jc w:val="center"/>
              <w:rPr>
                <w:b/>
              </w:rPr>
            </w:pPr>
            <w:r w:rsidRPr="00365FE0">
              <w:rPr>
                <w:b/>
              </w:rPr>
              <w:t>Vbat</w:t>
            </w:r>
          </w:p>
        </w:tc>
        <w:tc>
          <w:tcPr>
            <w:tcW w:w="1134" w:type="dxa"/>
          </w:tcPr>
          <w:p w14:paraId="13D24092" w14:textId="6E77D6AB" w:rsidR="00365FE0" w:rsidRPr="00365FE0" w:rsidRDefault="00365FE0" w:rsidP="00524709">
            <w:pPr>
              <w:ind w:firstLine="0"/>
              <w:jc w:val="center"/>
              <w:rPr>
                <w:b/>
              </w:rPr>
            </w:pPr>
            <w:r w:rsidRPr="00365FE0">
              <w:rPr>
                <w:b/>
              </w:rPr>
              <w:t>Ibat</w:t>
            </w:r>
          </w:p>
        </w:tc>
        <w:tc>
          <w:tcPr>
            <w:tcW w:w="1204" w:type="dxa"/>
          </w:tcPr>
          <w:p w14:paraId="0403CE99" w14:textId="11166BD0" w:rsidR="00365FE0" w:rsidRPr="00365FE0" w:rsidRDefault="00365FE0" w:rsidP="00524709">
            <w:pPr>
              <w:ind w:firstLine="0"/>
              <w:jc w:val="center"/>
              <w:rPr>
                <w:b/>
              </w:rPr>
            </w:pPr>
            <w:r w:rsidRPr="00365FE0">
              <w:rPr>
                <w:b/>
              </w:rPr>
              <w:t>Pbat</w:t>
            </w:r>
          </w:p>
        </w:tc>
        <w:tc>
          <w:tcPr>
            <w:tcW w:w="1347" w:type="dxa"/>
          </w:tcPr>
          <w:p w14:paraId="211987D8" w14:textId="7CC51D50" w:rsidR="00365FE0" w:rsidRPr="00365FE0" w:rsidRDefault="00365FE0" w:rsidP="00524709">
            <w:pPr>
              <w:ind w:firstLine="0"/>
              <w:jc w:val="center"/>
              <w:rPr>
                <w:b/>
              </w:rPr>
            </w:pPr>
            <w:r w:rsidRPr="00365FE0">
              <w:rPr>
                <w:b/>
              </w:rPr>
              <w:t>P(R1-R2)</w:t>
            </w:r>
          </w:p>
        </w:tc>
        <w:tc>
          <w:tcPr>
            <w:tcW w:w="1276" w:type="dxa"/>
          </w:tcPr>
          <w:p w14:paraId="6B7D2F26" w14:textId="591C74C6" w:rsidR="00365FE0" w:rsidRPr="00365FE0" w:rsidRDefault="00365FE0" w:rsidP="00524709">
            <w:pPr>
              <w:ind w:firstLine="0"/>
              <w:jc w:val="center"/>
              <w:rPr>
                <w:b/>
              </w:rPr>
            </w:pPr>
            <w:r w:rsidRPr="00365FE0">
              <w:rPr>
                <w:b/>
              </w:rPr>
              <w:t>P(R3-R4)</w:t>
            </w:r>
          </w:p>
        </w:tc>
        <w:tc>
          <w:tcPr>
            <w:tcW w:w="850" w:type="dxa"/>
          </w:tcPr>
          <w:p w14:paraId="3C86C229" w14:textId="4F331248" w:rsidR="00365FE0" w:rsidRPr="00365FE0" w:rsidRDefault="00365FE0" w:rsidP="00524709">
            <w:pPr>
              <w:ind w:firstLine="0"/>
              <w:jc w:val="center"/>
              <w:rPr>
                <w:b/>
              </w:rPr>
            </w:pPr>
            <w:r w:rsidRPr="00365FE0">
              <w:rPr>
                <w:rFonts w:ascii="Calibri" w:hAnsi="Calibri" w:cs="Calibri"/>
                <w:b/>
              </w:rPr>
              <w:t>Ꞃ</w:t>
            </w:r>
            <w:r w:rsidRPr="00365FE0">
              <w:rPr>
                <w:b/>
              </w:rPr>
              <w:t>%</w:t>
            </w:r>
          </w:p>
        </w:tc>
      </w:tr>
      <w:tr w:rsidR="00365FE0" w14:paraId="28F9D12E" w14:textId="77777777" w:rsidTr="00524709">
        <w:trPr>
          <w:jc w:val="center"/>
        </w:trPr>
        <w:tc>
          <w:tcPr>
            <w:tcW w:w="988" w:type="dxa"/>
          </w:tcPr>
          <w:p w14:paraId="0324DD79" w14:textId="00B02DD3" w:rsidR="00365FE0" w:rsidRDefault="00524709" w:rsidP="00524709">
            <w:pPr>
              <w:ind w:firstLine="0"/>
              <w:jc w:val="center"/>
            </w:pPr>
            <w:r>
              <w:t>414 V</w:t>
            </w:r>
          </w:p>
        </w:tc>
        <w:tc>
          <w:tcPr>
            <w:tcW w:w="850" w:type="dxa"/>
          </w:tcPr>
          <w:p w14:paraId="385126D3" w14:textId="01DABA91" w:rsidR="00365FE0" w:rsidRDefault="00524709" w:rsidP="00524709">
            <w:pPr>
              <w:ind w:firstLine="0"/>
              <w:jc w:val="center"/>
            </w:pPr>
            <w:r>
              <w:t>364 V</w:t>
            </w:r>
          </w:p>
        </w:tc>
        <w:tc>
          <w:tcPr>
            <w:tcW w:w="992" w:type="dxa"/>
          </w:tcPr>
          <w:p w14:paraId="1C4B4B84" w14:textId="3F340805" w:rsidR="00365FE0" w:rsidRDefault="00524709" w:rsidP="00524709">
            <w:pPr>
              <w:ind w:firstLine="0"/>
              <w:jc w:val="center"/>
            </w:pPr>
            <w:r>
              <w:t>12.12 V</w:t>
            </w:r>
          </w:p>
        </w:tc>
        <w:tc>
          <w:tcPr>
            <w:tcW w:w="1134" w:type="dxa"/>
          </w:tcPr>
          <w:p w14:paraId="0F9CCFC9" w14:textId="664793D9" w:rsidR="00365FE0" w:rsidRDefault="00524709" w:rsidP="00524709">
            <w:pPr>
              <w:ind w:firstLine="0"/>
              <w:jc w:val="center"/>
            </w:pPr>
            <w:r>
              <w:t>300 mA</w:t>
            </w:r>
          </w:p>
        </w:tc>
        <w:tc>
          <w:tcPr>
            <w:tcW w:w="1204" w:type="dxa"/>
          </w:tcPr>
          <w:p w14:paraId="0DDC1AC7" w14:textId="0110658D" w:rsidR="00365FE0" w:rsidRDefault="00524709" w:rsidP="00524709">
            <w:pPr>
              <w:ind w:firstLine="0"/>
              <w:jc w:val="center"/>
            </w:pPr>
            <w:r>
              <w:t>3636 mW</w:t>
            </w:r>
          </w:p>
        </w:tc>
        <w:tc>
          <w:tcPr>
            <w:tcW w:w="1347" w:type="dxa"/>
          </w:tcPr>
          <w:p w14:paraId="4FFC0614" w14:textId="3DFEC6F4" w:rsidR="00365FE0" w:rsidRDefault="00524709" w:rsidP="00524709">
            <w:pPr>
              <w:ind w:firstLine="0"/>
              <w:jc w:val="center"/>
            </w:pPr>
            <w:r>
              <w:t>519.4 mW</w:t>
            </w:r>
          </w:p>
        </w:tc>
        <w:tc>
          <w:tcPr>
            <w:tcW w:w="1276" w:type="dxa"/>
          </w:tcPr>
          <w:p w14:paraId="1282198A" w14:textId="06FBFB00" w:rsidR="00365FE0" w:rsidRDefault="00524709" w:rsidP="00524709">
            <w:pPr>
              <w:ind w:firstLine="0"/>
              <w:jc w:val="center"/>
            </w:pPr>
            <w:r>
              <w:t>401.5 mW</w:t>
            </w:r>
          </w:p>
        </w:tc>
        <w:tc>
          <w:tcPr>
            <w:tcW w:w="850" w:type="dxa"/>
          </w:tcPr>
          <w:p w14:paraId="241A88AB" w14:textId="1A55956B" w:rsidR="00365FE0" w:rsidRDefault="00524709" w:rsidP="00524709">
            <w:pPr>
              <w:ind w:firstLine="0"/>
              <w:jc w:val="center"/>
            </w:pPr>
            <w:r>
              <w:t>25 %</w:t>
            </w:r>
          </w:p>
        </w:tc>
      </w:tr>
    </w:tbl>
    <w:p w14:paraId="2BBEFD56" w14:textId="77777777" w:rsidR="00365FE0" w:rsidRDefault="00365FE0" w:rsidP="008A4647"/>
    <w:p w14:paraId="1C7FC585" w14:textId="2DF6CF47" w:rsidR="008A4647" w:rsidRDefault="008A4647" w:rsidP="008A4647">
      <w:r>
        <w:t>El rendimiento presentado del 25 % resulta de considerar, como ya se ha mencionado anteriormente, la potencia consumida por las resistencias de sangrado como “potencia útil”, lo que permite estimar cuál es el consumo del resto de los componentes. Esta estimación arroja un consumo por parte de los circuitos asociados al Puente H y al transformador de 2.715 W en régimen de lazo abierto.</w:t>
      </w:r>
    </w:p>
    <w:p w14:paraId="707AB01B" w14:textId="682A766E" w:rsidR="008A4647" w:rsidRPr="00FD782E" w:rsidRDefault="008A4647" w:rsidP="008A4647">
      <w:r>
        <w:lastRenderedPageBreak/>
        <w:t xml:space="preserve">Por </w:t>
      </w:r>
      <w:r w:rsidRPr="00FD782E">
        <w:t>su parte</w:t>
      </w:r>
      <w:r w:rsidR="00204295">
        <w:t>,</w:t>
      </w:r>
      <w:r w:rsidRPr="00FD782E">
        <w:t xml:space="preserve"> los ensayo</w:t>
      </w:r>
      <w:r w:rsidR="00204295">
        <w:t xml:space="preserve">s en lazo cerrado </w:t>
      </w:r>
      <w:r w:rsidR="00204295" w:rsidRPr="00FD782E">
        <w:t>e</w:t>
      </w:r>
      <w:r w:rsidR="00204295">
        <w:t>n</w:t>
      </w:r>
      <w:r w:rsidR="00204295" w:rsidRPr="00FD782E">
        <w:t xml:space="preserve"> vacío </w:t>
      </w:r>
      <w:r w:rsidR="00204295">
        <w:t>de la fuente, arrojaron los valores que se presentan</w:t>
      </w:r>
      <w:r w:rsidRPr="00FD782E">
        <w:t xml:space="preserve"> a continuación en la</w:t>
      </w:r>
      <w:r w:rsidR="00FD782E" w:rsidRPr="00FD782E">
        <w:t xml:space="preserve"> </w:t>
      </w:r>
      <w:r w:rsidR="00FD782E" w:rsidRPr="00FD782E">
        <w:fldChar w:fldCharType="begin"/>
      </w:r>
      <w:r w:rsidR="00FD782E" w:rsidRPr="00FD782E">
        <w:instrText xml:space="preserve"> REF _Ref185027136 \h </w:instrText>
      </w:r>
      <w:r w:rsidR="00FD782E">
        <w:instrText xml:space="preserve"> \* MERGEFORMAT </w:instrText>
      </w:r>
      <w:r w:rsidR="00FD782E" w:rsidRPr="00FD782E">
        <w:fldChar w:fldCharType="separate"/>
      </w:r>
      <w:r w:rsidR="00FD782E" w:rsidRPr="00FD782E">
        <w:rPr>
          <w:color w:val="000000" w:themeColor="text1"/>
        </w:rPr>
        <w:t xml:space="preserve">Tabla </w:t>
      </w:r>
      <w:r w:rsidR="00FD782E" w:rsidRPr="00FD782E">
        <w:rPr>
          <w:color w:val="0070C0"/>
          <w:u w:val="single"/>
        </w:rPr>
        <w:t>(</w:t>
      </w:r>
      <w:r w:rsidR="00FD782E" w:rsidRPr="00FD782E">
        <w:rPr>
          <w:noProof/>
          <w:color w:val="0070C0"/>
          <w:u w:val="single"/>
        </w:rPr>
        <w:t>3</w:t>
      </w:r>
      <w:r w:rsidR="00FD782E" w:rsidRPr="00FD782E">
        <w:rPr>
          <w:color w:val="0070C0"/>
          <w:u w:val="single"/>
        </w:rPr>
        <w:noBreakHyphen/>
      </w:r>
      <w:r w:rsidR="00FD782E" w:rsidRPr="00FD782E">
        <w:rPr>
          <w:noProof/>
          <w:color w:val="0070C0"/>
          <w:u w:val="single"/>
        </w:rPr>
        <w:t>7</w:t>
      </w:r>
      <w:r w:rsidR="00FD782E" w:rsidRPr="00FD782E">
        <w:fldChar w:fldCharType="end"/>
      </w:r>
      <w:r w:rsidR="00FD782E" w:rsidRPr="00FD782E">
        <w:rPr>
          <w:color w:val="0070C0"/>
          <w:u w:val="single"/>
        </w:rPr>
        <w:t>)</w:t>
      </w:r>
      <w:r w:rsidRPr="00FD782E">
        <w:t>:</w:t>
      </w:r>
    </w:p>
    <w:p w14:paraId="3241FF26" w14:textId="6E070279" w:rsidR="00FD782E" w:rsidRPr="00FD782E" w:rsidRDefault="00FD782E" w:rsidP="00FD782E">
      <w:pPr>
        <w:pStyle w:val="Descripcin"/>
        <w:keepNext/>
        <w:ind w:left="567" w:right="566" w:firstLine="0"/>
        <w:jc w:val="center"/>
        <w:rPr>
          <w:i w:val="0"/>
          <w:color w:val="000000" w:themeColor="text1"/>
          <w:sz w:val="22"/>
        </w:rPr>
      </w:pPr>
      <w:bookmarkStart w:id="486" w:name="_Ref185027136"/>
      <w:r w:rsidRPr="00FD782E">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7</w:t>
      </w:r>
      <w:r w:rsidR="00176E96">
        <w:rPr>
          <w:color w:val="000000" w:themeColor="text1"/>
          <w:sz w:val="22"/>
        </w:rPr>
        <w:fldChar w:fldCharType="end"/>
      </w:r>
      <w:bookmarkEnd w:id="486"/>
      <w:r w:rsidRPr="00FD782E">
        <w:rPr>
          <w:color w:val="000000" w:themeColor="text1"/>
          <w:sz w:val="22"/>
        </w:rPr>
        <w:t>:</w:t>
      </w:r>
      <w:r w:rsidRPr="00FD782E">
        <w:rPr>
          <w:i w:val="0"/>
          <w:color w:val="000000" w:themeColor="text1"/>
          <w:sz w:val="22"/>
        </w:rPr>
        <w:t xml:space="preserve"> Valores medidos de consumo de la fuente de alimentación en vacío y lazo cerrado (Fuente: elaboración propia).</w:t>
      </w:r>
    </w:p>
    <w:tbl>
      <w:tblPr>
        <w:tblStyle w:val="Tablaconcuadrcula"/>
        <w:tblW w:w="0" w:type="auto"/>
        <w:jc w:val="center"/>
        <w:tblLook w:val="04A0" w:firstRow="1" w:lastRow="0" w:firstColumn="1" w:lastColumn="0" w:noHBand="0" w:noVBand="1"/>
      </w:tblPr>
      <w:tblGrid>
        <w:gridCol w:w="988"/>
        <w:gridCol w:w="850"/>
        <w:gridCol w:w="992"/>
        <w:gridCol w:w="1134"/>
        <w:gridCol w:w="1276"/>
        <w:gridCol w:w="1347"/>
        <w:gridCol w:w="1276"/>
        <w:gridCol w:w="850"/>
      </w:tblGrid>
      <w:tr w:rsidR="008A4647" w14:paraId="225DAEFF" w14:textId="77777777" w:rsidTr="00C17C22">
        <w:trPr>
          <w:jc w:val="center"/>
        </w:trPr>
        <w:tc>
          <w:tcPr>
            <w:tcW w:w="988" w:type="dxa"/>
          </w:tcPr>
          <w:p w14:paraId="34A2142E"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850" w:type="dxa"/>
          </w:tcPr>
          <w:p w14:paraId="48ED03E6" w14:textId="77777777" w:rsidR="008A4647" w:rsidRPr="00365FE0" w:rsidRDefault="008A4647" w:rsidP="008A4647">
            <w:pPr>
              <w:ind w:firstLine="0"/>
              <w:jc w:val="center"/>
              <w:rPr>
                <w:b/>
              </w:rPr>
            </w:pPr>
            <w:r w:rsidRPr="00365FE0">
              <w:rPr>
                <w:b/>
              </w:rPr>
              <w:t>V</w:t>
            </w:r>
            <w:r w:rsidRPr="00365FE0">
              <w:rPr>
                <w:b/>
                <w:vertAlign w:val="subscript"/>
              </w:rPr>
              <w:t>AT</w:t>
            </w:r>
            <w:r w:rsidRPr="00365FE0">
              <w:rPr>
                <w:b/>
              </w:rPr>
              <w:t>-</w:t>
            </w:r>
          </w:p>
        </w:tc>
        <w:tc>
          <w:tcPr>
            <w:tcW w:w="992" w:type="dxa"/>
          </w:tcPr>
          <w:p w14:paraId="47BB6A91" w14:textId="77777777" w:rsidR="008A4647" w:rsidRPr="00365FE0" w:rsidRDefault="008A4647" w:rsidP="008A4647">
            <w:pPr>
              <w:ind w:firstLine="0"/>
              <w:jc w:val="center"/>
              <w:rPr>
                <w:b/>
              </w:rPr>
            </w:pPr>
            <w:r w:rsidRPr="00365FE0">
              <w:rPr>
                <w:b/>
              </w:rPr>
              <w:t>Vbat</w:t>
            </w:r>
          </w:p>
        </w:tc>
        <w:tc>
          <w:tcPr>
            <w:tcW w:w="1134" w:type="dxa"/>
          </w:tcPr>
          <w:p w14:paraId="7BF4189C" w14:textId="77777777" w:rsidR="008A4647" w:rsidRPr="00365FE0" w:rsidRDefault="008A4647" w:rsidP="008A4647">
            <w:pPr>
              <w:ind w:firstLine="0"/>
              <w:jc w:val="center"/>
              <w:rPr>
                <w:b/>
              </w:rPr>
            </w:pPr>
            <w:r w:rsidRPr="00365FE0">
              <w:rPr>
                <w:b/>
              </w:rPr>
              <w:t>Ibat</w:t>
            </w:r>
          </w:p>
        </w:tc>
        <w:tc>
          <w:tcPr>
            <w:tcW w:w="1276" w:type="dxa"/>
          </w:tcPr>
          <w:p w14:paraId="5E611401" w14:textId="77777777" w:rsidR="008A4647" w:rsidRPr="00365FE0" w:rsidRDefault="008A4647" w:rsidP="008A4647">
            <w:pPr>
              <w:ind w:firstLine="0"/>
              <w:jc w:val="center"/>
              <w:rPr>
                <w:b/>
              </w:rPr>
            </w:pPr>
            <w:r w:rsidRPr="00365FE0">
              <w:rPr>
                <w:b/>
              </w:rPr>
              <w:t>Pbat</w:t>
            </w:r>
          </w:p>
        </w:tc>
        <w:tc>
          <w:tcPr>
            <w:tcW w:w="1347" w:type="dxa"/>
          </w:tcPr>
          <w:p w14:paraId="4D49439A" w14:textId="77777777" w:rsidR="008A4647" w:rsidRPr="00365FE0" w:rsidRDefault="008A4647" w:rsidP="008A4647">
            <w:pPr>
              <w:ind w:firstLine="0"/>
              <w:jc w:val="center"/>
              <w:rPr>
                <w:b/>
              </w:rPr>
            </w:pPr>
            <w:r w:rsidRPr="00365FE0">
              <w:rPr>
                <w:b/>
              </w:rPr>
              <w:t>P(R1-R2)</w:t>
            </w:r>
          </w:p>
        </w:tc>
        <w:tc>
          <w:tcPr>
            <w:tcW w:w="1276" w:type="dxa"/>
          </w:tcPr>
          <w:p w14:paraId="0EB3519A" w14:textId="77777777" w:rsidR="008A4647" w:rsidRPr="00365FE0" w:rsidRDefault="008A4647" w:rsidP="008A4647">
            <w:pPr>
              <w:ind w:firstLine="0"/>
              <w:jc w:val="center"/>
              <w:rPr>
                <w:b/>
              </w:rPr>
            </w:pPr>
            <w:r w:rsidRPr="00365FE0">
              <w:rPr>
                <w:b/>
              </w:rPr>
              <w:t>P(R3-R4)</w:t>
            </w:r>
          </w:p>
        </w:tc>
        <w:tc>
          <w:tcPr>
            <w:tcW w:w="850" w:type="dxa"/>
          </w:tcPr>
          <w:p w14:paraId="104E2E94" w14:textId="77777777" w:rsidR="008A4647" w:rsidRPr="00365FE0" w:rsidRDefault="008A4647" w:rsidP="008A4647">
            <w:pPr>
              <w:ind w:firstLine="0"/>
              <w:jc w:val="center"/>
              <w:rPr>
                <w:b/>
              </w:rPr>
            </w:pPr>
            <w:r w:rsidRPr="00365FE0">
              <w:rPr>
                <w:rFonts w:ascii="Calibri" w:hAnsi="Calibri" w:cs="Calibri"/>
                <w:b/>
              </w:rPr>
              <w:t>Ꞃ</w:t>
            </w:r>
            <w:r w:rsidRPr="00365FE0">
              <w:rPr>
                <w:b/>
              </w:rPr>
              <w:t>%</w:t>
            </w:r>
          </w:p>
        </w:tc>
      </w:tr>
      <w:tr w:rsidR="008A4647" w14:paraId="212090D6" w14:textId="77777777" w:rsidTr="00C17C22">
        <w:trPr>
          <w:jc w:val="center"/>
        </w:trPr>
        <w:tc>
          <w:tcPr>
            <w:tcW w:w="988" w:type="dxa"/>
          </w:tcPr>
          <w:p w14:paraId="7F0F2E32" w14:textId="6D43F682" w:rsidR="008A4647" w:rsidRDefault="008A4647" w:rsidP="008A4647">
            <w:pPr>
              <w:ind w:firstLine="0"/>
              <w:jc w:val="center"/>
            </w:pPr>
            <w:r>
              <w:t>72 V</w:t>
            </w:r>
          </w:p>
        </w:tc>
        <w:tc>
          <w:tcPr>
            <w:tcW w:w="850" w:type="dxa"/>
          </w:tcPr>
          <w:p w14:paraId="046C31E6" w14:textId="5FC4D033" w:rsidR="008A4647" w:rsidRDefault="008A4647" w:rsidP="008A4647">
            <w:pPr>
              <w:ind w:firstLine="0"/>
              <w:jc w:val="center"/>
            </w:pPr>
            <w:r>
              <w:t>223 V</w:t>
            </w:r>
          </w:p>
        </w:tc>
        <w:tc>
          <w:tcPr>
            <w:tcW w:w="992" w:type="dxa"/>
          </w:tcPr>
          <w:p w14:paraId="45C2F03D" w14:textId="0531CFB0" w:rsidR="008A4647" w:rsidRDefault="008A4647" w:rsidP="008A4647">
            <w:pPr>
              <w:ind w:firstLine="0"/>
              <w:jc w:val="center"/>
            </w:pPr>
            <w:r>
              <w:t>11.3 V</w:t>
            </w:r>
          </w:p>
        </w:tc>
        <w:tc>
          <w:tcPr>
            <w:tcW w:w="1134" w:type="dxa"/>
          </w:tcPr>
          <w:p w14:paraId="62872A07" w14:textId="33CA378D" w:rsidR="008A4647" w:rsidRDefault="008A4647" w:rsidP="008A4647">
            <w:pPr>
              <w:ind w:firstLine="0"/>
              <w:jc w:val="center"/>
            </w:pPr>
            <w:r>
              <w:t>75 mA</w:t>
            </w:r>
          </w:p>
        </w:tc>
        <w:tc>
          <w:tcPr>
            <w:tcW w:w="1276" w:type="dxa"/>
          </w:tcPr>
          <w:p w14:paraId="76642E86" w14:textId="0AB77DDA" w:rsidR="008A4647" w:rsidRDefault="00C17C22" w:rsidP="008A4647">
            <w:pPr>
              <w:ind w:firstLine="0"/>
              <w:jc w:val="center"/>
            </w:pPr>
            <w:r>
              <w:t>847.5</w:t>
            </w:r>
            <w:r w:rsidR="008A4647">
              <w:t xml:space="preserve"> mW</w:t>
            </w:r>
          </w:p>
        </w:tc>
        <w:tc>
          <w:tcPr>
            <w:tcW w:w="1347" w:type="dxa"/>
          </w:tcPr>
          <w:p w14:paraId="7C59BEAA" w14:textId="2BAD3289" w:rsidR="008A4647" w:rsidRDefault="00C17C22" w:rsidP="008A4647">
            <w:pPr>
              <w:ind w:firstLine="0"/>
              <w:jc w:val="center"/>
            </w:pPr>
            <w:r>
              <w:t>15.7</w:t>
            </w:r>
            <w:r w:rsidR="008A4647">
              <w:t xml:space="preserve"> mW</w:t>
            </w:r>
          </w:p>
        </w:tc>
        <w:tc>
          <w:tcPr>
            <w:tcW w:w="1276" w:type="dxa"/>
          </w:tcPr>
          <w:p w14:paraId="19F486DB" w14:textId="6197EEC5" w:rsidR="008A4647" w:rsidRDefault="00C17C22" w:rsidP="008A4647">
            <w:pPr>
              <w:ind w:firstLine="0"/>
              <w:jc w:val="center"/>
            </w:pPr>
            <w:r>
              <w:t>150.7</w:t>
            </w:r>
            <w:r w:rsidR="008A4647">
              <w:t xml:space="preserve"> mW</w:t>
            </w:r>
          </w:p>
        </w:tc>
        <w:tc>
          <w:tcPr>
            <w:tcW w:w="850" w:type="dxa"/>
          </w:tcPr>
          <w:p w14:paraId="54E64637" w14:textId="237D8738" w:rsidR="008A4647" w:rsidRDefault="008A4647" w:rsidP="00C17C22">
            <w:pPr>
              <w:ind w:firstLine="0"/>
              <w:jc w:val="center"/>
            </w:pPr>
            <w:r>
              <w:t>2</w:t>
            </w:r>
            <w:r w:rsidR="00C17C22">
              <w:t>0</w:t>
            </w:r>
            <w:r>
              <w:t xml:space="preserve"> %</w:t>
            </w:r>
          </w:p>
        </w:tc>
      </w:tr>
    </w:tbl>
    <w:p w14:paraId="3C7376D1" w14:textId="77777777" w:rsidR="008A4647" w:rsidRDefault="008A4647" w:rsidP="008A4647"/>
    <w:p w14:paraId="204BCE52" w14:textId="3A75B4EF" w:rsidR="0015508C" w:rsidRPr="0015508C" w:rsidRDefault="00204295" w:rsidP="00173D53">
      <w:r>
        <w:t xml:space="preserve">Bajo el mismo concepto de tomar la potencia de las resistencias de sangrado como útil, el rendimiento expuesto el levemente menor que en lazo abierto, sin embargo el consumo de potencia en términos absolutos de </w:t>
      </w:r>
      <w:r w:rsidR="00173D53">
        <w:t>circuito</w:t>
      </w:r>
      <w:r>
        <w:t xml:space="preserve"> para su funcionamiento en vacío es notablemente menor, puntualmente un 76.7 % menor, lo que en primera instancia mejoraría en gran medida la autonomía del banco de baterías</w:t>
      </w:r>
      <w:r w:rsidR="00173D53">
        <w:t xml:space="preserve"> responsable de alimentar externamente q todo el sistema.</w:t>
      </w:r>
    </w:p>
    <w:p w14:paraId="03069D7A" w14:textId="23D8F4D8"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abierto</w:t>
      </w:r>
    </w:p>
    <w:p w14:paraId="50AAFCAE" w14:textId="26EA5FD0" w:rsidR="00173D53" w:rsidRPr="00EB7066" w:rsidRDefault="00EB7066" w:rsidP="00173D53">
      <w:pPr>
        <w:rPr>
          <w:color w:val="000000" w:themeColor="text1"/>
        </w:rPr>
      </w:pPr>
      <w:r>
        <w:rPr>
          <w:noProof/>
          <w:lang w:val="es-AR"/>
        </w:rPr>
        <mc:AlternateContent>
          <mc:Choice Requires="wpg">
            <w:drawing>
              <wp:anchor distT="0" distB="0" distL="114300" distR="114300" simplePos="0" relativeHeight="251928576" behindDoc="0" locked="0" layoutInCell="1" allowOverlap="1" wp14:anchorId="08DE4979" wp14:editId="1FB218DD">
                <wp:simplePos x="0" y="0"/>
                <wp:positionH relativeFrom="margin">
                  <wp:align>center</wp:align>
                </wp:positionH>
                <wp:positionV relativeFrom="paragraph">
                  <wp:posOffset>1548382</wp:posOffset>
                </wp:positionV>
                <wp:extent cx="4445000" cy="2777706"/>
                <wp:effectExtent l="0" t="19050" r="0" b="3810"/>
                <wp:wrapNone/>
                <wp:docPr id="380" name="Grupo 380"/>
                <wp:cNvGraphicFramePr/>
                <a:graphic xmlns:a="http://schemas.openxmlformats.org/drawingml/2006/main">
                  <a:graphicData uri="http://schemas.microsoft.com/office/word/2010/wordprocessingGroup">
                    <wpg:wgp>
                      <wpg:cNvGrpSpPr/>
                      <wpg:grpSpPr>
                        <a:xfrm>
                          <a:off x="0" y="0"/>
                          <a:ext cx="4445000" cy="2777706"/>
                          <a:chOff x="0" y="0"/>
                          <a:chExt cx="4445000" cy="2777706"/>
                        </a:xfrm>
                      </wpg:grpSpPr>
                      <pic:pic xmlns:pic="http://schemas.openxmlformats.org/drawingml/2006/picture">
                        <pic:nvPicPr>
                          <pic:cNvPr id="377" name="Imagen 377"/>
                          <pic:cNvPicPr>
                            <a:picLocks noChangeAspect="1"/>
                          </pic:cNvPicPr>
                        </pic:nvPicPr>
                        <pic:blipFill>
                          <a:blip r:embed="rId226">
                            <a:extLst>
                              <a:ext uri="{28A0092B-C50C-407E-A947-70E740481C1C}">
                                <a14:useLocalDpi xmlns:a14="http://schemas.microsoft.com/office/drawing/2010/main" val="0"/>
                              </a:ext>
                            </a:extLst>
                          </a:blip>
                          <a:srcRect/>
                          <a:stretch>
                            <a:fillRect/>
                          </a:stretch>
                        </pic:blipFill>
                        <pic:spPr bwMode="auto">
                          <a:xfrm>
                            <a:off x="414068" y="0"/>
                            <a:ext cx="3608705" cy="2169160"/>
                          </a:xfrm>
                          <a:prstGeom prst="rect">
                            <a:avLst/>
                          </a:prstGeom>
                          <a:noFill/>
                          <a:ln>
                            <a:solidFill>
                              <a:schemeClr val="tx1"/>
                            </a:solidFill>
                          </a:ln>
                        </pic:spPr>
                      </pic:pic>
                      <wps:wsp>
                        <wps:cNvPr id="379" name="Cuadro de texto 379"/>
                        <wps:cNvSpPr txBox="1"/>
                        <wps:spPr>
                          <a:xfrm>
                            <a:off x="0" y="2242476"/>
                            <a:ext cx="4445000" cy="535230"/>
                          </a:xfrm>
                          <a:prstGeom prst="rect">
                            <a:avLst/>
                          </a:prstGeom>
                          <a:solidFill>
                            <a:prstClr val="white"/>
                          </a:solidFill>
                          <a:ln>
                            <a:noFill/>
                          </a:ln>
                          <a:effectLst/>
                        </wps:spPr>
                        <wps:txbx>
                          <w:txbxContent>
                            <w:p w14:paraId="675E94B7" w14:textId="481FE7F6" w:rsidR="00F73331" w:rsidRPr="0015508C" w:rsidRDefault="00F73331" w:rsidP="0015508C">
                              <w:pPr>
                                <w:pStyle w:val="Descripcin"/>
                                <w:ind w:firstLine="0"/>
                                <w:jc w:val="center"/>
                                <w:rPr>
                                  <w:i w:val="0"/>
                                  <w:noProof/>
                                  <w:color w:val="000000" w:themeColor="text1"/>
                                  <w:sz w:val="32"/>
                                  <w:szCs w:val="24"/>
                                </w:rPr>
                              </w:pPr>
                              <w:bookmarkStart w:id="487" w:name="_Ref185034362"/>
                              <w:bookmarkStart w:id="488"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88"/>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DE4979" id="Grupo 380" o:spid="_x0000_s1143" style="position:absolute;left:0;text-align:left;margin-left:0;margin-top:121.9pt;width:350pt;height:218.7pt;z-index:251928576;mso-position-horizontal:center;mso-position-horizontal-relative:margin;mso-height-relative:margin" coordsize="44450,2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">
                <v:shape id="Imagen 377" o:spid="_x0000_s1144" type="#_x0000_t75" style="position:absolute;left:4140;width:36087;height:21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2X63DAAAA3AAAAA8AAABkcnMvZG93bnJldi54bWxEj1uLwjAUhN8X/A/hCL6tqResVKPIQmHf&#10;ZL2Aj4fm2Babk9JEjf76jSD4OMzMN8xyHUwjbtS52rKC0TABQVxYXXOp4LDPv+cgnEfW2FgmBQ9y&#10;sF71vpaYaXvnP7rtfCkihF2GCirv20xKV1Rk0A1tSxy9s+0M+ii7UuoO7xFuGjlOkpk0WHNcqLCl&#10;n4qKy+5qFEwb50JyDPqS5ynP9qfndTt+KjXoh80ChKfgP+F3+1crmKQpvM7EIy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bZfrcMAAADcAAAADwAAAAAAAAAAAAAAAACf&#10;AgAAZHJzL2Rvd25yZXYueG1sUEsFBgAAAAAEAAQA9wAAAI8DAAAAAA==&#10;" stroked="t" strokecolor="black [3213]">
                  <v:imagedata r:id="rId227" o:title=""/>
                  <v:path arrowok="t"/>
                </v:shape>
                <v:shape id="Cuadro de texto 379" o:spid="_x0000_s1145" type="#_x0000_t202" style="position:absolute;top:22424;width:44450;height:5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8CCsYA&#10;AADcAAAADwAAAGRycy9kb3ducmV2LnhtbESPT2vCQBTE7wW/w/KEXqRuVFCbuor1D/TQHmLF8yP7&#10;TILZt2F3NfHbuwWhx2FmfsMsVp2pxY2crywrGA0TEMS51RUXCo6/+7c5CB+QNdaWScGdPKyWvZcF&#10;ptq2nNHtEAoRIexTVFCG0KRS+rwkg35oG+Lona0zGKJ0hdQO2wg3tRwnyVQarDgulNjQpqT8crga&#10;BdOtu7YZbwbb4+4bf5pifPq8n5R67XfrDxCBuvAffra/tILJ7B3+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8CCsYAAADcAAAADwAAAAAAAAAAAAAAAACYAgAAZHJz&#10;L2Rvd25yZXYueG1sUEsFBgAAAAAEAAQA9QAAAIsDAAAAAA==&#10;" stroked="f">
                  <v:textbox inset="0,0,0,0">
                    <w:txbxContent>
                      <w:p w14:paraId="675E94B7" w14:textId="481FE7F6" w:rsidR="00F73331" w:rsidRPr="0015508C" w:rsidRDefault="00F73331" w:rsidP="0015508C">
                        <w:pPr>
                          <w:pStyle w:val="Descripcin"/>
                          <w:ind w:firstLine="0"/>
                          <w:jc w:val="center"/>
                          <w:rPr>
                            <w:i w:val="0"/>
                            <w:noProof/>
                            <w:color w:val="000000" w:themeColor="text1"/>
                            <w:sz w:val="32"/>
                            <w:szCs w:val="24"/>
                          </w:rPr>
                        </w:pPr>
                        <w:bookmarkStart w:id="489" w:name="_Ref185034362"/>
                        <w:bookmarkStart w:id="490" w:name="_Ref185034369"/>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490"/>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bookmarkEnd w:id="489"/>
                      </w:p>
                    </w:txbxContent>
                  </v:textbox>
                </v:shape>
                <w10:wrap anchorx="margin"/>
              </v:group>
            </w:pict>
          </mc:Fallback>
        </mc:AlternateContent>
      </w:r>
      <w:r>
        <w:t xml:space="preserve">Saliendo de los rendimientos que pueden evaluarse a partir de la fuente de alimentación en vacío, resulta importante conocer </w:t>
      </w:r>
      <w:r w:rsidR="006D4CA1">
        <w:t>cuál</w:t>
      </w:r>
      <w:r>
        <w:t xml:space="preserve"> es el desempeño bajo carga, tanto en régimen equilibrado como desequilibrado. Con este objetivo, unificando los valores de rendimientos calculados para los relevamientos realizados en lazo abierto para las tres configuraciones de carga; equilibradas, desequilibradas sobre V</w:t>
      </w:r>
      <w:r w:rsidRPr="00EB7066">
        <w:rPr>
          <w:vertAlign w:val="subscript"/>
        </w:rPr>
        <w:t>AT</w:t>
      </w:r>
      <w:r>
        <w:t>+ y desequilibradas sobre V</w:t>
      </w:r>
      <w:r w:rsidRPr="00EB7066">
        <w:rPr>
          <w:vertAlign w:val="subscript"/>
        </w:rPr>
        <w:t>AT</w:t>
      </w:r>
      <w:r>
        <w:t xml:space="preserve">-, se obtuvieron los resultados que se presentan </w:t>
      </w:r>
      <w:r w:rsidRPr="00EB7066">
        <w:t xml:space="preserve">en la </w:t>
      </w:r>
      <w:r w:rsidRPr="00EB7066">
        <w:fldChar w:fldCharType="begin"/>
      </w:r>
      <w:r w:rsidRPr="00EB7066">
        <w:instrText xml:space="preserve"> REF _Ref185034369 \h </w:instrText>
      </w:r>
      <w:r>
        <w:instrText xml:space="preserve"> \* MERGEFORMAT </w:instrText>
      </w:r>
      <w:r w:rsidRPr="00EB7066">
        <w:fldChar w:fldCharType="separate"/>
      </w:r>
      <w:r w:rsidRPr="00EB7066">
        <w:rPr>
          <w:color w:val="000000" w:themeColor="text1"/>
        </w:rPr>
        <w:t xml:space="preserve">Fig. </w:t>
      </w:r>
      <w:r w:rsidRPr="00EB7066">
        <w:rPr>
          <w:color w:val="0070C0"/>
          <w:u w:val="single"/>
        </w:rPr>
        <w:t>(</w:t>
      </w:r>
      <w:r w:rsidRPr="00EB7066">
        <w:rPr>
          <w:noProof/>
          <w:color w:val="0070C0"/>
          <w:u w:val="single"/>
        </w:rPr>
        <w:t>3</w:t>
      </w:r>
      <w:r w:rsidRPr="00EB7066">
        <w:rPr>
          <w:color w:val="0070C0"/>
          <w:u w:val="single"/>
        </w:rPr>
        <w:noBreakHyphen/>
      </w:r>
      <w:r w:rsidRPr="00EB7066">
        <w:rPr>
          <w:noProof/>
          <w:color w:val="0070C0"/>
          <w:u w:val="single"/>
        </w:rPr>
        <w:t>15</w:t>
      </w:r>
      <w:r w:rsidRPr="00EB7066">
        <w:fldChar w:fldCharType="end"/>
      </w:r>
      <w:r w:rsidRPr="00EB7066">
        <w:rPr>
          <w:color w:val="0070C0"/>
          <w:u w:val="single"/>
        </w:rPr>
        <w:t>)</w:t>
      </w:r>
      <w:r>
        <w:rPr>
          <w:color w:val="000000" w:themeColor="text1"/>
        </w:rPr>
        <w:t>:</w:t>
      </w:r>
    </w:p>
    <w:p w14:paraId="5F512895" w14:textId="670D53F4" w:rsidR="00AB7A1B" w:rsidRDefault="00AB7A1B" w:rsidP="00AB7A1B"/>
    <w:p w14:paraId="1736E6E6" w14:textId="77777777" w:rsidR="0015508C" w:rsidRDefault="0015508C" w:rsidP="00AB7A1B"/>
    <w:p w14:paraId="3044C77E" w14:textId="77777777" w:rsidR="0015508C" w:rsidRDefault="0015508C" w:rsidP="00AB7A1B"/>
    <w:p w14:paraId="59A6009E" w14:textId="77777777" w:rsidR="0015508C" w:rsidRDefault="0015508C" w:rsidP="00AB7A1B"/>
    <w:p w14:paraId="5072910D" w14:textId="77777777" w:rsidR="0015508C" w:rsidRDefault="0015508C" w:rsidP="00AB7A1B"/>
    <w:p w14:paraId="56338FE4" w14:textId="09488453" w:rsidR="0015508C" w:rsidRDefault="0015508C" w:rsidP="00AB7A1B"/>
    <w:p w14:paraId="1323F473" w14:textId="544F1701" w:rsidR="0015508C" w:rsidRDefault="0015508C" w:rsidP="00AB7A1B"/>
    <w:p w14:paraId="6565925A" w14:textId="534396D9" w:rsidR="0015508C" w:rsidRDefault="0015508C" w:rsidP="00AB7A1B"/>
    <w:p w14:paraId="5A61AAF9" w14:textId="2E726A09" w:rsidR="00B42459" w:rsidRPr="00AB7A1B" w:rsidRDefault="00451D7E" w:rsidP="00BD7788">
      <w:r>
        <w:t>En los datos presentados puede verse como el rendimiento manifestado para carga</w:t>
      </w:r>
      <w:r w:rsidR="00C44DEC">
        <w:t>s</w:t>
      </w:r>
      <w:r>
        <w:t xml:space="preserve"> equilibradas es, para todos los valores de carga, de mayor valor que los logrados para cargas desequilibradas. De todas </w:t>
      </w:r>
      <w:r w:rsidR="00BD7788">
        <w:t>maneras</w:t>
      </w:r>
      <w:r>
        <w:t>, si bien existe esta diferencia, el rendimiento m</w:t>
      </w:r>
      <w:r w:rsidR="00BD7788">
        <w:t>ínimo</w:t>
      </w:r>
      <w:r>
        <w:t xml:space="preserve"> que se da para </w:t>
      </w:r>
      <w:r w:rsidR="00BD7788">
        <w:t xml:space="preserve">la carga </w:t>
      </w:r>
      <w:r w:rsidR="00BD7788">
        <w:lastRenderedPageBreak/>
        <w:t>desequilibrada sobre la salida V</w:t>
      </w:r>
      <w:r w:rsidR="00BD7788" w:rsidRPr="00BD7788">
        <w:rPr>
          <w:vertAlign w:val="subscript"/>
        </w:rPr>
        <w:t>AT</w:t>
      </w:r>
      <w:r w:rsidR="00BD7788">
        <w:t>+ llega a un valor de 37 % mientras que el máximo rendimiento para cargas equilibradas asciende hasta el 52 %, estableciendo ambos valores las cotas de rendimiento del sistema para cualquier régimen de carga dentro de los valores de R</w:t>
      </w:r>
      <w:r w:rsidR="00BD7788" w:rsidRPr="00BD7788">
        <w:rPr>
          <w:vertAlign w:val="subscript"/>
        </w:rPr>
        <w:t>L</w:t>
      </w:r>
      <w:r w:rsidR="00BD7788">
        <w:t xml:space="preserve"> ya detallados. </w:t>
      </w:r>
    </w:p>
    <w:p w14:paraId="2FD40579" w14:textId="7C04E270" w:rsidR="00A875EA" w:rsidRDefault="00A875EA" w:rsidP="00A875EA">
      <w:pPr>
        <w:pStyle w:val="Ttulo4"/>
        <w:numPr>
          <w:ilvl w:val="3"/>
          <w:numId w:val="1"/>
        </w:numPr>
        <w:rPr>
          <w:color w:val="000000" w:themeColor="text1"/>
        </w:rPr>
      </w:pPr>
      <w:r>
        <w:rPr>
          <w:color w:val="000000" w:themeColor="text1"/>
        </w:rPr>
        <w:t xml:space="preserve">Análisis de rendimiento </w:t>
      </w:r>
      <w:r w:rsidR="00AB7A1B">
        <w:rPr>
          <w:color w:val="000000" w:themeColor="text1"/>
        </w:rPr>
        <w:t>en lazo cerrado</w:t>
      </w:r>
    </w:p>
    <w:p w14:paraId="3089F6CE" w14:textId="1D637FCF" w:rsidR="003A143D" w:rsidRPr="003A143D" w:rsidRDefault="00C44DEC" w:rsidP="003A143D">
      <w:r>
        <w:rPr>
          <w:noProof/>
          <w:lang w:val="es-AR"/>
        </w:rPr>
        <mc:AlternateContent>
          <mc:Choice Requires="wpg">
            <w:drawing>
              <wp:anchor distT="0" distB="0" distL="114300" distR="114300" simplePos="0" relativeHeight="251931648" behindDoc="0" locked="0" layoutInCell="1" allowOverlap="1" wp14:anchorId="2169E21B" wp14:editId="0E708F02">
                <wp:simplePos x="0" y="0"/>
                <wp:positionH relativeFrom="margin">
                  <wp:align>center</wp:align>
                </wp:positionH>
                <wp:positionV relativeFrom="paragraph">
                  <wp:posOffset>704071</wp:posOffset>
                </wp:positionV>
                <wp:extent cx="4601210" cy="2717320"/>
                <wp:effectExtent l="0" t="19050" r="8890" b="6985"/>
                <wp:wrapNone/>
                <wp:docPr id="382" name="Grupo 382"/>
                <wp:cNvGraphicFramePr/>
                <a:graphic xmlns:a="http://schemas.openxmlformats.org/drawingml/2006/main">
                  <a:graphicData uri="http://schemas.microsoft.com/office/word/2010/wordprocessingGroup">
                    <wpg:wgp>
                      <wpg:cNvGrpSpPr/>
                      <wpg:grpSpPr>
                        <a:xfrm>
                          <a:off x="0" y="0"/>
                          <a:ext cx="4601210" cy="2717320"/>
                          <a:chOff x="0" y="0"/>
                          <a:chExt cx="4601210" cy="2717320"/>
                        </a:xfrm>
                      </wpg:grpSpPr>
                      <pic:pic xmlns:pic="http://schemas.openxmlformats.org/drawingml/2006/picture">
                        <pic:nvPicPr>
                          <pic:cNvPr id="378" name="Imagen 378"/>
                          <pic:cNvPicPr>
                            <a:picLocks noChangeAspect="1"/>
                          </pic:cNvPicPr>
                        </pic:nvPicPr>
                        <pic:blipFill>
                          <a:blip r:embed="rId228">
                            <a:extLst>
                              <a:ext uri="{28A0092B-C50C-407E-A947-70E740481C1C}">
                                <a14:useLocalDpi xmlns:a14="http://schemas.microsoft.com/office/drawing/2010/main" val="0"/>
                              </a:ext>
                            </a:extLst>
                          </a:blip>
                          <a:srcRect/>
                          <a:stretch>
                            <a:fillRect/>
                          </a:stretch>
                        </pic:blipFill>
                        <pic:spPr bwMode="auto">
                          <a:xfrm>
                            <a:off x="500332" y="0"/>
                            <a:ext cx="3609340" cy="2169795"/>
                          </a:xfrm>
                          <a:prstGeom prst="rect">
                            <a:avLst/>
                          </a:prstGeom>
                          <a:noFill/>
                          <a:ln>
                            <a:solidFill>
                              <a:schemeClr val="tx1"/>
                            </a:solidFill>
                          </a:ln>
                        </pic:spPr>
                      </pic:pic>
                      <wps:wsp>
                        <wps:cNvPr id="381" name="Cuadro de texto 381"/>
                        <wps:cNvSpPr txBox="1"/>
                        <wps:spPr>
                          <a:xfrm>
                            <a:off x="0" y="2216785"/>
                            <a:ext cx="4601210" cy="500535"/>
                          </a:xfrm>
                          <a:prstGeom prst="rect">
                            <a:avLst/>
                          </a:prstGeom>
                          <a:solidFill>
                            <a:prstClr val="white"/>
                          </a:solidFill>
                          <a:ln>
                            <a:noFill/>
                          </a:ln>
                          <a:effectLst/>
                        </wps:spPr>
                        <wps:txbx>
                          <w:txbxContent>
                            <w:p w14:paraId="6A4946C1" w14:textId="766E1439" w:rsidR="00F73331" w:rsidRPr="0015508C" w:rsidRDefault="00F73331" w:rsidP="0015508C">
                              <w:pPr>
                                <w:pStyle w:val="Descripcin"/>
                                <w:ind w:firstLine="0"/>
                                <w:jc w:val="center"/>
                                <w:rPr>
                                  <w:i w:val="0"/>
                                  <w:noProof/>
                                  <w:color w:val="000000" w:themeColor="text1"/>
                                  <w:sz w:val="32"/>
                                  <w:szCs w:val="24"/>
                                </w:rPr>
                              </w:pPr>
                              <w:bookmarkStart w:id="491"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91"/>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69E21B" id="Grupo 382" o:spid="_x0000_s1146" style="position:absolute;left:0;text-align:left;margin-left:0;margin-top:55.45pt;width:362.3pt;height:213.95pt;z-index:251931648;mso-position-horizontal:center;mso-position-horizontal-relative:margin;mso-height-relative:margin" coordsize="46012,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">
                <v:shape id="Imagen 378" o:spid="_x0000_s1147" type="#_x0000_t75" style="position:absolute;left:5003;width:36093;height:216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GydHCAAAA3AAAAA8AAABkcnMvZG93bnJldi54bWxET02LwjAQvS/4H8II3tZUhV2pRhFBdg8i&#10;aEU9js3Y1jaT0kTt+uvNYcHj431P562pxJ0aV1hWMOhHIIhTqwvOFOyT1ecYhPPIGivLpOCPHMxn&#10;nY8pxto+eEv3nc9ECGEXo4Lc+zqW0qU5GXR9WxMH7mIbgz7AJpO6wUcIN5UcRtGXNFhwaMixpmVO&#10;abm7GQWHjVsfk3P5g4fTqMTn8yrrYaJUr9suJiA8tf4t/nf/agWj77A2nAlHQM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xsnRwgAAANwAAAAPAAAAAAAAAAAAAAAAAJ8C&#10;AABkcnMvZG93bnJldi54bWxQSwUGAAAAAAQABAD3AAAAjgMAAAAA&#10;" stroked="t" strokecolor="black [3213]">
                  <v:imagedata r:id="rId229" o:title=""/>
                  <v:path arrowok="t"/>
                </v:shape>
                <v:shape id="Cuadro de texto 381" o:spid="_x0000_s1148" type="#_x0000_t202" style="position:absolute;top:22167;width:46012;height:5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K8YA&#10;AADcAAAADwAAAGRycy9kb3ducmV2LnhtbESPQWvCQBSE74X+h+UVvBTdmIKE1FWsVuihPSSK50f2&#10;NQlm34bdNYn/vlso9DjMzDfMejuZTgzkfGtZwXKRgCCurG65VnA+HecZCB+QNXaWScGdPGw3jw9r&#10;zLUduaChDLWIEPY5KmhC6HMpfdWQQb+wPXH0vq0zGKJ0tdQOxwg3nUyTZCUNthwXGuxp31B1LW9G&#10;wergbmPB++fD+f0Tv/o6vbzdL0rNnqbdK4hAU/gP/7U/tIKXbAm/Z+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x+K8YAAADcAAAADwAAAAAAAAAAAAAAAACYAgAAZHJz&#10;L2Rvd25yZXYueG1sUEsFBgAAAAAEAAQA9QAAAIsDAAAAAA==&#10;" stroked="f">
                  <v:textbox inset="0,0,0,0">
                    <w:txbxContent>
                      <w:p w14:paraId="6A4946C1" w14:textId="766E1439" w:rsidR="00F73331" w:rsidRPr="0015508C" w:rsidRDefault="00F73331" w:rsidP="0015508C">
                        <w:pPr>
                          <w:pStyle w:val="Descripcin"/>
                          <w:ind w:firstLine="0"/>
                          <w:jc w:val="center"/>
                          <w:rPr>
                            <w:i w:val="0"/>
                            <w:noProof/>
                            <w:color w:val="000000" w:themeColor="text1"/>
                            <w:sz w:val="32"/>
                            <w:szCs w:val="24"/>
                          </w:rPr>
                        </w:pPr>
                        <w:bookmarkStart w:id="492" w:name="_Ref185035912"/>
                        <w:r w:rsidRPr="0015508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492"/>
                        <w:r w:rsidRPr="0015508C">
                          <w:rPr>
                            <w:color w:val="000000" w:themeColor="text1"/>
                            <w:sz w:val="22"/>
                          </w:rPr>
                          <w:t>:</w:t>
                        </w:r>
                        <w:r w:rsidRPr="0015508C">
                          <w:rPr>
                            <w:i w:val="0"/>
                            <w:color w:val="000000" w:themeColor="text1"/>
                            <w:sz w:val="22"/>
                          </w:rPr>
                          <w:t xml:space="preserve"> Variación del rendimiento en función del valor de RL para cargas equilibradas (azul); carga desequilibrada sobre VAT+ (rojo) y carga desequilibrada sobre VAT- (verde), (Fuente: elaboración propia).</w:t>
                        </w:r>
                      </w:p>
                    </w:txbxContent>
                  </v:textbox>
                </v:shape>
                <w10:wrap anchorx="margin"/>
              </v:group>
            </w:pict>
          </mc:Fallback>
        </mc:AlternateContent>
      </w:r>
      <w:r>
        <w:t xml:space="preserve">Prosiguiendo con la evaluación del rendimiento en régimen de operación, los resultados tanto para cargas equilibradas como desequilibradas en lazo cerrado se presentan seguidamente </w:t>
      </w:r>
      <w:r w:rsidRPr="00C44DEC">
        <w:t xml:space="preserve">en la </w:t>
      </w:r>
      <w:r w:rsidRPr="00C44DEC">
        <w:fldChar w:fldCharType="begin"/>
      </w:r>
      <w:r w:rsidRPr="00C44DEC">
        <w:instrText xml:space="preserve"> REF _Ref185035912 \h </w:instrText>
      </w:r>
      <w:r>
        <w:instrText xml:space="preserve"> \* MERGEFORMAT </w:instrText>
      </w:r>
      <w:r w:rsidRPr="00C44DEC">
        <w:fldChar w:fldCharType="separate"/>
      </w:r>
      <w:r w:rsidRPr="00C44DEC">
        <w:rPr>
          <w:color w:val="000000" w:themeColor="text1"/>
        </w:rPr>
        <w:t xml:space="preserve">Fig. </w:t>
      </w:r>
      <w:r w:rsidRPr="00C44DEC">
        <w:rPr>
          <w:color w:val="0070C0"/>
          <w:u w:val="single"/>
        </w:rPr>
        <w:t>(</w:t>
      </w:r>
      <w:r w:rsidRPr="00C44DEC">
        <w:rPr>
          <w:noProof/>
          <w:color w:val="0070C0"/>
          <w:u w:val="single"/>
        </w:rPr>
        <w:t>3</w:t>
      </w:r>
      <w:r w:rsidRPr="00C44DEC">
        <w:rPr>
          <w:color w:val="0070C0"/>
          <w:u w:val="single"/>
        </w:rPr>
        <w:noBreakHyphen/>
      </w:r>
      <w:r w:rsidRPr="00C44DEC">
        <w:rPr>
          <w:noProof/>
          <w:color w:val="0070C0"/>
          <w:u w:val="single"/>
        </w:rPr>
        <w:t>16</w:t>
      </w:r>
      <w:r w:rsidRPr="00C44DEC">
        <w:fldChar w:fldCharType="end"/>
      </w:r>
      <w:r w:rsidRPr="00C44DEC">
        <w:rPr>
          <w:color w:val="0070C0"/>
          <w:u w:val="single"/>
        </w:rPr>
        <w:t>)</w:t>
      </w:r>
      <w:r>
        <w:rPr>
          <w:color w:val="000000" w:themeColor="text1"/>
        </w:rPr>
        <w:t>:</w:t>
      </w:r>
    </w:p>
    <w:p w14:paraId="70C40A24" w14:textId="243EEEFF" w:rsidR="0015508C" w:rsidRDefault="0015508C" w:rsidP="00AB7A1B"/>
    <w:p w14:paraId="2BC5EDE2" w14:textId="00C6900E" w:rsidR="0015508C" w:rsidRDefault="0015508C" w:rsidP="00AB7A1B"/>
    <w:p w14:paraId="6343B2AB" w14:textId="1BE77048" w:rsidR="0015508C" w:rsidRDefault="0015508C" w:rsidP="00AB7A1B"/>
    <w:p w14:paraId="372A3379" w14:textId="77777777" w:rsidR="0015508C" w:rsidRDefault="0015508C" w:rsidP="00AB7A1B"/>
    <w:p w14:paraId="69056B44" w14:textId="409B4E95" w:rsidR="0015508C" w:rsidRDefault="0015508C" w:rsidP="00AB7A1B"/>
    <w:p w14:paraId="0FF10665" w14:textId="3357C3E9" w:rsidR="0015508C" w:rsidRDefault="0015508C" w:rsidP="00AB7A1B"/>
    <w:p w14:paraId="5F46B6D5" w14:textId="09405DBB" w:rsidR="00AB7A1B" w:rsidRDefault="00AB7A1B" w:rsidP="00AB7A1B"/>
    <w:p w14:paraId="6C93C936" w14:textId="77777777" w:rsidR="0015508C" w:rsidRPr="003A143D" w:rsidRDefault="0015508C" w:rsidP="00AB7A1B">
      <w:pPr>
        <w:rPr>
          <w:sz w:val="4"/>
        </w:rPr>
      </w:pPr>
    </w:p>
    <w:p w14:paraId="07F8F392" w14:textId="77777777" w:rsidR="003A143D" w:rsidRPr="003A143D" w:rsidRDefault="003A143D" w:rsidP="003A143D">
      <w:pPr>
        <w:rPr>
          <w:sz w:val="8"/>
        </w:rPr>
      </w:pPr>
    </w:p>
    <w:p w14:paraId="68B4CEEB" w14:textId="142A9954" w:rsidR="0015508C" w:rsidRPr="00AB7A1B" w:rsidRDefault="00C44DEC" w:rsidP="003A143D">
      <w:r>
        <w:t>Del mismo modo que para lazo abierto,</w:t>
      </w:r>
      <w:r w:rsidR="003A143D">
        <w:t xml:space="preserve"> el rendimiento manifestado para carga</w:t>
      </w:r>
      <w:r>
        <w:t>s</w:t>
      </w:r>
      <w:r w:rsidR="003A143D">
        <w:t xml:space="preserve"> equilibradas </w:t>
      </w:r>
      <w:r>
        <w:t>resulta</w:t>
      </w:r>
      <w:r w:rsidR="003A143D">
        <w:t xml:space="preserve"> de mayor valor que los logrados para cargas desequilibradas. </w:t>
      </w:r>
      <w:r>
        <w:t>Para esta caso, la diferencia entre</w:t>
      </w:r>
      <w:r w:rsidR="003A143D">
        <w:t xml:space="preserve"> el rendimiento mínimo</w:t>
      </w:r>
      <w:r>
        <w:t xml:space="preserve">, dado para </w:t>
      </w:r>
      <w:r w:rsidR="003A143D">
        <w:t>la carga desequilibrada sobre la salida V</w:t>
      </w:r>
      <w:r w:rsidR="003A143D" w:rsidRPr="00BD7788">
        <w:rPr>
          <w:vertAlign w:val="subscript"/>
        </w:rPr>
        <w:t>AT</w:t>
      </w:r>
      <w:r w:rsidR="00326986">
        <w:t>- (salida no realimentada) llega a un valor de 2</w:t>
      </w:r>
      <w:r w:rsidR="003A143D">
        <w:t>7 %</w:t>
      </w:r>
      <w:r w:rsidR="00326986">
        <w:t>,</w:t>
      </w:r>
      <w:r w:rsidR="003A143D">
        <w:t xml:space="preserve"> mientras que el máximo rendimiento</w:t>
      </w:r>
      <w:r w:rsidR="00326986">
        <w:t>, dado</w:t>
      </w:r>
      <w:r w:rsidR="003A143D">
        <w:t xml:space="preserve"> para cargas equilibradas asciende hasta el </w:t>
      </w:r>
      <w:r w:rsidR="00326986">
        <w:t>43</w:t>
      </w:r>
      <w:r w:rsidR="003A143D">
        <w:t xml:space="preserve"> %, </w:t>
      </w:r>
      <w:r w:rsidR="00326986">
        <w:t>definiendo así</w:t>
      </w:r>
      <w:r w:rsidR="003A143D">
        <w:t xml:space="preserve"> las cotas de rendimiento del sistema </w:t>
      </w:r>
      <w:r w:rsidR="00326986">
        <w:t>para</w:t>
      </w:r>
      <w:r w:rsidR="003A143D">
        <w:t xml:space="preserve"> los valores de R</w:t>
      </w:r>
      <w:r w:rsidR="003A143D" w:rsidRPr="00BD7788">
        <w:rPr>
          <w:vertAlign w:val="subscript"/>
        </w:rPr>
        <w:t>L</w:t>
      </w:r>
      <w:r w:rsidR="003A143D">
        <w:t xml:space="preserve"> ya detallados. </w:t>
      </w:r>
    </w:p>
    <w:p w14:paraId="73E2B69E" w14:textId="54C99896" w:rsidR="00A875EA" w:rsidRDefault="00AB7A1B" w:rsidP="00A875EA">
      <w:pPr>
        <w:pStyle w:val="Ttulo4"/>
        <w:numPr>
          <w:ilvl w:val="3"/>
          <w:numId w:val="1"/>
        </w:numPr>
        <w:rPr>
          <w:color w:val="000000" w:themeColor="text1"/>
        </w:rPr>
      </w:pPr>
      <w:r>
        <w:rPr>
          <w:color w:val="000000" w:themeColor="text1"/>
        </w:rPr>
        <w:t>Análisis de consumo en l</w:t>
      </w:r>
      <w:r w:rsidR="00A875EA">
        <w:rPr>
          <w:color w:val="000000" w:themeColor="text1"/>
        </w:rPr>
        <w:t xml:space="preserve">azo cerrado con </w:t>
      </w:r>
      <w:r>
        <w:rPr>
          <w:color w:val="000000" w:themeColor="text1"/>
        </w:rPr>
        <w:t xml:space="preserve">el </w:t>
      </w:r>
      <w:r w:rsidR="00A875EA">
        <w:rPr>
          <w:color w:val="000000" w:themeColor="text1"/>
        </w:rPr>
        <w:t>Bloque A conectado (en “reposo” y en “operación”)</w:t>
      </w:r>
    </w:p>
    <w:p w14:paraId="4148F3D2" w14:textId="57AEC79E" w:rsidR="00326986" w:rsidRDefault="00CE3EB5" w:rsidP="00326986">
      <w:pPr>
        <w:rPr>
          <w:color w:val="000000" w:themeColor="text1"/>
        </w:rPr>
      </w:pPr>
      <w:r>
        <w:t>Hasta el momento, se han presentado datos que describen el comportamiento de la fuente de alimentación</w:t>
      </w:r>
      <w:r w:rsidR="001479EA">
        <w:t xml:space="preserve"> interactuando con cargas resistivas conectadas de manera directa a las salidas V</w:t>
      </w:r>
      <w:r w:rsidR="001479EA" w:rsidRPr="001479EA">
        <w:rPr>
          <w:vertAlign w:val="subscript"/>
        </w:rPr>
        <w:t>AT</w:t>
      </w:r>
      <w:r w:rsidR="001479EA">
        <w:t>+ y V</w:t>
      </w:r>
      <w:r w:rsidR="001479EA" w:rsidRPr="001479EA">
        <w:rPr>
          <w:vertAlign w:val="subscript"/>
        </w:rPr>
        <w:t>AT</w:t>
      </w:r>
      <w:r w:rsidR="001479EA">
        <w:t>-</w:t>
      </w:r>
      <w:r w:rsidR="005B05AB">
        <w:t xml:space="preserve">. Sin embargo, el régimen de funcionamiento real que tendrá la fuente, la cual corresponde el </w:t>
      </w:r>
      <w:r w:rsidR="005B05AB" w:rsidRPr="005B05AB">
        <w:rPr>
          <w:i/>
        </w:rPr>
        <w:t>Bloque B</w:t>
      </w:r>
      <w:r w:rsidR="005B05AB">
        <w:t xml:space="preserve"> según el diagrama general presentado </w:t>
      </w:r>
      <w:r w:rsidR="005B05AB" w:rsidRPr="005B05AB">
        <w:t xml:space="preserve">en la </w:t>
      </w:r>
      <w:r w:rsidR="005B05AB" w:rsidRPr="005B05AB">
        <w:fldChar w:fldCharType="begin"/>
      </w:r>
      <w:r w:rsidR="005B05AB" w:rsidRPr="005B05AB">
        <w:instrText xml:space="preserve"> REF _Ref171776741 \h </w:instrText>
      </w:r>
      <w:r w:rsidR="005B05AB">
        <w:instrText xml:space="preserve"> \* MERGEFORMAT </w:instrText>
      </w:r>
      <w:r w:rsidR="005B05AB" w:rsidRPr="005B05AB">
        <w:fldChar w:fldCharType="separate"/>
      </w:r>
      <w:r w:rsidR="005B05AB" w:rsidRPr="005B05AB">
        <w:rPr>
          <w:color w:val="000000" w:themeColor="text1"/>
        </w:rPr>
        <w:t xml:space="preserve">Fig. </w:t>
      </w:r>
      <w:r w:rsidR="005B05AB" w:rsidRPr="005B05AB">
        <w:rPr>
          <w:color w:val="0070C0"/>
          <w:u w:val="single"/>
        </w:rPr>
        <w:t>(</w:t>
      </w:r>
      <w:r w:rsidR="005B05AB" w:rsidRPr="005B05AB">
        <w:rPr>
          <w:noProof/>
          <w:color w:val="0070C0"/>
          <w:u w:val="single"/>
        </w:rPr>
        <w:t>2</w:t>
      </w:r>
      <w:r w:rsidR="005B05AB" w:rsidRPr="005B05AB">
        <w:rPr>
          <w:color w:val="0070C0"/>
          <w:u w:val="single"/>
        </w:rPr>
        <w:noBreakHyphen/>
      </w:r>
      <w:r w:rsidR="005B05AB" w:rsidRPr="005B05AB">
        <w:rPr>
          <w:noProof/>
          <w:color w:val="0070C0"/>
          <w:u w:val="single"/>
        </w:rPr>
        <w:t>1</w:t>
      </w:r>
      <w:r w:rsidR="005B05AB" w:rsidRPr="005B05AB">
        <w:fldChar w:fldCharType="end"/>
      </w:r>
      <w:r w:rsidR="005B05AB" w:rsidRPr="005B05AB">
        <w:rPr>
          <w:color w:val="0070C0"/>
          <w:u w:val="single"/>
        </w:rPr>
        <w:t>)</w:t>
      </w:r>
      <w:r w:rsidR="005B05AB">
        <w:rPr>
          <w:color w:val="000000" w:themeColor="text1"/>
        </w:rPr>
        <w:t xml:space="preserve">, estará asociado a la demanda de corriente que le suponga el </w:t>
      </w:r>
      <w:r w:rsidR="005B05AB" w:rsidRPr="005B05AB">
        <w:rPr>
          <w:i/>
          <w:color w:val="000000" w:themeColor="text1"/>
        </w:rPr>
        <w:t>Bloque A</w:t>
      </w:r>
      <w:r w:rsidR="005B05AB">
        <w:rPr>
          <w:color w:val="000000" w:themeColor="text1"/>
        </w:rPr>
        <w:t xml:space="preserve"> que, como ya se ha detallado en el capítulo anterior, hará uso de las fuente de alta tensión para alimentar una fuente de corriente, la cual operará a partir de una señal </w:t>
      </w:r>
      <w:r w:rsidR="005B05AB">
        <w:rPr>
          <w:color w:val="000000" w:themeColor="text1"/>
        </w:rPr>
        <w:lastRenderedPageBreak/>
        <w:t>rectangular basculando entre la activación de la V</w:t>
      </w:r>
      <w:r w:rsidR="005B05AB" w:rsidRPr="00741BAC">
        <w:rPr>
          <w:color w:val="000000" w:themeColor="text1"/>
          <w:vertAlign w:val="subscript"/>
        </w:rPr>
        <w:t>AT</w:t>
      </w:r>
      <w:r w:rsidR="005B05AB">
        <w:rPr>
          <w:color w:val="000000" w:themeColor="text1"/>
        </w:rPr>
        <w:t xml:space="preserve">+ para le inyección de corriente </w:t>
      </w:r>
      <w:r w:rsidR="00741BAC">
        <w:rPr>
          <w:color w:val="000000" w:themeColor="text1"/>
        </w:rPr>
        <w:t>anódica</w:t>
      </w:r>
      <w:r w:rsidR="005B05AB">
        <w:rPr>
          <w:color w:val="000000" w:themeColor="text1"/>
        </w:rPr>
        <w:t xml:space="preserve"> a la salida y la V</w:t>
      </w:r>
      <w:r w:rsidR="005B05AB" w:rsidRPr="00741BAC">
        <w:rPr>
          <w:color w:val="000000" w:themeColor="text1"/>
          <w:vertAlign w:val="subscript"/>
        </w:rPr>
        <w:t>AT</w:t>
      </w:r>
      <w:r w:rsidR="005B05AB">
        <w:rPr>
          <w:color w:val="000000" w:themeColor="text1"/>
        </w:rPr>
        <w:t xml:space="preserve">- para </w:t>
      </w:r>
      <w:r w:rsidR="00741BAC">
        <w:rPr>
          <w:color w:val="000000" w:themeColor="text1"/>
        </w:rPr>
        <w:t>funcionar como sumidero de la corriente catódica. Relacionando este comportamiento con el detallado hasta ahora, la fuente trabajará con cargas desequilibradas de manera alternada entre una salida y otra, con una duración de tiempo considerablemente menor en V</w:t>
      </w:r>
      <w:r w:rsidR="00741BAC" w:rsidRPr="00741BAC">
        <w:rPr>
          <w:color w:val="000000" w:themeColor="text1"/>
          <w:vertAlign w:val="subscript"/>
        </w:rPr>
        <w:t>AT</w:t>
      </w:r>
      <w:r w:rsidR="00741BAC">
        <w:rPr>
          <w:color w:val="000000" w:themeColor="text1"/>
        </w:rPr>
        <w:t>- respecto a V</w:t>
      </w:r>
      <w:r w:rsidR="00741BAC" w:rsidRPr="00741BAC">
        <w:rPr>
          <w:color w:val="000000" w:themeColor="text1"/>
          <w:vertAlign w:val="subscript"/>
        </w:rPr>
        <w:t>AT</w:t>
      </w:r>
      <w:r w:rsidR="00741BAC">
        <w:rPr>
          <w:color w:val="000000" w:themeColor="text1"/>
        </w:rPr>
        <w:t>+, dadas las características de la señal.</w:t>
      </w:r>
    </w:p>
    <w:p w14:paraId="0374DB8D" w14:textId="457B087A" w:rsidR="006D4B9C" w:rsidRPr="003A7CD9" w:rsidRDefault="00741BAC" w:rsidP="00326986">
      <w:pPr>
        <w:rPr>
          <w:color w:val="000000" w:themeColor="text1"/>
        </w:rPr>
      </w:pPr>
      <w:r>
        <w:rPr>
          <w:color w:val="000000" w:themeColor="text1"/>
        </w:rPr>
        <w:t>En</w:t>
      </w:r>
      <w:r w:rsidR="006D4B9C">
        <w:rPr>
          <w:color w:val="000000" w:themeColor="text1"/>
        </w:rPr>
        <w:t xml:space="preserve"> este sentido,</w:t>
      </w:r>
      <w:r>
        <w:rPr>
          <w:color w:val="000000" w:themeColor="text1"/>
        </w:rPr>
        <w:t xml:space="preserve"> tomando datos puntuales del relevamiento con cargas de prueba del electroestimulador, ensayo que se procederá a detallar seguidamente en el</w:t>
      </w:r>
      <w:r w:rsidR="004F3874">
        <w:rPr>
          <w:color w:val="000000" w:themeColor="text1"/>
        </w:rPr>
        <w:t xml:space="preserve"> Apartado</w:t>
      </w:r>
      <w:r>
        <w:rPr>
          <w:color w:val="000000" w:themeColor="text1"/>
        </w:rPr>
        <w:t xml:space="preserve"> </w:t>
      </w:r>
      <w:r w:rsidR="004F3874" w:rsidRPr="004F3874">
        <w:rPr>
          <w:color w:val="0070C0"/>
          <w:u w:val="single"/>
        </w:rPr>
        <w:t>(</w:t>
      </w:r>
      <w:r w:rsidRPr="004F3874">
        <w:rPr>
          <w:color w:val="0070C0"/>
          <w:u w:val="single"/>
        </w:rPr>
        <w:fldChar w:fldCharType="begin"/>
      </w:r>
      <w:r w:rsidRPr="004F3874">
        <w:rPr>
          <w:color w:val="0070C0"/>
          <w:u w:val="single"/>
        </w:rPr>
        <w:instrText xml:space="preserve"> REF _Ref185037928 \r \h </w:instrText>
      </w:r>
      <w:r w:rsidRPr="004F3874">
        <w:rPr>
          <w:color w:val="0070C0"/>
          <w:u w:val="single"/>
        </w:rPr>
      </w:r>
      <w:r w:rsidRPr="004F3874">
        <w:rPr>
          <w:color w:val="0070C0"/>
          <w:u w:val="single"/>
        </w:rPr>
        <w:fldChar w:fldCharType="separate"/>
      </w:r>
      <w:r w:rsidRPr="004F3874">
        <w:rPr>
          <w:color w:val="0070C0"/>
          <w:u w:val="single"/>
        </w:rPr>
        <w:t>3.2</w:t>
      </w:r>
      <w:r w:rsidR="004F3874" w:rsidRPr="004F3874">
        <w:rPr>
          <w:color w:val="0070C0"/>
          <w:u w:val="single"/>
        </w:rPr>
        <w:t>)</w:t>
      </w:r>
      <w:r w:rsidR="006D4B9C">
        <w:rPr>
          <w:color w:val="000000" w:themeColor="text1"/>
        </w:rPr>
        <w:t>,</w:t>
      </w:r>
      <w:r w:rsidRPr="006D4B9C">
        <w:rPr>
          <w:color w:val="000000" w:themeColor="text1"/>
        </w:rPr>
        <w:t xml:space="preserve"> </w:t>
      </w:r>
      <w:r w:rsidRPr="004F3874">
        <w:rPr>
          <w:color w:val="0070C0"/>
          <w:u w:val="single"/>
        </w:rPr>
        <w:fldChar w:fldCharType="end"/>
      </w:r>
      <w:r w:rsidR="006D4B9C">
        <w:rPr>
          <w:color w:val="000000" w:themeColor="text1"/>
        </w:rPr>
        <w:t>se registraron los valores de demanda de corriente y tensión, tanto de las fuentes V</w:t>
      </w:r>
      <w:r w:rsidR="006D4B9C" w:rsidRPr="006D4B9C">
        <w:rPr>
          <w:color w:val="000000" w:themeColor="text1"/>
          <w:vertAlign w:val="subscript"/>
        </w:rPr>
        <w:t>AT</w:t>
      </w:r>
      <w:r w:rsidR="006D4B9C">
        <w:rPr>
          <w:color w:val="000000" w:themeColor="text1"/>
        </w:rPr>
        <w:t xml:space="preserve">± como de la fuente externa (Vbat e Ibat), individualizando el consumo del </w:t>
      </w:r>
      <w:r w:rsidR="006D4B9C" w:rsidRPr="00381174">
        <w:rPr>
          <w:i/>
          <w:color w:val="000000" w:themeColor="text1"/>
        </w:rPr>
        <w:t>Bloque A</w:t>
      </w:r>
      <w:r w:rsidR="006D4B9C">
        <w:rPr>
          <w:color w:val="000000" w:themeColor="text1"/>
        </w:rPr>
        <w:t xml:space="preserve"> en reposo, como en el modo de operación que manifestó mayor exigencia en términos de la demanda de potencia, dicho relevamiento arrojó los resultados que se presentan en </w:t>
      </w:r>
      <w:r w:rsidR="006D4B9C" w:rsidRPr="003A7CD9">
        <w:rPr>
          <w:color w:val="000000" w:themeColor="text1"/>
        </w:rPr>
        <w:t xml:space="preserve">la </w:t>
      </w:r>
      <w:r w:rsidR="003A7CD9" w:rsidRPr="003A7CD9">
        <w:rPr>
          <w:color w:val="000000" w:themeColor="text1"/>
        </w:rPr>
        <w:fldChar w:fldCharType="begin"/>
      </w:r>
      <w:r w:rsidR="003A7CD9" w:rsidRPr="003A7CD9">
        <w:rPr>
          <w:color w:val="000000" w:themeColor="text1"/>
        </w:rPr>
        <w:instrText xml:space="preserve"> REF _Ref185038796 \h </w:instrText>
      </w:r>
      <w:r w:rsidR="003A7CD9" w:rsidRPr="003A7CD9">
        <w:rPr>
          <w:color w:val="000000" w:themeColor="text1"/>
        </w:rPr>
      </w:r>
      <w:r w:rsidR="003A7CD9">
        <w:rPr>
          <w:color w:val="000000" w:themeColor="text1"/>
        </w:rPr>
        <w:instrText xml:space="preserve"> \* MERGEFORMAT </w:instrText>
      </w:r>
      <w:r w:rsidR="003A7CD9" w:rsidRPr="003A7CD9">
        <w:rPr>
          <w:color w:val="000000" w:themeColor="text1"/>
        </w:rPr>
        <w:fldChar w:fldCharType="separate"/>
      </w:r>
      <w:r w:rsidR="003A7CD9" w:rsidRPr="003A7CD9">
        <w:rPr>
          <w:color w:val="000000" w:themeColor="text1"/>
        </w:rPr>
        <w:t xml:space="preserve">Tabla </w:t>
      </w:r>
      <w:r w:rsidR="003A7CD9" w:rsidRPr="003A7CD9">
        <w:rPr>
          <w:color w:val="0070C0"/>
          <w:u w:val="single"/>
        </w:rPr>
        <w:t>(</w:t>
      </w:r>
      <w:r w:rsidR="003A7CD9" w:rsidRPr="003A7CD9">
        <w:rPr>
          <w:noProof/>
          <w:color w:val="0070C0"/>
          <w:u w:val="single"/>
        </w:rPr>
        <w:t>3</w:t>
      </w:r>
      <w:r w:rsidR="003A7CD9" w:rsidRPr="003A7CD9">
        <w:rPr>
          <w:color w:val="0070C0"/>
          <w:u w:val="single"/>
        </w:rPr>
        <w:noBreakHyphen/>
      </w:r>
      <w:r w:rsidR="003A7CD9" w:rsidRPr="003A7CD9">
        <w:rPr>
          <w:noProof/>
          <w:color w:val="0070C0"/>
          <w:u w:val="single"/>
        </w:rPr>
        <w:t>8</w:t>
      </w:r>
      <w:r w:rsidR="003A7CD9" w:rsidRPr="003A7CD9">
        <w:rPr>
          <w:color w:val="000000" w:themeColor="text1"/>
        </w:rPr>
        <w:fldChar w:fldCharType="end"/>
      </w:r>
      <w:r w:rsidR="003A7CD9" w:rsidRPr="003A7CD9">
        <w:rPr>
          <w:color w:val="0070C0"/>
          <w:u w:val="single"/>
        </w:rPr>
        <w:t>)</w:t>
      </w:r>
      <w:r w:rsidR="006D4B9C" w:rsidRPr="003A7CD9">
        <w:rPr>
          <w:color w:val="000000" w:themeColor="text1"/>
        </w:rPr>
        <w:t>:</w:t>
      </w:r>
    </w:p>
    <w:p w14:paraId="32A95DD1" w14:textId="77112C59" w:rsidR="003A7CD9" w:rsidRPr="003A7CD9" w:rsidRDefault="003A7CD9" w:rsidP="003A7CD9">
      <w:pPr>
        <w:pStyle w:val="Descripcin"/>
        <w:keepNext/>
        <w:ind w:left="567" w:right="566" w:firstLine="0"/>
        <w:jc w:val="center"/>
        <w:rPr>
          <w:i w:val="0"/>
          <w:color w:val="000000" w:themeColor="text1"/>
          <w:sz w:val="22"/>
        </w:rPr>
      </w:pPr>
      <w:bookmarkStart w:id="493" w:name="_Ref185038796"/>
      <w:bookmarkStart w:id="494" w:name="_Ref185763618"/>
      <w:r w:rsidRPr="003A7CD9">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8</w:t>
      </w:r>
      <w:r w:rsidR="00176E96">
        <w:rPr>
          <w:color w:val="000000" w:themeColor="text1"/>
          <w:sz w:val="22"/>
        </w:rPr>
        <w:fldChar w:fldCharType="end"/>
      </w:r>
      <w:bookmarkEnd w:id="493"/>
      <w:r w:rsidRPr="003A7CD9">
        <w:rPr>
          <w:color w:val="000000" w:themeColor="text1"/>
          <w:sz w:val="22"/>
        </w:rPr>
        <w:t>:</w:t>
      </w:r>
      <w:r w:rsidRPr="003A7CD9">
        <w:rPr>
          <w:i w:val="0"/>
          <w:color w:val="000000" w:themeColor="text1"/>
          <w:sz w:val="22"/>
        </w:rPr>
        <w:t xml:space="preserve"> Consumo de energía hacia al fuente por parte del Bloque A, en los casos de operación extremos (Fuente:</w:t>
      </w:r>
      <w:r>
        <w:rPr>
          <w:i w:val="0"/>
          <w:color w:val="000000" w:themeColor="text1"/>
          <w:sz w:val="22"/>
        </w:rPr>
        <w:t xml:space="preserve"> </w:t>
      </w:r>
      <w:r w:rsidRPr="003A7CD9">
        <w:rPr>
          <w:i w:val="0"/>
          <w:color w:val="000000" w:themeColor="text1"/>
          <w:sz w:val="22"/>
        </w:rPr>
        <w:t>elaboración propia).</w:t>
      </w:r>
      <w:bookmarkEnd w:id="494"/>
    </w:p>
    <w:tbl>
      <w:tblPr>
        <w:tblStyle w:val="Tablaconcuadrcula"/>
        <w:tblW w:w="0" w:type="auto"/>
        <w:tblInd w:w="589" w:type="dxa"/>
        <w:tblLook w:val="04A0" w:firstRow="1" w:lastRow="0" w:firstColumn="1" w:lastColumn="0" w:noHBand="0" w:noVBand="1"/>
      </w:tblPr>
      <w:tblGrid>
        <w:gridCol w:w="1201"/>
        <w:gridCol w:w="1194"/>
        <w:gridCol w:w="1192"/>
        <w:gridCol w:w="1197"/>
        <w:gridCol w:w="1197"/>
        <w:gridCol w:w="1349"/>
        <w:gridCol w:w="1192"/>
      </w:tblGrid>
      <w:tr w:rsidR="003A7CD9" w14:paraId="5DBBE382" w14:textId="77777777" w:rsidTr="003A7CD9">
        <w:tc>
          <w:tcPr>
            <w:tcW w:w="1201" w:type="dxa"/>
          </w:tcPr>
          <w:p w14:paraId="28CB8A92" w14:textId="6A05F631" w:rsidR="003A7CD9" w:rsidRPr="003A7CD9" w:rsidRDefault="003A7CD9" w:rsidP="003A7CD9">
            <w:pPr>
              <w:ind w:firstLine="0"/>
              <w:jc w:val="center"/>
              <w:rPr>
                <w:b/>
                <w:color w:val="000000" w:themeColor="text1"/>
              </w:rPr>
            </w:pPr>
            <w:r w:rsidRPr="003A7CD9">
              <w:rPr>
                <w:b/>
                <w:color w:val="000000" w:themeColor="text1"/>
              </w:rPr>
              <w:t>Régimen</w:t>
            </w:r>
          </w:p>
        </w:tc>
        <w:tc>
          <w:tcPr>
            <w:tcW w:w="1194" w:type="dxa"/>
          </w:tcPr>
          <w:p w14:paraId="238FD4DD" w14:textId="20F34DE8" w:rsidR="003A7CD9" w:rsidRPr="003A7CD9" w:rsidRDefault="003A7CD9" w:rsidP="003A7CD9">
            <w:pPr>
              <w:ind w:firstLine="0"/>
              <w:jc w:val="center"/>
              <w:rPr>
                <w:b/>
                <w:color w:val="000000" w:themeColor="text1"/>
              </w:rPr>
            </w:pPr>
            <w:r w:rsidRPr="003A7CD9">
              <w:rPr>
                <w:b/>
                <w:color w:val="000000" w:themeColor="text1"/>
              </w:rPr>
              <w:t>Vbat</w:t>
            </w:r>
          </w:p>
        </w:tc>
        <w:tc>
          <w:tcPr>
            <w:tcW w:w="1192" w:type="dxa"/>
          </w:tcPr>
          <w:p w14:paraId="5FE5FA40" w14:textId="7B375106" w:rsidR="003A7CD9" w:rsidRPr="003A7CD9" w:rsidRDefault="003A7CD9" w:rsidP="003A7CD9">
            <w:pPr>
              <w:ind w:firstLine="0"/>
              <w:jc w:val="center"/>
              <w:rPr>
                <w:b/>
                <w:color w:val="000000" w:themeColor="text1"/>
              </w:rPr>
            </w:pPr>
            <w:r w:rsidRPr="003A7CD9">
              <w:rPr>
                <w:b/>
                <w:color w:val="000000" w:themeColor="text1"/>
              </w:rPr>
              <w:t>Ibat</w:t>
            </w:r>
          </w:p>
        </w:tc>
        <w:tc>
          <w:tcPr>
            <w:tcW w:w="1197" w:type="dxa"/>
          </w:tcPr>
          <w:p w14:paraId="14BE4C88" w14:textId="142C5568"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197" w:type="dxa"/>
          </w:tcPr>
          <w:p w14:paraId="638ACABB" w14:textId="03D544EF" w:rsidR="003A7CD9" w:rsidRPr="003A7CD9" w:rsidRDefault="003A7CD9" w:rsidP="003A7CD9">
            <w:pPr>
              <w:ind w:firstLine="0"/>
              <w:jc w:val="center"/>
              <w:rPr>
                <w:b/>
                <w:color w:val="000000" w:themeColor="text1"/>
              </w:rPr>
            </w:pPr>
            <w:r w:rsidRPr="003A7CD9">
              <w:rPr>
                <w:b/>
                <w:color w:val="000000" w:themeColor="text1"/>
              </w:rPr>
              <w:t>V</w:t>
            </w:r>
            <w:r w:rsidRPr="00787D73">
              <w:rPr>
                <w:b/>
                <w:color w:val="000000" w:themeColor="text1"/>
                <w:vertAlign w:val="subscript"/>
              </w:rPr>
              <w:t>AT</w:t>
            </w:r>
            <w:r w:rsidRPr="003A7CD9">
              <w:rPr>
                <w:b/>
                <w:color w:val="000000" w:themeColor="text1"/>
              </w:rPr>
              <w:t>-</w:t>
            </w:r>
          </w:p>
        </w:tc>
        <w:tc>
          <w:tcPr>
            <w:tcW w:w="1349" w:type="dxa"/>
          </w:tcPr>
          <w:p w14:paraId="5E905328" w14:textId="638EB5C5" w:rsidR="003A7CD9" w:rsidRPr="003A7CD9" w:rsidRDefault="003A7CD9" w:rsidP="003A7CD9">
            <w:pPr>
              <w:ind w:firstLine="0"/>
              <w:jc w:val="center"/>
              <w:rPr>
                <w:b/>
                <w:color w:val="000000" w:themeColor="text1"/>
              </w:rPr>
            </w:pPr>
            <w:r w:rsidRPr="003A7CD9">
              <w:rPr>
                <w:b/>
                <w:color w:val="000000" w:themeColor="text1"/>
              </w:rPr>
              <w:t>Frecuencia</w:t>
            </w:r>
          </w:p>
        </w:tc>
        <w:tc>
          <w:tcPr>
            <w:tcW w:w="1192" w:type="dxa"/>
          </w:tcPr>
          <w:p w14:paraId="61D2FC99" w14:textId="74E02712" w:rsidR="003A7CD9" w:rsidRPr="003A7CD9" w:rsidRDefault="003A7CD9" w:rsidP="003A7CD9">
            <w:pPr>
              <w:ind w:firstLine="0"/>
              <w:jc w:val="center"/>
              <w:rPr>
                <w:b/>
                <w:color w:val="000000" w:themeColor="text1"/>
              </w:rPr>
            </w:pPr>
            <w:r w:rsidRPr="003A7CD9">
              <w:rPr>
                <w:b/>
                <w:color w:val="000000" w:themeColor="text1"/>
              </w:rPr>
              <w:t>CT</w:t>
            </w:r>
          </w:p>
        </w:tc>
      </w:tr>
      <w:tr w:rsidR="003A7CD9" w14:paraId="62661B3F" w14:textId="77777777" w:rsidTr="003A7CD9">
        <w:tc>
          <w:tcPr>
            <w:tcW w:w="1201" w:type="dxa"/>
          </w:tcPr>
          <w:p w14:paraId="0C13D8F5" w14:textId="457598C3" w:rsidR="003A7CD9" w:rsidRDefault="003A7CD9" w:rsidP="003A7CD9">
            <w:pPr>
              <w:ind w:firstLine="0"/>
              <w:jc w:val="center"/>
              <w:rPr>
                <w:color w:val="000000" w:themeColor="text1"/>
              </w:rPr>
            </w:pPr>
            <w:r>
              <w:rPr>
                <w:color w:val="000000" w:themeColor="text1"/>
              </w:rPr>
              <w:t>reposo</w:t>
            </w:r>
          </w:p>
        </w:tc>
        <w:tc>
          <w:tcPr>
            <w:tcW w:w="1194" w:type="dxa"/>
          </w:tcPr>
          <w:p w14:paraId="7076E39A" w14:textId="79AAD243" w:rsidR="003A7CD9" w:rsidRDefault="003A7CD9" w:rsidP="003A7CD9">
            <w:pPr>
              <w:ind w:firstLine="0"/>
              <w:jc w:val="center"/>
              <w:rPr>
                <w:color w:val="000000" w:themeColor="text1"/>
              </w:rPr>
            </w:pPr>
            <w:r>
              <w:rPr>
                <w:color w:val="000000" w:themeColor="text1"/>
              </w:rPr>
              <w:t>11.7 V</w:t>
            </w:r>
          </w:p>
        </w:tc>
        <w:tc>
          <w:tcPr>
            <w:tcW w:w="1192" w:type="dxa"/>
          </w:tcPr>
          <w:p w14:paraId="1C06786B" w14:textId="2CEF0F3B" w:rsidR="003A7CD9" w:rsidRDefault="003A7CD9" w:rsidP="003A7CD9">
            <w:pPr>
              <w:ind w:firstLine="0"/>
              <w:jc w:val="center"/>
              <w:rPr>
                <w:color w:val="000000" w:themeColor="text1"/>
              </w:rPr>
            </w:pPr>
            <w:r>
              <w:rPr>
                <w:color w:val="000000" w:themeColor="text1"/>
              </w:rPr>
              <w:t>81 mA</w:t>
            </w:r>
          </w:p>
        </w:tc>
        <w:tc>
          <w:tcPr>
            <w:tcW w:w="1197" w:type="dxa"/>
          </w:tcPr>
          <w:p w14:paraId="3F4662E2" w14:textId="3D9965D1" w:rsidR="003A7CD9" w:rsidRDefault="003A7CD9" w:rsidP="003A7CD9">
            <w:pPr>
              <w:ind w:firstLine="0"/>
              <w:jc w:val="center"/>
              <w:rPr>
                <w:color w:val="000000" w:themeColor="text1"/>
              </w:rPr>
            </w:pPr>
            <w:r>
              <w:rPr>
                <w:color w:val="000000" w:themeColor="text1"/>
              </w:rPr>
              <w:t>70 V</w:t>
            </w:r>
          </w:p>
        </w:tc>
        <w:tc>
          <w:tcPr>
            <w:tcW w:w="1197" w:type="dxa"/>
          </w:tcPr>
          <w:p w14:paraId="0A4C52EB" w14:textId="7EC491F4" w:rsidR="003A7CD9" w:rsidRDefault="003A7CD9" w:rsidP="003A7CD9">
            <w:pPr>
              <w:ind w:firstLine="0"/>
              <w:jc w:val="center"/>
              <w:rPr>
                <w:color w:val="000000" w:themeColor="text1"/>
              </w:rPr>
            </w:pPr>
            <w:r>
              <w:rPr>
                <w:color w:val="000000" w:themeColor="text1"/>
              </w:rPr>
              <w:t>223 V</w:t>
            </w:r>
          </w:p>
        </w:tc>
        <w:tc>
          <w:tcPr>
            <w:tcW w:w="1349" w:type="dxa"/>
          </w:tcPr>
          <w:p w14:paraId="2D15BA8B" w14:textId="6A282026" w:rsidR="003A7CD9" w:rsidRDefault="003A7CD9" w:rsidP="003A7CD9">
            <w:pPr>
              <w:ind w:firstLine="0"/>
              <w:jc w:val="center"/>
              <w:rPr>
                <w:color w:val="000000" w:themeColor="text1"/>
              </w:rPr>
            </w:pPr>
            <w:r>
              <w:rPr>
                <w:color w:val="000000" w:themeColor="text1"/>
              </w:rPr>
              <w:t>--</w:t>
            </w:r>
          </w:p>
        </w:tc>
        <w:tc>
          <w:tcPr>
            <w:tcW w:w="1192" w:type="dxa"/>
          </w:tcPr>
          <w:p w14:paraId="35A230AD" w14:textId="20664A37" w:rsidR="003A7CD9" w:rsidRDefault="003A7CD9" w:rsidP="003A7CD9">
            <w:pPr>
              <w:ind w:firstLine="0"/>
              <w:jc w:val="center"/>
              <w:rPr>
                <w:color w:val="000000" w:themeColor="text1"/>
              </w:rPr>
            </w:pPr>
            <w:r>
              <w:rPr>
                <w:color w:val="000000" w:themeColor="text1"/>
              </w:rPr>
              <w:t>--</w:t>
            </w:r>
          </w:p>
        </w:tc>
      </w:tr>
      <w:tr w:rsidR="003A7CD9" w14:paraId="168024A4" w14:textId="77777777" w:rsidTr="003A7CD9">
        <w:tc>
          <w:tcPr>
            <w:tcW w:w="1201" w:type="dxa"/>
          </w:tcPr>
          <w:p w14:paraId="023032E8" w14:textId="462FE83D" w:rsidR="003A7CD9" w:rsidRDefault="003A7CD9" w:rsidP="003A7CD9">
            <w:pPr>
              <w:ind w:firstLine="0"/>
              <w:jc w:val="center"/>
              <w:rPr>
                <w:color w:val="000000" w:themeColor="text1"/>
              </w:rPr>
            </w:pPr>
            <w:r>
              <w:rPr>
                <w:color w:val="000000" w:themeColor="text1"/>
              </w:rPr>
              <w:t>operación</w:t>
            </w:r>
          </w:p>
        </w:tc>
        <w:tc>
          <w:tcPr>
            <w:tcW w:w="1194" w:type="dxa"/>
          </w:tcPr>
          <w:p w14:paraId="0E1D9ACB" w14:textId="0272529C" w:rsidR="003A7CD9" w:rsidRDefault="003A7CD9" w:rsidP="003A7CD9">
            <w:pPr>
              <w:ind w:firstLine="0"/>
              <w:jc w:val="center"/>
              <w:rPr>
                <w:color w:val="000000" w:themeColor="text1"/>
              </w:rPr>
            </w:pPr>
            <w:r>
              <w:rPr>
                <w:color w:val="000000" w:themeColor="text1"/>
              </w:rPr>
              <w:t>11.7 V</w:t>
            </w:r>
          </w:p>
        </w:tc>
        <w:tc>
          <w:tcPr>
            <w:tcW w:w="1192" w:type="dxa"/>
          </w:tcPr>
          <w:p w14:paraId="20C80D2E" w14:textId="4F8F6AB7" w:rsidR="003A7CD9" w:rsidRDefault="003A7CD9" w:rsidP="003A7CD9">
            <w:pPr>
              <w:ind w:firstLine="0"/>
              <w:jc w:val="center"/>
              <w:rPr>
                <w:color w:val="000000" w:themeColor="text1"/>
              </w:rPr>
            </w:pPr>
            <w:r>
              <w:rPr>
                <w:color w:val="000000" w:themeColor="text1"/>
              </w:rPr>
              <w:t>134 mA</w:t>
            </w:r>
          </w:p>
        </w:tc>
        <w:tc>
          <w:tcPr>
            <w:tcW w:w="1197" w:type="dxa"/>
          </w:tcPr>
          <w:p w14:paraId="35AE675E" w14:textId="386E28C6" w:rsidR="003A7CD9" w:rsidRDefault="003A7CD9" w:rsidP="003A7CD9">
            <w:pPr>
              <w:ind w:firstLine="0"/>
              <w:jc w:val="center"/>
              <w:rPr>
                <w:color w:val="000000" w:themeColor="text1"/>
              </w:rPr>
            </w:pPr>
            <w:r>
              <w:rPr>
                <w:color w:val="000000" w:themeColor="text1"/>
              </w:rPr>
              <w:t>69 V</w:t>
            </w:r>
          </w:p>
        </w:tc>
        <w:tc>
          <w:tcPr>
            <w:tcW w:w="1197" w:type="dxa"/>
          </w:tcPr>
          <w:p w14:paraId="7EC049D3" w14:textId="7FAABC52" w:rsidR="003A7CD9" w:rsidRDefault="003A7CD9" w:rsidP="003A7CD9">
            <w:pPr>
              <w:ind w:firstLine="0"/>
              <w:jc w:val="center"/>
              <w:rPr>
                <w:color w:val="000000" w:themeColor="text1"/>
              </w:rPr>
            </w:pPr>
            <w:r>
              <w:rPr>
                <w:color w:val="000000" w:themeColor="text1"/>
              </w:rPr>
              <w:t>271 V</w:t>
            </w:r>
          </w:p>
        </w:tc>
        <w:tc>
          <w:tcPr>
            <w:tcW w:w="1349" w:type="dxa"/>
          </w:tcPr>
          <w:p w14:paraId="31DD2B33" w14:textId="5818C390" w:rsidR="003A7CD9" w:rsidRDefault="003A7CD9" w:rsidP="003A7CD9">
            <w:pPr>
              <w:ind w:firstLine="0"/>
              <w:jc w:val="center"/>
              <w:rPr>
                <w:color w:val="000000" w:themeColor="text1"/>
              </w:rPr>
            </w:pPr>
            <w:r>
              <w:rPr>
                <w:color w:val="000000" w:themeColor="text1"/>
              </w:rPr>
              <w:t>555 Hz</w:t>
            </w:r>
          </w:p>
        </w:tc>
        <w:tc>
          <w:tcPr>
            <w:tcW w:w="1192" w:type="dxa"/>
          </w:tcPr>
          <w:p w14:paraId="0CCF0DA3" w14:textId="03B27672" w:rsidR="003A7CD9" w:rsidRDefault="003A7CD9" w:rsidP="003A7CD9">
            <w:pPr>
              <w:ind w:firstLine="0"/>
              <w:jc w:val="center"/>
              <w:rPr>
                <w:color w:val="000000" w:themeColor="text1"/>
              </w:rPr>
            </w:pPr>
            <w:r>
              <w:rPr>
                <w:color w:val="000000" w:themeColor="text1"/>
              </w:rPr>
              <w:t>16 %</w:t>
            </w:r>
          </w:p>
        </w:tc>
      </w:tr>
    </w:tbl>
    <w:p w14:paraId="672CD276" w14:textId="35175251" w:rsidR="00741BAC" w:rsidRPr="00381174" w:rsidRDefault="006D4B9C" w:rsidP="006D4B9C">
      <w:pPr>
        <w:ind w:firstLine="0"/>
        <w:rPr>
          <w:color w:val="000000" w:themeColor="text1"/>
          <w:sz w:val="12"/>
        </w:rPr>
      </w:pPr>
      <w:r>
        <w:rPr>
          <w:color w:val="000000" w:themeColor="text1"/>
        </w:rPr>
        <w:t xml:space="preserve"> </w:t>
      </w:r>
      <w:r w:rsidR="00741BAC" w:rsidRPr="005B05AB">
        <w:rPr>
          <w:color w:val="000000" w:themeColor="text1"/>
        </w:rPr>
        <w:t xml:space="preserve"> </w:t>
      </w:r>
    </w:p>
    <w:p w14:paraId="176C6574" w14:textId="774F8749" w:rsidR="00A875EA" w:rsidRPr="00B06040" w:rsidRDefault="003A7CD9" w:rsidP="003A7CD9">
      <w:r>
        <w:t>Para el caso del régimen de “operación”, los datos fueron tomados del relevamiento para la carga de prueba de 100 k</w:t>
      </w:r>
      <w:r w:rsidRPr="003A7CD9">
        <w:t>Ω</w:t>
      </w:r>
      <w:r w:rsidR="00381174">
        <w:t>, en la frecuencia más alta del ancho de pulso más largo (Freq.  = 555 Hz para un TIc = 300 us) y el ciclo de trabajo más amplio para la corriente catódica (16 %). Dicho</w:t>
      </w:r>
      <w:r w:rsidR="00C53B71">
        <w:t>s</w:t>
      </w:r>
      <w:r w:rsidR="00381174">
        <w:t xml:space="preserve"> datos fueron individualizados luego de finalizado el proceso de ensayo con cargas de prueba, dado q</w:t>
      </w:r>
      <w:r w:rsidR="00C53B71">
        <w:t>ue la perspectiva general de la información</w:t>
      </w:r>
      <w:r w:rsidR="00381174">
        <w:t xml:space="preserve"> facilitó ampliamente la detección de aquellas elect</w:t>
      </w:r>
      <w:r w:rsidR="00C53B71">
        <w:t>roestimulaciones que manifestaban un mayor</w:t>
      </w:r>
      <w:r w:rsidR="00381174">
        <w:t xml:space="preserve"> consumo de energía.</w:t>
      </w:r>
    </w:p>
    <w:p w14:paraId="4457A279" w14:textId="031555A8" w:rsidR="00597630" w:rsidRDefault="00C2235E" w:rsidP="005A564F">
      <w:pPr>
        <w:pStyle w:val="Ttulo2"/>
        <w:numPr>
          <w:ilvl w:val="1"/>
          <w:numId w:val="1"/>
        </w:numPr>
        <w:ind w:left="2552" w:right="2267" w:hanging="567"/>
      </w:pPr>
      <w:bookmarkStart w:id="495" w:name="_Toc172884106"/>
      <w:bookmarkStart w:id="496" w:name="_Ref185037928"/>
      <w:bookmarkStart w:id="497" w:name="_Ref185037935"/>
      <w:bookmarkStart w:id="498" w:name="_Ref185037938"/>
      <w:bookmarkStart w:id="499" w:name="_Ref185037944"/>
      <w:bookmarkStart w:id="500" w:name="_Ref185787164"/>
      <w:r>
        <w:t>Electroestimulador</w:t>
      </w:r>
      <w:r w:rsidR="00F01EEB">
        <w:t>: ensayo</w:t>
      </w:r>
      <w:r w:rsidR="00B85C28">
        <w:t xml:space="preserve"> con </w:t>
      </w:r>
      <w:r>
        <w:t>cargas de prueba</w:t>
      </w:r>
      <w:bookmarkEnd w:id="495"/>
      <w:bookmarkEnd w:id="496"/>
      <w:bookmarkEnd w:id="497"/>
      <w:bookmarkEnd w:id="498"/>
      <w:bookmarkEnd w:id="499"/>
      <w:bookmarkEnd w:id="500"/>
    </w:p>
    <w:p w14:paraId="5DF0AC33" w14:textId="77777777" w:rsidR="0051492E" w:rsidRPr="0051492E" w:rsidRDefault="0051492E" w:rsidP="0051492E">
      <w:pPr>
        <w:rPr>
          <w:color w:val="000000" w:themeColor="text1"/>
        </w:rPr>
      </w:pPr>
      <w:r>
        <w:t xml:space="preserve">Tomando referencia nuevamente en el Diagrama en Bloque general del sistema presentado en </w:t>
      </w:r>
      <w:r w:rsidRPr="00DD6B39">
        <w:t xml:space="preserve">la </w:t>
      </w:r>
      <w:r w:rsidRPr="00DD6B39">
        <w:fldChar w:fldCharType="begin"/>
      </w:r>
      <w:r w:rsidRPr="00DD6B39">
        <w:instrText xml:space="preserve"> REF _Ref171776741 \h </w:instrText>
      </w:r>
      <w:r>
        <w:instrText xml:space="preserve"> \* MERGEFORMAT </w:instrText>
      </w:r>
      <w:r w:rsidRPr="00DD6B39">
        <w:fldChar w:fldCharType="separate"/>
      </w:r>
      <w:r w:rsidRPr="0051492E">
        <w:rPr>
          <w:color w:val="000000" w:themeColor="text1"/>
        </w:rPr>
        <w:t xml:space="preserve">Fig. </w:t>
      </w:r>
      <w:r w:rsidRPr="0051492E">
        <w:rPr>
          <w:color w:val="0070C0"/>
          <w:u w:val="single"/>
        </w:rPr>
        <w:t>(</w:t>
      </w:r>
      <w:r w:rsidRPr="0051492E">
        <w:rPr>
          <w:noProof/>
          <w:color w:val="0070C0"/>
          <w:u w:val="single"/>
        </w:rPr>
        <w:t>2</w:t>
      </w:r>
      <w:r w:rsidRPr="0051492E">
        <w:rPr>
          <w:color w:val="0070C0"/>
          <w:u w:val="single"/>
        </w:rPr>
        <w:noBreakHyphen/>
      </w:r>
      <w:r w:rsidRPr="0051492E">
        <w:rPr>
          <w:noProof/>
          <w:color w:val="0070C0"/>
          <w:u w:val="single"/>
        </w:rPr>
        <w:t>1</w:t>
      </w:r>
      <w:r w:rsidRPr="00DD6B39">
        <w:fldChar w:fldCharType="end"/>
      </w:r>
      <w:r w:rsidRPr="0051492E">
        <w:rPr>
          <w:color w:val="0070C0"/>
          <w:u w:val="single"/>
        </w:rPr>
        <w:t>)</w:t>
      </w:r>
      <w:r w:rsidRPr="00DD6B39">
        <w:t xml:space="preserve"> </w:t>
      </w:r>
      <w:r>
        <w:t>y y</w:t>
      </w:r>
      <w:r w:rsidRPr="00DD6B39">
        <w:t>a</w:t>
      </w:r>
      <w:r>
        <w:t xml:space="preserve"> habiendo caracterizado el funcionamiento del </w:t>
      </w:r>
      <w:r w:rsidRPr="0051492E">
        <w:rPr>
          <w:i/>
        </w:rPr>
        <w:t>Bloque B</w:t>
      </w:r>
      <w:r>
        <w:t xml:space="preserve">, lo que nos permite conocer las capacidades y limitaciones de la fuente de alimentación, resulta necesario avanzar hacia un ensayo integral del sistema. Como se ya de detallado en el Titulo </w:t>
      </w:r>
      <w:r w:rsidRPr="0051492E">
        <w:rPr>
          <w:color w:val="0070C0"/>
          <w:u w:val="single"/>
        </w:rPr>
        <w:t>(</w:t>
      </w:r>
      <w:r w:rsidRPr="0051492E">
        <w:rPr>
          <w:color w:val="0070C0"/>
          <w:u w:val="single"/>
        </w:rPr>
        <w:fldChar w:fldCharType="begin"/>
      </w:r>
      <w:r w:rsidRPr="0051492E">
        <w:rPr>
          <w:color w:val="0070C0"/>
          <w:u w:val="single"/>
        </w:rPr>
        <w:instrText xml:space="preserve"> REF _Ref185168355 \r \h </w:instrText>
      </w:r>
      <w:r w:rsidRPr="006A3D73">
        <w:rPr>
          <w:color w:val="0070C0"/>
          <w:u w:val="single"/>
        </w:rPr>
      </w:r>
      <w:r w:rsidRPr="0051492E">
        <w:rPr>
          <w:color w:val="0070C0"/>
          <w:u w:val="single"/>
        </w:rPr>
        <w:fldChar w:fldCharType="separate"/>
      </w:r>
      <w:r w:rsidRPr="0051492E">
        <w:rPr>
          <w:color w:val="0070C0"/>
          <w:u w:val="single"/>
        </w:rPr>
        <w:t>2.2)</w:t>
      </w:r>
      <w:r w:rsidRPr="0051492E">
        <w:rPr>
          <w:color w:val="0070C0"/>
        </w:rPr>
        <w:fldChar w:fldCharType="end"/>
      </w:r>
      <w:r w:rsidRPr="0051492E">
        <w:rPr>
          <w:color w:val="000000" w:themeColor="text1"/>
        </w:rPr>
        <w:t>, a excepción de algunas señales de etapas que sólo requieren alimentación de +5V o bien ±12 V, no es posible ensayar al Bloque A sin contar con la fuente de AT funcional.</w:t>
      </w:r>
    </w:p>
    <w:p w14:paraId="3BA5AD28" w14:textId="02F58309" w:rsidR="0051492E" w:rsidRPr="0051492E" w:rsidRDefault="0051492E" w:rsidP="0051492E">
      <w:r w:rsidRPr="0051492E">
        <w:rPr>
          <w:color w:val="000000" w:themeColor="text1"/>
        </w:rPr>
        <w:t xml:space="preserve">Seguidamente se describirán las mediciones y resultados obtenidos de las pruebas realizadas; por un lado sobre las etapas del Bloque A, partiendo desde el microcontrolador hasta la etapa de salida </w:t>
      </w:r>
      <w:r w:rsidRPr="0051492E">
        <w:rPr>
          <w:color w:val="000000" w:themeColor="text1"/>
        </w:rPr>
        <w:lastRenderedPageBreak/>
        <w:t>del Conversor i-V-I y por otro, la respuesta del electroestimulador por corriente antes distintas cargas de prueba, seleccionadas para un rango amplio dentro del cual se encuentran los valores típicos de la interfaz electrodo-piel.</w:t>
      </w:r>
    </w:p>
    <w:p w14:paraId="7100C323" w14:textId="5A5B0727" w:rsidR="00597630" w:rsidRDefault="00BC4754" w:rsidP="005A564F">
      <w:pPr>
        <w:pStyle w:val="Ttulo3"/>
        <w:numPr>
          <w:ilvl w:val="2"/>
          <w:numId w:val="1"/>
        </w:numPr>
      </w:pPr>
      <w:bookmarkStart w:id="501" w:name="_Toc172884107"/>
      <w:r>
        <w:t>Ensayo por etapas</w:t>
      </w:r>
      <w:bookmarkEnd w:id="501"/>
    </w:p>
    <w:p w14:paraId="7037AF2B" w14:textId="634A4F2D" w:rsidR="0051492E" w:rsidRPr="0051492E" w:rsidRDefault="0051492E" w:rsidP="0051492E">
      <w:r>
        <w:t>Se</w:t>
      </w:r>
      <w:r w:rsidR="00F42F36">
        <w:t xml:space="preserve">guidamente, tomando como referencia el circuito esquemático presentado en </w:t>
      </w:r>
      <w:r w:rsidR="00F42F36" w:rsidRPr="00F42F36">
        <w:t xml:space="preserve">la </w:t>
      </w:r>
      <w:r w:rsidR="00F42F36" w:rsidRPr="00F42F36">
        <w:fldChar w:fldCharType="begin"/>
      </w:r>
      <w:r w:rsidR="00F42F36" w:rsidRPr="00F42F36">
        <w:instrText xml:space="preserve"> REF _Ref184930785 \h </w:instrText>
      </w:r>
      <w:r w:rsidR="00F42F36">
        <w:instrText xml:space="preserve"> \* MERGEFORMAT </w:instrText>
      </w:r>
      <w:r w:rsidR="00F42F36" w:rsidRPr="00F42F36">
        <w:fldChar w:fldCharType="separate"/>
      </w:r>
      <w:r w:rsidR="00F42F36" w:rsidRPr="00F42F36">
        <w:t xml:space="preserve">Fig. </w:t>
      </w:r>
      <w:r w:rsidR="00F42F36" w:rsidRPr="00F42F36">
        <w:rPr>
          <w:color w:val="0070C0"/>
          <w:u w:val="single"/>
        </w:rPr>
        <w:t>(</w:t>
      </w:r>
      <w:r w:rsidR="00F42F36" w:rsidRPr="00F42F36">
        <w:rPr>
          <w:noProof/>
          <w:color w:val="0070C0"/>
          <w:u w:val="single"/>
        </w:rPr>
        <w:t>2</w:t>
      </w:r>
      <w:r w:rsidR="00F42F36" w:rsidRPr="00F42F36">
        <w:rPr>
          <w:color w:val="0070C0"/>
          <w:u w:val="single"/>
        </w:rPr>
        <w:noBreakHyphen/>
      </w:r>
      <w:r w:rsidR="00F42F36" w:rsidRPr="00F42F36">
        <w:rPr>
          <w:noProof/>
          <w:color w:val="0070C0"/>
          <w:u w:val="single"/>
        </w:rPr>
        <w:t>4</w:t>
      </w:r>
      <w:r w:rsidR="00F42F36" w:rsidRPr="00F42F36">
        <w:rPr>
          <w:noProof/>
          <w:color w:val="0070C0"/>
          <w:u w:val="single"/>
        </w:rPr>
        <w:t>2</w:t>
      </w:r>
      <w:r w:rsidR="00F42F36" w:rsidRPr="00F42F36">
        <w:fldChar w:fldCharType="end"/>
      </w:r>
      <w:r w:rsidR="00F42F36" w:rsidRPr="00F42F36">
        <w:rPr>
          <w:color w:val="0070C0"/>
          <w:u w:val="single"/>
        </w:rPr>
        <w:t>)</w:t>
      </w:r>
      <w:r w:rsidR="00F42F36">
        <w:t>,</w:t>
      </w:r>
      <w:r w:rsidR="00F42F36" w:rsidRPr="00F42F36">
        <w:t xml:space="preserve"> </w:t>
      </w:r>
      <w:r w:rsidRPr="00F42F36">
        <w:t>se</w:t>
      </w:r>
      <w:r>
        <w:t xml:space="preserve"> presentarán las capturas y medidas realizadas en dos etapas puntuales </w:t>
      </w:r>
      <w:r w:rsidR="00F42F36">
        <w:t>del circuito; por un lado la salida de los terminales de control del PSoC 4, que se corresponden con las salidas conmutadas del IDAC y por otro la salida de tensión del circuito con AO, en relación con la salida en corriente sobre una carga de prueba puntual.</w:t>
      </w:r>
    </w:p>
    <w:p w14:paraId="454B04FC" w14:textId="28A75379" w:rsidR="00597630" w:rsidRDefault="00BC4754" w:rsidP="005A564F">
      <w:pPr>
        <w:pStyle w:val="Ttulo4"/>
        <w:numPr>
          <w:ilvl w:val="3"/>
          <w:numId w:val="1"/>
        </w:numPr>
      </w:pPr>
      <w:r>
        <w:t>Salidas IDAC</w:t>
      </w:r>
    </w:p>
    <w:p w14:paraId="75C41B05" w14:textId="27AD64FA" w:rsidR="00F42F36" w:rsidRDefault="007D0A1F" w:rsidP="00F42F36">
      <w:pPr>
        <w:rPr>
          <w:color w:val="000000" w:themeColor="text1"/>
        </w:rPr>
      </w:pPr>
      <w:r>
        <w:t xml:space="preserve">Como ya se ha detallado en el Título </w:t>
      </w:r>
      <w:r w:rsidR="006E6434" w:rsidRPr="006E6434">
        <w:rPr>
          <w:color w:val="0070C0"/>
          <w:u w:val="single"/>
        </w:rPr>
        <w:t>(</w:t>
      </w:r>
      <w:r w:rsidR="006E6434" w:rsidRPr="006E6434">
        <w:rPr>
          <w:color w:val="0070C0"/>
          <w:u w:val="single"/>
        </w:rPr>
        <w:fldChar w:fldCharType="begin"/>
      </w:r>
      <w:r w:rsidR="006E6434" w:rsidRPr="006E6434">
        <w:rPr>
          <w:color w:val="0070C0"/>
          <w:u w:val="single"/>
        </w:rPr>
        <w:instrText xml:space="preserve"> REF _Ref185169232 \r \h </w:instrText>
      </w:r>
      <w:r w:rsidR="006E6434" w:rsidRPr="006E6434">
        <w:rPr>
          <w:color w:val="0070C0"/>
          <w:u w:val="single"/>
        </w:rPr>
      </w:r>
      <w:r w:rsidR="006E6434" w:rsidRPr="006E6434">
        <w:rPr>
          <w:color w:val="0070C0"/>
          <w:u w:val="single"/>
        </w:rPr>
        <w:fldChar w:fldCharType="separate"/>
      </w:r>
      <w:r w:rsidR="006E6434" w:rsidRPr="006E6434">
        <w:rPr>
          <w:color w:val="0070C0"/>
          <w:u w:val="single"/>
        </w:rPr>
        <w:t>2.2.4)</w:t>
      </w:r>
      <w:r w:rsidR="006E6434" w:rsidRPr="006E6434">
        <w:rPr>
          <w:color w:val="000000" w:themeColor="text1"/>
        </w:rPr>
        <w:t xml:space="preserve">, </w:t>
      </w:r>
      <w:r w:rsidR="006E6434" w:rsidRPr="006E6434">
        <w:rPr>
          <w:color w:val="0070C0"/>
          <w:u w:val="single"/>
        </w:rPr>
        <w:fldChar w:fldCharType="end"/>
      </w:r>
      <w:r w:rsidR="006E6434">
        <w:rPr>
          <w:color w:val="000000" w:themeColor="text1"/>
        </w:rPr>
        <w:t>el IDAC contenido en el PSoC 4 posee una resolución de 8 bits, lo que permitiría comandar mediante la interfaz de control, 255 incrementos de 2.4 uA, corriente que se aplicará sobre</w:t>
      </w:r>
      <w:r w:rsidR="00192C7F">
        <w:rPr>
          <w:color w:val="000000" w:themeColor="text1"/>
        </w:rPr>
        <w:t xml:space="preserve"> la resistencia R8 cuando este activa la salida “IDAC_Pos” y en el punto medio entre R4 y R6 cuando este activa la salida “IDAC_Neg”. Sin embargo, a los fines de dinamizar los ensayos, se programaron saltos fijos de 25 veces la resolución mínima, lo que generó una corriente mínima Imin = 25 * </w:t>
      </w:r>
      <w:r w:rsidR="006E6434">
        <w:rPr>
          <w:color w:val="000000" w:themeColor="text1"/>
        </w:rPr>
        <w:t xml:space="preserve"> </w:t>
      </w:r>
      <w:r w:rsidR="00192C7F">
        <w:rPr>
          <w:color w:val="000000" w:themeColor="text1"/>
        </w:rPr>
        <w:t>2.4 uA = 60 uA y una corriente máxima de Imax = 250 *  2.4 uA = 600 uA, rango que es posible recorrer en 10 pasos de incremento.</w:t>
      </w:r>
    </w:p>
    <w:p w14:paraId="3D186BC1" w14:textId="425A9D22" w:rsidR="00AB2081" w:rsidRPr="00AB2081" w:rsidRDefault="00AB2081" w:rsidP="00F42F36">
      <w:pPr>
        <w:rPr>
          <w:color w:val="000000" w:themeColor="text1"/>
        </w:rPr>
      </w:pPr>
      <w:r>
        <w:rPr>
          <w:color w:val="000000" w:themeColor="text1"/>
        </w:rPr>
        <w:t xml:space="preserve">En </w:t>
      </w:r>
      <w:r w:rsidRPr="00AB2081">
        <w:rPr>
          <w:color w:val="000000" w:themeColor="text1"/>
        </w:rPr>
        <w:t xml:space="preserve">la </w:t>
      </w:r>
      <w:r w:rsidRPr="00AB2081">
        <w:rPr>
          <w:color w:val="000000" w:themeColor="text1"/>
        </w:rPr>
        <w:fldChar w:fldCharType="begin"/>
      </w:r>
      <w:r w:rsidRPr="00AB2081">
        <w:rPr>
          <w:color w:val="000000" w:themeColor="text1"/>
        </w:rPr>
        <w:instrText xml:space="preserve"> REF _Ref185170829 \h </w:instrText>
      </w:r>
      <w:r w:rsidRPr="00AB2081">
        <w:rPr>
          <w:color w:val="000000" w:themeColor="text1"/>
        </w:rPr>
      </w:r>
      <w:r>
        <w:rPr>
          <w:color w:val="000000" w:themeColor="text1"/>
        </w:rPr>
        <w:instrText xml:space="preserve"> \* MERGEFORMAT </w:instrText>
      </w:r>
      <w:r w:rsidRPr="00AB2081">
        <w:rPr>
          <w:color w:val="000000" w:themeColor="text1"/>
        </w:rPr>
        <w:fldChar w:fldCharType="separate"/>
      </w:r>
      <w:r w:rsidRPr="00AB2081">
        <w:t xml:space="preserve">Fig. </w:t>
      </w:r>
      <w:r w:rsidRPr="00AB2081">
        <w:rPr>
          <w:color w:val="0070C0"/>
          <w:u w:val="single"/>
        </w:rPr>
        <w:t>(</w:t>
      </w:r>
      <w:r w:rsidRPr="00AB2081">
        <w:rPr>
          <w:noProof/>
          <w:color w:val="0070C0"/>
          <w:u w:val="single"/>
        </w:rPr>
        <w:t>3</w:t>
      </w:r>
      <w:r w:rsidRPr="00AB2081">
        <w:rPr>
          <w:color w:val="0070C0"/>
          <w:u w:val="single"/>
        </w:rPr>
        <w:noBreakHyphen/>
      </w:r>
      <w:r w:rsidRPr="00AB2081">
        <w:rPr>
          <w:noProof/>
          <w:color w:val="0070C0"/>
          <w:u w:val="single"/>
        </w:rPr>
        <w:t>17</w:t>
      </w:r>
      <w:r w:rsidRPr="00AB2081">
        <w:rPr>
          <w:color w:val="000000" w:themeColor="text1"/>
        </w:rPr>
        <w:fldChar w:fldCharType="end"/>
      </w:r>
      <w:r w:rsidRPr="00AB2081">
        <w:rPr>
          <w:color w:val="0070C0"/>
          <w:u w:val="single"/>
        </w:rPr>
        <w:t>)</w:t>
      </w:r>
      <w:r>
        <w:rPr>
          <w:color w:val="000000" w:themeColor="text1"/>
        </w:rPr>
        <w:t xml:space="preserve"> se presenta una captura tomada de las salidas P1.4 y P1.2 del microcontrolador que se conectan a las resistencias del Conversor i-V mencionadas en el párrafo anterior:</w:t>
      </w:r>
    </w:p>
    <w:p w14:paraId="4F9DF1E0" w14:textId="63132E41" w:rsidR="00C30E55" w:rsidRDefault="00690854" w:rsidP="00690854">
      <w:pPr>
        <w:keepNext/>
      </w:pPr>
      <w:r>
        <w:rPr>
          <w:noProof/>
          <w:lang w:val="es-AR"/>
        </w:rPr>
        <mc:AlternateContent>
          <mc:Choice Requires="wpg">
            <w:drawing>
              <wp:anchor distT="0" distB="0" distL="114300" distR="114300" simplePos="0" relativeHeight="251944960" behindDoc="0" locked="0" layoutInCell="1" allowOverlap="1" wp14:anchorId="636AFD6F" wp14:editId="0F2B0676">
                <wp:simplePos x="0" y="0"/>
                <wp:positionH relativeFrom="margin">
                  <wp:align>center</wp:align>
                </wp:positionH>
                <wp:positionV relativeFrom="paragraph">
                  <wp:posOffset>7513</wp:posOffset>
                </wp:positionV>
                <wp:extent cx="4312920" cy="2785745"/>
                <wp:effectExtent l="0" t="19050" r="0" b="0"/>
                <wp:wrapNone/>
                <wp:docPr id="398" name="Grupo 398"/>
                <wp:cNvGraphicFramePr/>
                <a:graphic xmlns:a="http://schemas.openxmlformats.org/drawingml/2006/main">
                  <a:graphicData uri="http://schemas.microsoft.com/office/word/2010/wordprocessingGroup">
                    <wpg:wgp>
                      <wpg:cNvGrpSpPr/>
                      <wpg:grpSpPr>
                        <a:xfrm>
                          <a:off x="0" y="0"/>
                          <a:ext cx="4312920" cy="2785745"/>
                          <a:chOff x="0" y="0"/>
                          <a:chExt cx="4312920" cy="2785745"/>
                        </a:xfrm>
                      </wpg:grpSpPr>
                      <pic:pic xmlns:pic="http://schemas.openxmlformats.org/drawingml/2006/picture">
                        <pic:nvPicPr>
                          <pic:cNvPr id="396" name="Imagen 396"/>
                          <pic:cNvPicPr>
                            <a:picLocks noChangeAspect="1"/>
                          </pic:cNvPicPr>
                        </pic:nvPicPr>
                        <pic:blipFill>
                          <a:blip r:embed="rId230">
                            <a:extLst>
                              <a:ext uri="{28A0092B-C50C-407E-A947-70E740481C1C}">
                                <a14:useLocalDpi xmlns:a14="http://schemas.microsoft.com/office/drawing/2010/main" val="0"/>
                              </a:ext>
                            </a:extLst>
                          </a:blip>
                          <a:stretch>
                            <a:fillRect/>
                          </a:stretch>
                        </pic:blipFill>
                        <pic:spPr>
                          <a:xfrm>
                            <a:off x="258792" y="0"/>
                            <a:ext cx="3810000" cy="2286000"/>
                          </a:xfrm>
                          <a:prstGeom prst="rect">
                            <a:avLst/>
                          </a:prstGeom>
                          <a:ln>
                            <a:solidFill>
                              <a:schemeClr val="tx1"/>
                            </a:solidFill>
                          </a:ln>
                        </pic:spPr>
                      </pic:pic>
                      <wps:wsp>
                        <wps:cNvPr id="397" name="Cuadro de texto 397"/>
                        <wps:cNvSpPr txBox="1"/>
                        <wps:spPr>
                          <a:xfrm>
                            <a:off x="0" y="2337435"/>
                            <a:ext cx="4312920" cy="448310"/>
                          </a:xfrm>
                          <a:prstGeom prst="rect">
                            <a:avLst/>
                          </a:prstGeom>
                          <a:solidFill>
                            <a:prstClr val="white"/>
                          </a:solidFill>
                          <a:ln>
                            <a:noFill/>
                          </a:ln>
                          <a:effectLst/>
                        </wps:spPr>
                        <wps:txbx>
                          <w:txbxContent>
                            <w:p w14:paraId="7FFEBBBB" w14:textId="733D6D33" w:rsidR="00F73331" w:rsidRPr="00690854" w:rsidRDefault="00F73331" w:rsidP="00690854">
                              <w:pPr>
                                <w:pStyle w:val="Descripcin"/>
                                <w:ind w:firstLine="0"/>
                                <w:jc w:val="center"/>
                                <w:rPr>
                                  <w:i w:val="0"/>
                                  <w:noProof/>
                                  <w:color w:val="auto"/>
                                  <w:sz w:val="32"/>
                                  <w:szCs w:val="24"/>
                                </w:rPr>
                              </w:pPr>
                              <w:bookmarkStart w:id="502" w:name="_Ref18517082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7</w:t>
                              </w:r>
                              <w:r>
                                <w:rPr>
                                  <w:color w:val="auto"/>
                                  <w:sz w:val="22"/>
                                </w:rPr>
                                <w:fldChar w:fldCharType="end"/>
                              </w:r>
                              <w:bookmarkEnd w:id="502"/>
                              <w:r w:rsidRPr="00690854">
                                <w:rPr>
                                  <w:color w:val="auto"/>
                                  <w:sz w:val="22"/>
                                </w:rPr>
                                <w:t>:</w:t>
                              </w:r>
                              <w:r w:rsidRPr="00690854">
                                <w:rPr>
                                  <w:i w:val="0"/>
                                  <w:color w:val="auto"/>
                                  <w:sz w:val="22"/>
                                </w:rPr>
                                <w:t xml:space="preserve"> Señales de tensión tomadas sobre las salidas IDAC_Pos (CH2) e IDAC_Neg (CH1)</w:t>
                              </w:r>
                              <w:r>
                                <w:rPr>
                                  <w:i w:val="0"/>
                                  <w:color w:val="auto"/>
                                  <w:sz w:val="22"/>
                                </w:rPr>
                                <w:t xml:space="preserve"> para IDAC = 25</w:t>
                              </w:r>
                              <w:r w:rsidRPr="00690854">
                                <w:rPr>
                                  <w:i w:val="0"/>
                                  <w:color w:val="auto"/>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6AFD6F" id="Grupo 398" o:spid="_x0000_s1149" style="position:absolute;left:0;text-align:left;margin-left:0;margin-top:.6pt;width:339.6pt;height:219.35pt;z-index:251944960;mso-position-horizontal:center;mso-position-horizontal-relative:margin" coordsize="43129,27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">
                <v:shape id="Imagen 396" o:spid="_x0000_s1150" type="#_x0000_t75" style="position:absolute;left:2587;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BC+HCAAAA3AAAAA8AAABkcnMvZG93bnJldi54bWxEj82KwjAUhfeC7xCuMBvRVAUZq1FUcBBc&#10;6YhuL821KW1uShNt5+0nwsAsD+fn46w2na3EixpfOFYwGScgiDOnC84VXL8Po08QPiBrrByTgh/y&#10;sFn3eytMtWv5TK9LyEUcYZ+iAhNCnUrpM0MW/djVxNF7uMZiiLLJpW6wjeO2ktMkmUuLBUeCwZr2&#10;hrLy8rQRor8W5/LQDnencL+1ezJFue2U+hh02yWIQF34D/+1j1rBbDGH95l4BO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QQvhwgAAANwAAAAPAAAAAAAAAAAAAAAAAJ8C&#10;AABkcnMvZG93bnJldi54bWxQSwUGAAAAAAQABAD3AAAAjgMAAAAA&#10;" stroked="t" strokecolor="black [3213]">
                  <v:imagedata r:id="rId231" o:title=""/>
                  <v:path arrowok="t"/>
                </v:shape>
                <v:shape id="Cuadro de texto 397" o:spid="_x0000_s1151" type="#_x0000_t202" style="position:absolute;top:23374;width:43129;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FKZMcA&#10;AADcAAAADwAAAGRycy9kb3ducmV2LnhtbESPQWsCMRSE70L/Q3gFL6LZqqjdGkWkhdaLdPXS22Pz&#10;3Gy7eVmSrG7/fVMo9DjMzDfMetvbRlzJh9qxgodJBoK4dLrmSsH59DJegQgRWWPjmBR8U4Dt5m6w&#10;xly7G7/TtYiVSBAOOSowMba5lKE0ZDFMXEucvIvzFmOSvpLa4y3BbSOnWbaQFmtOCwZb2hsqv4rO&#10;KjjOP45m1F2eD7v5zL+du/3isyqUGt73uycQkfr4H/5rv2oFs8cl/J5JR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RSmTHAAAA3AAAAA8AAAAAAAAAAAAAAAAAmAIAAGRy&#10;cy9kb3ducmV2LnhtbFBLBQYAAAAABAAEAPUAAACMAwAAAAA=&#10;" stroked="f">
                  <v:textbox style="mso-fit-shape-to-text:t" inset="0,0,0,0">
                    <w:txbxContent>
                      <w:p w14:paraId="7FFEBBBB" w14:textId="733D6D33" w:rsidR="00F73331" w:rsidRPr="00690854" w:rsidRDefault="00F73331" w:rsidP="00690854">
                        <w:pPr>
                          <w:pStyle w:val="Descripcin"/>
                          <w:ind w:firstLine="0"/>
                          <w:jc w:val="center"/>
                          <w:rPr>
                            <w:i w:val="0"/>
                            <w:noProof/>
                            <w:color w:val="auto"/>
                            <w:sz w:val="32"/>
                            <w:szCs w:val="24"/>
                          </w:rPr>
                        </w:pPr>
                        <w:bookmarkStart w:id="503" w:name="_Ref18517082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7</w:t>
                        </w:r>
                        <w:r>
                          <w:rPr>
                            <w:color w:val="auto"/>
                            <w:sz w:val="22"/>
                          </w:rPr>
                          <w:fldChar w:fldCharType="end"/>
                        </w:r>
                        <w:bookmarkEnd w:id="503"/>
                        <w:r w:rsidRPr="00690854">
                          <w:rPr>
                            <w:color w:val="auto"/>
                            <w:sz w:val="22"/>
                          </w:rPr>
                          <w:t>:</w:t>
                        </w:r>
                        <w:r w:rsidRPr="00690854">
                          <w:rPr>
                            <w:i w:val="0"/>
                            <w:color w:val="auto"/>
                            <w:sz w:val="22"/>
                          </w:rPr>
                          <w:t xml:space="preserve"> Señales de tensión tomadas sobre las salidas IDAC_Pos (CH2) e IDAC_Neg (CH1)</w:t>
                        </w:r>
                        <w:r>
                          <w:rPr>
                            <w:i w:val="0"/>
                            <w:color w:val="auto"/>
                            <w:sz w:val="22"/>
                          </w:rPr>
                          <w:t xml:space="preserve"> para IDAC = 25</w:t>
                        </w:r>
                        <w:r w:rsidRPr="00690854">
                          <w:rPr>
                            <w:i w:val="0"/>
                            <w:color w:val="auto"/>
                            <w:sz w:val="22"/>
                          </w:rPr>
                          <w:t xml:space="preserve"> (Fuente: elaboración propia).</w:t>
                        </w:r>
                      </w:p>
                    </w:txbxContent>
                  </v:textbox>
                </v:shape>
                <w10:wrap anchorx="margin"/>
              </v:group>
            </w:pict>
          </mc:Fallback>
        </mc:AlternateContent>
      </w:r>
    </w:p>
    <w:p w14:paraId="3EDCB775" w14:textId="07DAC80B" w:rsidR="00690854" w:rsidRDefault="00690854" w:rsidP="00690854">
      <w:pPr>
        <w:keepNext/>
        <w:rPr>
          <w:noProof/>
          <w:lang w:val="es-AR"/>
        </w:rPr>
      </w:pPr>
    </w:p>
    <w:p w14:paraId="3476D075" w14:textId="6C0C8A98" w:rsidR="00690854" w:rsidRDefault="00690854" w:rsidP="00690854">
      <w:pPr>
        <w:keepNext/>
        <w:rPr>
          <w:noProof/>
          <w:lang w:val="es-AR"/>
        </w:rPr>
      </w:pPr>
    </w:p>
    <w:p w14:paraId="4D27E0E2" w14:textId="6456FB3D" w:rsidR="00690854" w:rsidRDefault="00690854" w:rsidP="00690854">
      <w:pPr>
        <w:keepNext/>
        <w:rPr>
          <w:noProof/>
          <w:lang w:val="es-AR"/>
        </w:rPr>
      </w:pPr>
    </w:p>
    <w:p w14:paraId="0DEB29C7" w14:textId="7D19FB2C" w:rsidR="00690854" w:rsidRDefault="00690854" w:rsidP="00690854">
      <w:pPr>
        <w:keepNext/>
        <w:rPr>
          <w:noProof/>
          <w:lang w:val="es-AR"/>
        </w:rPr>
      </w:pPr>
    </w:p>
    <w:p w14:paraId="58BE6889" w14:textId="30FC0445" w:rsidR="00690854" w:rsidRDefault="00690854" w:rsidP="00690854">
      <w:pPr>
        <w:keepNext/>
      </w:pPr>
    </w:p>
    <w:p w14:paraId="60541C1C" w14:textId="20E31BB2" w:rsidR="00C30E55" w:rsidRDefault="00C30E55" w:rsidP="00C30E55"/>
    <w:p w14:paraId="15C75815" w14:textId="1426C574" w:rsidR="00C30E55" w:rsidRDefault="00C30E55" w:rsidP="00C30E55"/>
    <w:p w14:paraId="3D11D2C8" w14:textId="77777777" w:rsidR="00AB2081" w:rsidRDefault="00AB2081" w:rsidP="00C30E55"/>
    <w:p w14:paraId="6FD02688" w14:textId="08D54E1B" w:rsidR="00AB2081" w:rsidRDefault="00AB2081" w:rsidP="00C30E55">
      <w:pPr>
        <w:rPr>
          <w:color w:val="000000" w:themeColor="text1"/>
        </w:rPr>
      </w:pPr>
      <w:r>
        <w:lastRenderedPageBreak/>
        <w:t>La captura corresponde a una configuración de TIc = 150 us; F = 1111 Hz e IDAC = 25 (paso mínimo)</w:t>
      </w:r>
      <w:r w:rsidR="00D93C2A">
        <w:t xml:space="preserve">. Es posible apreciar cómo, si bien las señales son efectivamente complementarias temporalmente, su forma de onda no es exactamente igual dado que, la salida </w:t>
      </w:r>
      <w:r w:rsidR="00D93C2A">
        <w:rPr>
          <w:color w:val="000000" w:themeColor="text1"/>
        </w:rPr>
        <w:t xml:space="preserve">“IDAC_Pos” se aplica a R8 y no existe derivación de corriente para allá de dicha resistencia producto de la alta impedancia de AO. Por su parte, “IDAC_Neg” tiene una realidad distinta, la corriente ingresa al punto medio entre R6 (que junto con RV3 confirman una resistencia equivalente serie) y R4, existiendo circulación de corriente en las tres ramas del nodo. </w:t>
      </w:r>
      <w:r w:rsidR="007B0EB5">
        <w:rPr>
          <w:color w:val="000000" w:themeColor="text1"/>
        </w:rPr>
        <w:t>Esta diferencia circuital produce la distintas formas de onda en cada salida, sin embargo, tomando la tensión máxima presente en R8 y el valor de la resistencia (R8 = 6.8 k</w:t>
      </w:r>
      <w:r w:rsidR="007B0EB5" w:rsidRPr="007B0EB5">
        <w:rPr>
          <w:color w:val="000000" w:themeColor="text1"/>
        </w:rPr>
        <w:t>Ω</w:t>
      </w:r>
      <w:r w:rsidR="007B0EB5">
        <w:rPr>
          <w:color w:val="000000" w:themeColor="text1"/>
        </w:rPr>
        <w:t>) mencionada es posible calcular indirectamente la corriente de salida del IDAC en I</w:t>
      </w:r>
      <w:r w:rsidR="007B0EB5" w:rsidRPr="007B0EB5">
        <w:rPr>
          <w:color w:val="000000" w:themeColor="text1"/>
          <w:vertAlign w:val="subscript"/>
        </w:rPr>
        <w:t>IDAC(25)</w:t>
      </w:r>
      <w:r w:rsidR="007B0EB5">
        <w:rPr>
          <w:color w:val="000000" w:themeColor="text1"/>
        </w:rPr>
        <w:t xml:space="preserve"> = </w:t>
      </w:r>
      <w:r w:rsidR="00D26C4F">
        <w:rPr>
          <w:color w:val="000000" w:themeColor="text1"/>
        </w:rPr>
        <w:t xml:space="preserve">0.456 V / 6800 </w:t>
      </w:r>
      <w:r w:rsidR="00D26C4F" w:rsidRPr="007B0EB5">
        <w:rPr>
          <w:color w:val="000000" w:themeColor="text1"/>
        </w:rPr>
        <w:t>Ω</w:t>
      </w:r>
      <w:r w:rsidR="00D26C4F">
        <w:rPr>
          <w:color w:val="000000" w:themeColor="text1"/>
        </w:rPr>
        <w:t xml:space="preserve"> = 67 uA, que corresponde al valor esperado con un error del 11.6 % por exceso.</w:t>
      </w:r>
    </w:p>
    <w:p w14:paraId="7A22282A" w14:textId="3CDE0058" w:rsidR="00D26C4F" w:rsidRPr="00D26C4F" w:rsidRDefault="00D26C4F" w:rsidP="00C30E55">
      <w:pPr>
        <w:rPr>
          <w:color w:val="000000" w:themeColor="text1"/>
        </w:rPr>
      </w:pPr>
      <w:r>
        <w:rPr>
          <w:noProof/>
          <w:lang w:val="es-AR"/>
        </w:rPr>
        <mc:AlternateContent>
          <mc:Choice Requires="wpg">
            <w:drawing>
              <wp:anchor distT="0" distB="0" distL="114300" distR="114300" simplePos="0" relativeHeight="251948032" behindDoc="0" locked="0" layoutInCell="1" allowOverlap="1" wp14:anchorId="4B5DD688" wp14:editId="00A3A254">
                <wp:simplePos x="0" y="0"/>
                <wp:positionH relativeFrom="margin">
                  <wp:align>center</wp:align>
                </wp:positionH>
                <wp:positionV relativeFrom="paragraph">
                  <wp:posOffset>561472</wp:posOffset>
                </wp:positionV>
                <wp:extent cx="4304030" cy="2794635"/>
                <wp:effectExtent l="0" t="19050" r="1270" b="5715"/>
                <wp:wrapNone/>
                <wp:docPr id="400" name="Grupo 400"/>
                <wp:cNvGraphicFramePr/>
                <a:graphic xmlns:a="http://schemas.openxmlformats.org/drawingml/2006/main">
                  <a:graphicData uri="http://schemas.microsoft.com/office/word/2010/wordprocessingGroup">
                    <wpg:wgp>
                      <wpg:cNvGrpSpPr/>
                      <wpg:grpSpPr>
                        <a:xfrm>
                          <a:off x="0" y="0"/>
                          <a:ext cx="4304030" cy="2794635"/>
                          <a:chOff x="0" y="0"/>
                          <a:chExt cx="4304030" cy="2794635"/>
                        </a:xfrm>
                      </wpg:grpSpPr>
                      <pic:pic xmlns:pic="http://schemas.openxmlformats.org/drawingml/2006/picture">
                        <pic:nvPicPr>
                          <pic:cNvPr id="368" name="Imagen 368"/>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215661" y="0"/>
                            <a:ext cx="3810000" cy="2286000"/>
                          </a:xfrm>
                          <a:prstGeom prst="rect">
                            <a:avLst/>
                          </a:prstGeom>
                          <a:ln>
                            <a:solidFill>
                              <a:schemeClr val="tx1"/>
                            </a:solidFill>
                          </a:ln>
                        </pic:spPr>
                      </pic:pic>
                      <wps:wsp>
                        <wps:cNvPr id="399" name="Cuadro de texto 399"/>
                        <wps:cNvSpPr txBox="1"/>
                        <wps:spPr>
                          <a:xfrm>
                            <a:off x="0" y="2346325"/>
                            <a:ext cx="4304030" cy="448310"/>
                          </a:xfrm>
                          <a:prstGeom prst="rect">
                            <a:avLst/>
                          </a:prstGeom>
                          <a:solidFill>
                            <a:prstClr val="white"/>
                          </a:solidFill>
                          <a:ln>
                            <a:noFill/>
                          </a:ln>
                          <a:effectLst/>
                        </wps:spPr>
                        <wps:txbx>
                          <w:txbxContent>
                            <w:p w14:paraId="103C4EEB" w14:textId="2AAAE3FC" w:rsidR="00F73331" w:rsidRPr="00690854" w:rsidRDefault="00F73331" w:rsidP="00690854">
                              <w:pPr>
                                <w:pStyle w:val="Descripcin"/>
                                <w:ind w:firstLine="0"/>
                                <w:jc w:val="center"/>
                                <w:rPr>
                                  <w:i w:val="0"/>
                                  <w:noProof/>
                                  <w:color w:val="auto"/>
                                  <w:sz w:val="32"/>
                                  <w:szCs w:val="24"/>
                                </w:rPr>
                              </w:pPr>
                              <w:bookmarkStart w:id="504" w:name="_Ref185171976"/>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8</w:t>
                              </w:r>
                              <w:r>
                                <w:rPr>
                                  <w:color w:val="auto"/>
                                  <w:sz w:val="22"/>
                                </w:rPr>
                                <w:fldChar w:fldCharType="end"/>
                              </w:r>
                              <w:bookmarkEnd w:id="504"/>
                              <w:r w:rsidRPr="00690854">
                                <w:rPr>
                                  <w:color w:val="auto"/>
                                  <w:sz w:val="22"/>
                                </w:rPr>
                                <w:t>:</w:t>
                              </w:r>
                              <w:r w:rsidRPr="00690854">
                                <w:rPr>
                                  <w:i w:val="0"/>
                                  <w:color w:val="auto"/>
                                  <w:sz w:val="22"/>
                                </w:rPr>
                                <w:t xml:space="preserve"> Señales de tensión tomadas sobre las salidas IDAC_Pos (CH2) e IDAC_Neg (CH1) para IDAC = 250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5DD688" id="Grupo 400" o:spid="_x0000_s1152" style="position:absolute;left:0;text-align:left;margin-left:0;margin-top:44.2pt;width:338.9pt;height:220.05pt;z-index:251948032;mso-position-horizontal:center;mso-position-horizontal-relative:margin" coordsize="43040,2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">
                <v:shape id="Imagen 368" o:spid="_x0000_s1153" type="#_x0000_t75" style="position:absolute;left:2156;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2mtnBAAAA3AAAAA8AAABkcnMvZG93bnJldi54bWxET89rwjAUvgv7H8Ib7KbpnBSpRpGBbEN2&#10;sApeH82zDW1eShK17q83h4HHj+/3cj3YTlzJB+NYwfskA0FcOW24VnA8bMdzECEia+wck4I7BViv&#10;XkZLLLS78Z6uZaxFCuFQoIImxr6QMlQNWQwT1xMn7uy8xZigr6X2eEvhtpPTLMulRcOpocGePhuq&#10;2vJiFfzo6Z9tT6bNdzt/nA1f99b9GqXeXofNAkSkIT7F/+5vreAjT2vTmXQE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D2mtnBAAAA3AAAAA8AAAAAAAAAAAAAAAAAnwIA&#10;AGRycy9kb3ducmV2LnhtbFBLBQYAAAAABAAEAPcAAACNAwAAAAA=&#10;" stroked="t" strokecolor="black [3213]">
                  <v:imagedata r:id="rId233" o:title=""/>
                  <v:path arrowok="t"/>
                </v:shape>
                <v:shape id="Cuadro de texto 399" o:spid="_x0000_s1154" type="#_x0000_t202" style="position:absolute;top:23463;width:43040;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J7jcYA&#10;AADcAAAADwAAAGRycy9kb3ducmV2LnhtbESPQWsCMRSE7wX/Q3iCl1KzVZG6NYpIC20v0q2X3h6b&#10;52Z187IkWV3/vSkUPA4z8w2zXPe2EWfyoXas4HmcgSAuna65UrD/eX96AREissbGMSm4UoD1avCw&#10;xFy7C3/TuYiVSBAOOSowMba5lKE0ZDGMXUucvIPzFmOSvpLa4yXBbSMnWTaXFmtOCwZb2hoqT0Vn&#10;Fexmvzvz2B3evjazqf/cd9v5sSqUGg37zSuISH28h//bH1rBdLGAvzPpC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J7jcYAAADcAAAADwAAAAAAAAAAAAAAAACYAgAAZHJz&#10;L2Rvd25yZXYueG1sUEsFBgAAAAAEAAQA9QAAAIsDAAAAAA==&#10;" stroked="f">
                  <v:textbox style="mso-fit-shape-to-text:t" inset="0,0,0,0">
                    <w:txbxContent>
                      <w:p w14:paraId="103C4EEB" w14:textId="2AAAE3FC" w:rsidR="00F73331" w:rsidRPr="00690854" w:rsidRDefault="00F73331" w:rsidP="00690854">
                        <w:pPr>
                          <w:pStyle w:val="Descripcin"/>
                          <w:ind w:firstLine="0"/>
                          <w:jc w:val="center"/>
                          <w:rPr>
                            <w:i w:val="0"/>
                            <w:noProof/>
                            <w:color w:val="auto"/>
                            <w:sz w:val="32"/>
                            <w:szCs w:val="24"/>
                          </w:rPr>
                        </w:pPr>
                        <w:bookmarkStart w:id="505" w:name="_Ref185171976"/>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8</w:t>
                        </w:r>
                        <w:r>
                          <w:rPr>
                            <w:color w:val="auto"/>
                            <w:sz w:val="22"/>
                          </w:rPr>
                          <w:fldChar w:fldCharType="end"/>
                        </w:r>
                        <w:bookmarkEnd w:id="505"/>
                        <w:r w:rsidRPr="00690854">
                          <w:rPr>
                            <w:color w:val="auto"/>
                            <w:sz w:val="22"/>
                          </w:rPr>
                          <w:t>:</w:t>
                        </w:r>
                        <w:r w:rsidRPr="00690854">
                          <w:rPr>
                            <w:i w:val="0"/>
                            <w:color w:val="auto"/>
                            <w:sz w:val="22"/>
                          </w:rPr>
                          <w:t xml:space="preserve"> Señales de tensión tomadas sobre las salidas IDAC_Pos (CH2) e IDAC_Neg (CH1) para IDAC = 250 (Fuente: elaboración propia).</w:t>
                        </w:r>
                      </w:p>
                    </w:txbxContent>
                  </v:textbox>
                </v:shape>
                <w10:wrap anchorx="margin"/>
              </v:group>
            </w:pict>
          </mc:Fallback>
        </mc:AlternateContent>
      </w:r>
      <w:r>
        <w:rPr>
          <w:color w:val="000000" w:themeColor="text1"/>
        </w:rPr>
        <w:t xml:space="preserve">En la </w:t>
      </w:r>
      <w:r w:rsidRPr="00D26C4F">
        <w:rPr>
          <w:color w:val="000000" w:themeColor="text1"/>
        </w:rPr>
        <w:fldChar w:fldCharType="begin"/>
      </w:r>
      <w:r w:rsidRPr="00D26C4F">
        <w:rPr>
          <w:color w:val="000000" w:themeColor="text1"/>
        </w:rPr>
        <w:instrText xml:space="preserve"> REF _Ref185171976 \h </w:instrText>
      </w:r>
      <w:r w:rsidRPr="00D26C4F">
        <w:rPr>
          <w:color w:val="000000" w:themeColor="text1"/>
        </w:rPr>
      </w:r>
      <w:r>
        <w:rPr>
          <w:color w:val="000000" w:themeColor="text1"/>
        </w:rPr>
        <w:instrText xml:space="preserve"> \* MERGEFORMAT </w:instrText>
      </w:r>
      <w:r w:rsidRPr="00D26C4F">
        <w:rPr>
          <w:color w:val="000000" w:themeColor="text1"/>
        </w:rPr>
        <w:fldChar w:fldCharType="separate"/>
      </w:r>
      <w:r w:rsidRPr="00D26C4F">
        <w:t xml:space="preserve">Fig. </w:t>
      </w:r>
      <w:r w:rsidRPr="00D26C4F">
        <w:rPr>
          <w:color w:val="0070C0"/>
          <w:u w:val="single"/>
        </w:rPr>
        <w:t>(</w:t>
      </w:r>
      <w:r w:rsidRPr="00D26C4F">
        <w:rPr>
          <w:noProof/>
          <w:color w:val="0070C0"/>
          <w:u w:val="single"/>
        </w:rPr>
        <w:t>3</w:t>
      </w:r>
      <w:r w:rsidRPr="00D26C4F">
        <w:rPr>
          <w:color w:val="0070C0"/>
          <w:u w:val="single"/>
        </w:rPr>
        <w:noBreakHyphen/>
      </w:r>
      <w:r w:rsidRPr="00D26C4F">
        <w:rPr>
          <w:noProof/>
          <w:color w:val="0070C0"/>
          <w:u w:val="single"/>
        </w:rPr>
        <w:t>18</w:t>
      </w:r>
      <w:r w:rsidRPr="00D26C4F">
        <w:rPr>
          <w:color w:val="000000" w:themeColor="text1"/>
        </w:rPr>
        <w:fldChar w:fldCharType="end"/>
      </w:r>
      <w:r w:rsidRPr="00D26C4F">
        <w:rPr>
          <w:color w:val="0070C0"/>
          <w:u w:val="single"/>
        </w:rPr>
        <w:t>)</w:t>
      </w:r>
      <w:r>
        <w:rPr>
          <w:color w:val="000000" w:themeColor="text1"/>
        </w:rPr>
        <w:t xml:space="preserve"> se presenta una captura del mismo punto que al anterior pero con la máxima amplitud configurada (IDAC = 250):</w:t>
      </w:r>
    </w:p>
    <w:p w14:paraId="40AFA481" w14:textId="6BA89160" w:rsidR="00690854" w:rsidRDefault="00690854" w:rsidP="00C30E55"/>
    <w:p w14:paraId="2D46CFAB" w14:textId="06AB18F8" w:rsidR="00690854" w:rsidRDefault="00690854" w:rsidP="00C30E55"/>
    <w:p w14:paraId="06B836AB" w14:textId="77777777" w:rsidR="00690854" w:rsidRDefault="00690854" w:rsidP="00C30E55"/>
    <w:p w14:paraId="343CE42C" w14:textId="77777777" w:rsidR="00690854" w:rsidRDefault="00690854" w:rsidP="00C30E55"/>
    <w:p w14:paraId="10998EB1" w14:textId="77777777" w:rsidR="00690854" w:rsidRDefault="00690854" w:rsidP="00C30E55"/>
    <w:p w14:paraId="6E03DF49" w14:textId="77777777" w:rsidR="00690854" w:rsidRDefault="00690854" w:rsidP="00C30E55"/>
    <w:p w14:paraId="2599DC32" w14:textId="77777777" w:rsidR="00690854" w:rsidRDefault="00690854" w:rsidP="00C30E55"/>
    <w:p w14:paraId="1AA13A91" w14:textId="01B3D712" w:rsidR="00690854" w:rsidRDefault="00690854" w:rsidP="00C30E55"/>
    <w:p w14:paraId="49573316" w14:textId="77777777" w:rsidR="00D26C4F" w:rsidRPr="001A1D89" w:rsidRDefault="00D26C4F" w:rsidP="00C30E55">
      <w:pPr>
        <w:rPr>
          <w:sz w:val="14"/>
        </w:rPr>
      </w:pPr>
    </w:p>
    <w:p w14:paraId="15884CB9" w14:textId="5A649071" w:rsidR="00D26C4F" w:rsidRDefault="001F721D" w:rsidP="00C30E55">
      <w:pPr>
        <w:rPr>
          <w:color w:val="000000" w:themeColor="text1"/>
        </w:rPr>
      </w:pPr>
      <w:r>
        <w:t xml:space="preserve">Realizando el mismo cálculo de corriente que para el caso anterior, nuevamente tomando de referencia R8, </w:t>
      </w:r>
      <w:r w:rsidR="00663F79">
        <w:t>la corriente de salida del IDAC será I</w:t>
      </w:r>
      <w:r w:rsidR="00663F79" w:rsidRPr="00663F79">
        <w:rPr>
          <w:vertAlign w:val="subscript"/>
        </w:rPr>
        <w:t>IDAC(250)</w:t>
      </w:r>
      <w:r w:rsidR="00663F79">
        <w:t xml:space="preserve"> = 4.4 V / 6800 </w:t>
      </w:r>
      <w:r w:rsidR="00663F79" w:rsidRPr="007B0EB5">
        <w:rPr>
          <w:color w:val="000000" w:themeColor="text1"/>
        </w:rPr>
        <w:t>Ω</w:t>
      </w:r>
      <w:r w:rsidR="00663F79">
        <w:rPr>
          <w:color w:val="000000" w:themeColor="text1"/>
        </w:rPr>
        <w:t xml:space="preserve"> = 594 uA, que se corresponde con el valor esperado con un error por defecto del 1 %, resaltando que el mejoramiento del error esta probablemente dos factores; por un lado la precisión del IDAC a escalas mayores y por el otro la precisión de la medición del osciloscopio en una escala mayor.</w:t>
      </w:r>
    </w:p>
    <w:p w14:paraId="6BB3659C" w14:textId="4F6C624D" w:rsidR="00690854" w:rsidRPr="00C30E55" w:rsidRDefault="00663F79" w:rsidP="00FB7F6A">
      <w:r>
        <w:rPr>
          <w:color w:val="000000" w:themeColor="text1"/>
        </w:rPr>
        <w:t>En relación a los sobrepicos presentes en la señal de tensión de IDAC_Neg</w:t>
      </w:r>
      <w:r w:rsidR="00FB7F6A">
        <w:rPr>
          <w:color w:val="000000" w:themeColor="text1"/>
        </w:rPr>
        <w:t xml:space="preserve">, por la topología del circuito, las mismas están asociadas a las transiciones de corriente que se dan en las ramas del circuito de realimentación negativa cuando el PSoC conmuta de una entrada a la siguiente, fenómeno que no </w:t>
      </w:r>
      <w:r w:rsidR="00FB7F6A">
        <w:rPr>
          <w:color w:val="000000" w:themeColor="text1"/>
        </w:rPr>
        <w:lastRenderedPageBreak/>
        <w:t>se manifiesta en la tensión de IDAC_Neg dado que virtualmente sólo está conectado a tierra mediante R8 sin ninguna derivación hacia el AO y contracorriente que pueda provenir del mismo.</w:t>
      </w:r>
    </w:p>
    <w:p w14:paraId="60AE3C70" w14:textId="0232D182" w:rsidR="00BC4754" w:rsidRDefault="00BC4754" w:rsidP="00C30E55">
      <w:pPr>
        <w:pStyle w:val="Ttulo4"/>
        <w:numPr>
          <w:ilvl w:val="3"/>
          <w:numId w:val="1"/>
        </w:numPr>
      </w:pPr>
      <w:r>
        <w:t>Conversor i-V</w:t>
      </w:r>
      <w:r w:rsidR="00C30E55">
        <w:t>-I</w:t>
      </w:r>
    </w:p>
    <w:p w14:paraId="0C0411F9" w14:textId="4B192B7E" w:rsidR="00FB7F6A" w:rsidRPr="0021221F" w:rsidRDefault="00341642" w:rsidP="00FB7F6A">
      <w:r>
        <w:rPr>
          <w:noProof/>
          <w:lang w:val="es-AR"/>
        </w:rPr>
        <mc:AlternateContent>
          <mc:Choice Requires="wpg">
            <w:drawing>
              <wp:anchor distT="0" distB="0" distL="114300" distR="114300" simplePos="0" relativeHeight="251951104" behindDoc="0" locked="0" layoutInCell="1" allowOverlap="1" wp14:anchorId="0CB1DFF6" wp14:editId="2097329B">
                <wp:simplePos x="0" y="0"/>
                <wp:positionH relativeFrom="margin">
                  <wp:align>center</wp:align>
                </wp:positionH>
                <wp:positionV relativeFrom="paragraph">
                  <wp:posOffset>2343665</wp:posOffset>
                </wp:positionV>
                <wp:extent cx="4537075" cy="2846718"/>
                <wp:effectExtent l="0" t="19050" r="0" b="0"/>
                <wp:wrapNone/>
                <wp:docPr id="402" name="Grupo 402"/>
                <wp:cNvGraphicFramePr/>
                <a:graphic xmlns:a="http://schemas.openxmlformats.org/drawingml/2006/main">
                  <a:graphicData uri="http://schemas.microsoft.com/office/word/2010/wordprocessingGroup">
                    <wpg:wgp>
                      <wpg:cNvGrpSpPr/>
                      <wpg:grpSpPr>
                        <a:xfrm>
                          <a:off x="0" y="0"/>
                          <a:ext cx="4537075" cy="2846718"/>
                          <a:chOff x="0" y="0"/>
                          <a:chExt cx="4537075" cy="2846718"/>
                        </a:xfrm>
                      </wpg:grpSpPr>
                      <pic:pic xmlns:pic="http://schemas.openxmlformats.org/drawingml/2006/picture">
                        <pic:nvPicPr>
                          <pic:cNvPr id="384" name="Imagen 384"/>
                          <pic:cNvPicPr>
                            <a:picLocks noChangeAspect="1"/>
                          </pic:cNvPicPr>
                        </pic:nvPicPr>
                        <pic:blipFill>
                          <a:blip r:embed="rId234">
                            <a:extLst>
                              <a:ext uri="{28A0092B-C50C-407E-A947-70E740481C1C}">
                                <a14:useLocalDpi xmlns:a14="http://schemas.microsoft.com/office/drawing/2010/main" val="0"/>
                              </a:ext>
                            </a:extLst>
                          </a:blip>
                          <a:stretch>
                            <a:fillRect/>
                          </a:stretch>
                        </pic:blipFill>
                        <pic:spPr>
                          <a:xfrm>
                            <a:off x="362309" y="0"/>
                            <a:ext cx="3810000" cy="2286000"/>
                          </a:xfrm>
                          <a:prstGeom prst="rect">
                            <a:avLst/>
                          </a:prstGeom>
                          <a:ln>
                            <a:solidFill>
                              <a:schemeClr val="tx1"/>
                            </a:solidFill>
                          </a:ln>
                        </pic:spPr>
                      </pic:pic>
                      <wps:wsp>
                        <wps:cNvPr id="401" name="Cuadro de texto 401"/>
                        <wps:cNvSpPr txBox="1"/>
                        <wps:spPr>
                          <a:xfrm>
                            <a:off x="0" y="2337436"/>
                            <a:ext cx="4537075" cy="509282"/>
                          </a:xfrm>
                          <a:prstGeom prst="rect">
                            <a:avLst/>
                          </a:prstGeom>
                          <a:solidFill>
                            <a:prstClr val="white"/>
                          </a:solidFill>
                          <a:ln>
                            <a:noFill/>
                          </a:ln>
                          <a:effectLst/>
                        </wps:spPr>
                        <wps:txbx>
                          <w:txbxContent>
                            <w:p w14:paraId="356674ED" w14:textId="0CB4E0D8" w:rsidR="00F73331" w:rsidRPr="00690854" w:rsidRDefault="00F73331" w:rsidP="00690854">
                              <w:pPr>
                                <w:pStyle w:val="Descripcin"/>
                                <w:ind w:firstLine="0"/>
                                <w:jc w:val="center"/>
                                <w:rPr>
                                  <w:i w:val="0"/>
                                  <w:noProof/>
                                  <w:color w:val="auto"/>
                                  <w:sz w:val="32"/>
                                  <w:szCs w:val="24"/>
                                </w:rPr>
                              </w:pPr>
                              <w:bookmarkStart w:id="506" w:name="_Ref185179900"/>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9</w:t>
                              </w:r>
                              <w:r>
                                <w:rPr>
                                  <w:color w:val="auto"/>
                                  <w:sz w:val="22"/>
                                </w:rPr>
                                <w:fldChar w:fldCharType="end"/>
                              </w:r>
                              <w:bookmarkEnd w:id="506"/>
                              <w:r w:rsidRPr="00690854">
                                <w:rPr>
                                  <w:color w:val="auto"/>
                                  <w:sz w:val="22"/>
                                </w:rPr>
                                <w:t>:</w:t>
                              </w:r>
                              <w:r w:rsidRPr="00690854">
                                <w:rPr>
                                  <w:i w:val="0"/>
                                  <w:color w:val="auto"/>
                                  <w:sz w:val="22"/>
                                </w:rPr>
                                <w:t xml:space="preserve"> Señal de tensión presente en el PIN 1 del TL082, de disparo de las bases de Q3 y Q4 (CH1) y señal de corriente medida sobre un shunt de 1 kΩ con; IDAC = 250, F=555 Hz, CT = 16 %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CB1DFF6" id="Grupo 402" o:spid="_x0000_s1155" style="position:absolute;left:0;text-align:left;margin-left:0;margin-top:184.55pt;width:357.25pt;height:224.15pt;z-index:251951104;mso-position-horizontal:center;mso-position-horizontal-relative:margin;mso-height-relative:margin" coordsize="4537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">
                <v:shape id="Imagen 384" o:spid="_x0000_s1156" type="#_x0000_t75" style="position:absolute;left:3623;width:3810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3+/FAAAA3AAAAA8AAABkcnMvZG93bnJldi54bWxEj0FrwkAUhO8F/8PyhF6KbmyrhOgaYqBQ&#10;6KkqQm6P7DMJZt+G3W1M/323UOhxmJlvmF0+mV6M5HxnWcFqmYAgrq3uuFFwPr0tUhA+IGvsLZOC&#10;b/KQ72cPO8y0vfMnjcfQiAhhn6GCNoQhk9LXLRn0SzsQR+9qncEQpWukdniPcNPL5yTZSIMdx4UW&#10;Bypbqm/HL6OgMGVSVpVZXes1X57C5QMPo1PqcT4VWxCBpvAf/mu/awUv6Sv8nolHQO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P9/vxQAAANwAAAAPAAAAAAAAAAAAAAAA&#10;AJ8CAABkcnMvZG93bnJldi54bWxQSwUGAAAAAAQABAD3AAAAkQMAAAAA&#10;" stroked="t" strokecolor="black [3213]">
                  <v:imagedata r:id="rId235" o:title=""/>
                  <v:path arrowok="t"/>
                </v:shape>
                <v:shape id="Cuadro de texto 401" o:spid="_x0000_s1157" type="#_x0000_t202" style="position:absolute;top:23374;width:45370;height:5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WwFMUA&#10;AADcAAAADwAAAGRycy9kb3ducmV2LnhtbESPT2sCMRTE70K/Q3gFL1KzLiKyNYrVCj20B614fmxe&#10;dxc3L0uS/fftG6HQ4zAzv2E2u8HUoiPnK8sKFvMEBHFudcWFguv36WUNwgdkjbVlUjCSh932abLB&#10;TNuez9RdQiEihH2GCsoQmkxKn5dk0M9tQxy9H+sMhihdIbXDPsJNLdMkWUmDFceFEhs6lJTfL61R&#10;sDq6tj/zYXa8vn/iV1Okt7fxptT0edi/ggg0hP/wX/tDK1gmC3ic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bAUxQAAANwAAAAPAAAAAAAAAAAAAAAAAJgCAABkcnMv&#10;ZG93bnJldi54bWxQSwUGAAAAAAQABAD1AAAAigMAAAAA&#10;" stroked="f">
                  <v:textbox inset="0,0,0,0">
                    <w:txbxContent>
                      <w:p w14:paraId="356674ED" w14:textId="0CB4E0D8" w:rsidR="00F73331" w:rsidRPr="00690854" w:rsidRDefault="00F73331" w:rsidP="00690854">
                        <w:pPr>
                          <w:pStyle w:val="Descripcin"/>
                          <w:ind w:firstLine="0"/>
                          <w:jc w:val="center"/>
                          <w:rPr>
                            <w:i w:val="0"/>
                            <w:noProof/>
                            <w:color w:val="auto"/>
                            <w:sz w:val="32"/>
                            <w:szCs w:val="24"/>
                          </w:rPr>
                        </w:pPr>
                        <w:bookmarkStart w:id="507" w:name="_Ref185179900"/>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9</w:t>
                        </w:r>
                        <w:r>
                          <w:rPr>
                            <w:color w:val="auto"/>
                            <w:sz w:val="22"/>
                          </w:rPr>
                          <w:fldChar w:fldCharType="end"/>
                        </w:r>
                        <w:bookmarkEnd w:id="507"/>
                        <w:r w:rsidRPr="00690854">
                          <w:rPr>
                            <w:color w:val="auto"/>
                            <w:sz w:val="22"/>
                          </w:rPr>
                          <w:t>:</w:t>
                        </w:r>
                        <w:r w:rsidRPr="00690854">
                          <w:rPr>
                            <w:i w:val="0"/>
                            <w:color w:val="auto"/>
                            <w:sz w:val="22"/>
                          </w:rPr>
                          <w:t xml:space="preserve"> Señal de tensión presente en el PIN 1 del TL082, de disparo de las bases de Q3 y Q4 (CH1) y señal de corriente medida sobre un shunt de 1 kΩ con; IDAC = 250, F=555 Hz, CT = 16 % (Fuente: elaboración propia).</w:t>
                        </w:r>
                      </w:p>
                    </w:txbxContent>
                  </v:textbox>
                </v:shape>
                <w10:wrap anchorx="margin"/>
              </v:group>
            </w:pict>
          </mc:Fallback>
        </mc:AlternateContent>
      </w:r>
      <w:r w:rsidR="001A1D89">
        <w:t>Continuando con las etapas subsiguientes hacia el acople con la carga (cable paciente)</w:t>
      </w:r>
      <w:r w:rsidR="0021221F">
        <w:t>,</w:t>
      </w:r>
      <w:r w:rsidR="001A1D89">
        <w:t xml:space="preserve"> </w:t>
      </w:r>
      <w:r w:rsidR="0021221F">
        <w:t>l</w:t>
      </w:r>
      <w:r w:rsidR="001A1D89">
        <w:t xml:space="preserve">a etapa del </w:t>
      </w:r>
      <w:r w:rsidR="001A1D89" w:rsidRPr="001A1D89">
        <w:rPr>
          <w:i/>
        </w:rPr>
        <w:t>Conversor i-V equilibrado</w:t>
      </w:r>
      <w:r w:rsidR="001A1D89">
        <w:t xml:space="preserve"> </w:t>
      </w:r>
      <w:r w:rsidR="0021221F">
        <w:t>se vincula a las b</w:t>
      </w:r>
      <w:r w:rsidR="001A1D89">
        <w:t xml:space="preserve">ases de los transistores de activación del </w:t>
      </w:r>
      <w:r w:rsidR="001A1D89" w:rsidRPr="001A1D89">
        <w:rPr>
          <w:i/>
        </w:rPr>
        <w:t>Conversor V-I bipolar</w:t>
      </w:r>
      <w:r w:rsidR="0021221F">
        <w:t xml:space="preserve"> mediante un seguidor de tensión implementado también con un AO. En este punto es importante analizar la relación entre la tensión de salida de la etapa con AO y la corriente de salida que circula por la carga de prueba (eventualmente un sujeto a electroestimular) a los fines de corroborar su relación temporal y de amplitud. </w:t>
      </w:r>
      <w:r w:rsidR="0021221F" w:rsidRPr="0021221F">
        <w:t xml:space="preserve">En la </w:t>
      </w:r>
      <w:r w:rsidR="0021221F" w:rsidRPr="0021221F">
        <w:fldChar w:fldCharType="begin"/>
      </w:r>
      <w:r w:rsidR="0021221F" w:rsidRPr="0021221F">
        <w:instrText xml:space="preserve"> REF _Ref185179900 \h </w:instrText>
      </w:r>
      <w:r w:rsidR="0021221F">
        <w:instrText xml:space="preserve"> \* MERGEFORMAT </w:instrText>
      </w:r>
      <w:r w:rsidR="0021221F" w:rsidRPr="0021221F">
        <w:fldChar w:fldCharType="separate"/>
      </w:r>
      <w:r w:rsidR="0021221F" w:rsidRPr="0021221F">
        <w:t xml:space="preserve">Fig. </w:t>
      </w:r>
      <w:r w:rsidR="0021221F" w:rsidRPr="0021221F">
        <w:rPr>
          <w:color w:val="0070C0"/>
        </w:rPr>
        <w:t>(</w:t>
      </w:r>
      <w:r w:rsidR="0021221F" w:rsidRPr="0021221F">
        <w:rPr>
          <w:noProof/>
          <w:color w:val="0070C0"/>
        </w:rPr>
        <w:t>3</w:t>
      </w:r>
      <w:r w:rsidR="0021221F" w:rsidRPr="0021221F">
        <w:rPr>
          <w:color w:val="0070C0"/>
        </w:rPr>
        <w:noBreakHyphen/>
      </w:r>
      <w:r w:rsidR="0021221F" w:rsidRPr="0021221F">
        <w:rPr>
          <w:noProof/>
          <w:color w:val="0070C0"/>
        </w:rPr>
        <w:t>19</w:t>
      </w:r>
      <w:r w:rsidR="0021221F" w:rsidRPr="0021221F">
        <w:fldChar w:fldCharType="end"/>
      </w:r>
      <w:r w:rsidR="0021221F" w:rsidRPr="0021221F">
        <w:rPr>
          <w:color w:val="0070C0"/>
        </w:rPr>
        <w:t>)</w:t>
      </w:r>
      <w:r w:rsidR="0021221F">
        <w:t xml:space="preserve"> se presenta una captura donde se visualiza la tensión de salida de seguidor de tensión (que responde linealmente con ganancia unidad a la salida del </w:t>
      </w:r>
      <w:r w:rsidR="0021221F">
        <w:rPr>
          <w:i/>
        </w:rPr>
        <w:t>Conversor i-V equilibrado</w:t>
      </w:r>
      <w:r w:rsidR="0021221F">
        <w:t>)</w:t>
      </w:r>
      <w:r>
        <w:t xml:space="preserve"> y la señal de corriente sobre la carga medida indirectamente a partir de un shunt de 1 k</w:t>
      </w:r>
      <w:r w:rsidRPr="00341642">
        <w:t>Ω</w:t>
      </w:r>
      <w:r>
        <w:t>.</w:t>
      </w:r>
    </w:p>
    <w:p w14:paraId="7770643A" w14:textId="0C4B982A" w:rsidR="00C30E55" w:rsidRDefault="00C30E55" w:rsidP="00C30E55"/>
    <w:p w14:paraId="795507A5" w14:textId="6390F413" w:rsidR="00C30E55" w:rsidRDefault="00C30E55" w:rsidP="00C30E55"/>
    <w:p w14:paraId="4E134D03" w14:textId="3C53B1BF" w:rsidR="00C30E55" w:rsidRDefault="00C30E55" w:rsidP="00C30E55"/>
    <w:p w14:paraId="557E4088" w14:textId="3DBD7249" w:rsidR="00C30E55" w:rsidRDefault="00C30E55" w:rsidP="00C30E55"/>
    <w:p w14:paraId="677E9671" w14:textId="0A29C107" w:rsidR="00C30E55" w:rsidRDefault="00C30E55" w:rsidP="00C30E55"/>
    <w:p w14:paraId="7E5E629C" w14:textId="01416024" w:rsidR="00C30E55" w:rsidRDefault="00C30E55" w:rsidP="00C30E55"/>
    <w:p w14:paraId="79E903EE" w14:textId="2C13B5A5" w:rsidR="00690854" w:rsidRDefault="00690854" w:rsidP="00C30E55"/>
    <w:p w14:paraId="7B48BFC9" w14:textId="7A9C2146" w:rsidR="00690854" w:rsidRDefault="00690854" w:rsidP="00C30E55"/>
    <w:p w14:paraId="6211956F" w14:textId="20F1BD00" w:rsidR="00C30E55" w:rsidRPr="000C410C" w:rsidRDefault="00C30E55" w:rsidP="00C30E55">
      <w:pPr>
        <w:rPr>
          <w:sz w:val="12"/>
        </w:rPr>
      </w:pPr>
    </w:p>
    <w:p w14:paraId="16B553F1" w14:textId="2748F207" w:rsidR="00EF1160" w:rsidRDefault="009D1C05" w:rsidP="000C410C">
      <w:r>
        <w:t>Analizando la salida del AO (canal 1, azul) vemos que se encuentra en estado de saturación, considerando que se alimenta con ±12 V, si bien existe un leve desequilibrio entre la saturación es positivo que en negativo según la lectura del instrumento, producto de registros de transitorios, en el trazado de las señales puede verse como la saturación guarda una adecuada simetría. Al estar configurado el IDAC al máximo valor, esta saturación es la esperada</w:t>
      </w:r>
      <w:r w:rsidR="00EF1160">
        <w:t>, y en consecuencia, el valor máximo de tensión positiva controla el valor máximo de corriente anódica, limitada por el equivalente serie entre RV1 y R15 o R5 o R17, dependiendo del CT que este configurado. Para el caso, la corriente anódica máxima es I</w:t>
      </w:r>
      <w:r w:rsidR="00EF1160" w:rsidRPr="00EF1160">
        <w:rPr>
          <w:vertAlign w:val="subscript"/>
        </w:rPr>
        <w:t xml:space="preserve">a-mx </w:t>
      </w:r>
      <w:r w:rsidR="00EF1160">
        <w:t>= 500 uA y la catódica máxima en I</w:t>
      </w:r>
      <w:r w:rsidR="00EF1160" w:rsidRPr="00EF1160">
        <w:rPr>
          <w:vertAlign w:val="subscript"/>
        </w:rPr>
        <w:t xml:space="preserve">c_mx </w:t>
      </w:r>
      <w:r w:rsidR="00EF1160">
        <w:t>= 2.8 mA. También es apreciable en las lecturas de la gráfica la precisión tanto en frecuencia como en el CT configurado</w:t>
      </w:r>
      <w:r w:rsidR="000C410C">
        <w:t xml:space="preserve"> que, salvando la </w:t>
      </w:r>
      <w:r w:rsidR="000C410C">
        <w:lastRenderedPageBreak/>
        <w:t>incertidumbre de cálculo del osciloscopio, se encuentran en el 3.75 % por defecto para el CT y del 0.5 % para la frecuencia</w:t>
      </w:r>
      <w:r w:rsidR="00EF1160">
        <w:t>.</w:t>
      </w:r>
      <w:r w:rsidR="000C410C">
        <w:t xml:space="preserve"> Cabe destacar que la principal fuente de error en el CT radica en el tiempo de subida y bajada del flanco de corriente de salida, generando un ancho de pulso menor en el pico negativo que entre el fin e inicio de los picos positivos consecutivos.</w:t>
      </w:r>
    </w:p>
    <w:p w14:paraId="3479B3D6" w14:textId="177A0500" w:rsidR="000C410C" w:rsidRDefault="000C410C" w:rsidP="000C410C">
      <w:r>
        <w:t>Otro aspecto importante que resultó necesario analizar fue, en qué medida se veía afectada la fuente de alta tensi</w:t>
      </w:r>
      <w:r w:rsidR="005371F5">
        <w:t>ón no regulada</w:t>
      </w:r>
      <w:r>
        <w:t xml:space="preserve"> V</w:t>
      </w:r>
      <w:r w:rsidRPr="000C410C">
        <w:rPr>
          <w:vertAlign w:val="subscript"/>
        </w:rPr>
        <w:t>AT</w:t>
      </w:r>
      <w:r>
        <w:t>-</w:t>
      </w:r>
      <w:r w:rsidR="005371F5">
        <w:t>, dado que la misma debe actuar como sumidero del pico de corriente más alto de la señal (corriente catódica), incluso es ésta corriente la principal referencia de la señal el términos de amplitud, dado que a partir de su valor se define el de la corriente anódica, a los fines de garantizar un valor medio nulo para evitar la acumulación de carga en la interfaz electrodo-piel.</w:t>
      </w:r>
      <w:r w:rsidR="009B5F24">
        <w:t xml:space="preserve"> </w:t>
      </w:r>
    </w:p>
    <w:p w14:paraId="47FE3682" w14:textId="1C5F7DBD" w:rsidR="0001605E" w:rsidRPr="008609D6" w:rsidRDefault="009B5F24" w:rsidP="0001605E">
      <w:pPr>
        <w:rPr>
          <w:color w:val="000000" w:themeColor="text1"/>
        </w:rPr>
      </w:pPr>
      <w:r>
        <w:t xml:space="preserve">Si retomamos los datos plasmados en el Subtítulo </w:t>
      </w:r>
      <w:r w:rsidRPr="009B5F24">
        <w:rPr>
          <w:color w:val="0070C0"/>
          <w:u w:val="single"/>
        </w:rPr>
        <w:t>(</w:t>
      </w:r>
      <w:r w:rsidRPr="009B5F24">
        <w:rPr>
          <w:color w:val="0070C0"/>
          <w:u w:val="single"/>
        </w:rPr>
        <w:fldChar w:fldCharType="begin"/>
      </w:r>
      <w:r w:rsidRPr="009B5F24">
        <w:rPr>
          <w:color w:val="0070C0"/>
          <w:u w:val="single"/>
        </w:rPr>
        <w:instrText xml:space="preserve"> REF _Ref185188932 \r \h </w:instrText>
      </w:r>
      <w:r w:rsidRPr="009B5F24">
        <w:rPr>
          <w:color w:val="0070C0"/>
          <w:u w:val="single"/>
        </w:rPr>
      </w:r>
      <w:r w:rsidRPr="009B5F24">
        <w:rPr>
          <w:color w:val="0070C0"/>
          <w:u w:val="single"/>
        </w:rPr>
        <w:fldChar w:fldCharType="separate"/>
      </w:r>
      <w:r w:rsidRPr="009B5F24">
        <w:rPr>
          <w:color w:val="0070C0"/>
          <w:u w:val="single"/>
        </w:rPr>
        <w:t>3.1.2.4)</w:t>
      </w:r>
      <w:r w:rsidRPr="009B5F24">
        <w:fldChar w:fldCharType="end"/>
      </w:r>
      <w:r>
        <w:t>, para una demanda de 2.41 mA en desequilibrio sobre la salida V</w:t>
      </w:r>
      <w:r w:rsidRPr="009B5F24">
        <w:rPr>
          <w:vertAlign w:val="subscript"/>
        </w:rPr>
        <w:t>AT</w:t>
      </w:r>
      <w:r>
        <w:t>-, la tensión descendía hasta un valor estable de 124 V, punto en el cual</w:t>
      </w:r>
      <w:r w:rsidR="0040527D">
        <w:t>:</w:t>
      </w:r>
      <w:r>
        <w:t xml:space="preserve"> la capacidad de carga de C3 mediante el rectificador de media onda establecido por D2 y la tasa de descarga hacia la resistencia de sangrado </w:t>
      </w:r>
      <w:r w:rsidR="0040527D">
        <w:t>(R3-R4) y la carga asociada en paralelo se igualan. Esta situación en principio fijaría cuál sería el valor máximo de resistencia para el cual la salida V</w:t>
      </w:r>
      <w:r w:rsidR="0040527D" w:rsidRPr="0040527D">
        <w:rPr>
          <w:vertAlign w:val="subscript"/>
        </w:rPr>
        <w:t>AT</w:t>
      </w:r>
      <w:r w:rsidR="0040527D">
        <w:t xml:space="preserve">- puede garantizar una determinada corriente, y por ende las limitaciones de la fuente de corriente </w:t>
      </w:r>
      <w:r w:rsidR="0001605E">
        <w:t>que tenga a VAT- como fuente de energía</w:t>
      </w:r>
      <w:r w:rsidR="0040527D">
        <w:t>.</w:t>
      </w:r>
      <w:r w:rsidR="0001605E">
        <w:t xml:space="preserve"> Para describir el fenómeno que sucede utilizando las salidas en alta tensión en la presente aplicación, en </w:t>
      </w:r>
      <w:r w:rsidR="0001605E" w:rsidRPr="008609D6">
        <w:t xml:space="preserve">la </w:t>
      </w:r>
      <w:r w:rsidR="0001605E" w:rsidRPr="008609D6">
        <w:fldChar w:fldCharType="begin"/>
      </w:r>
      <w:r w:rsidR="0001605E" w:rsidRPr="008609D6">
        <w:instrText xml:space="preserve"> REF _Ref185189905 \h </w:instrText>
      </w:r>
      <w:r w:rsidR="0001605E">
        <w:instrText xml:space="preserve"> \* MERGEFORMAT </w:instrText>
      </w:r>
      <w:r w:rsidR="0001605E" w:rsidRPr="008609D6">
        <w:fldChar w:fldCharType="separate"/>
      </w:r>
      <w:r w:rsidR="0001605E" w:rsidRPr="008609D6">
        <w:t xml:space="preserve">Fig. </w:t>
      </w:r>
      <w:r w:rsidR="0001605E" w:rsidRPr="008609D6">
        <w:rPr>
          <w:color w:val="0070C0"/>
          <w:u w:val="single"/>
        </w:rPr>
        <w:t>(</w:t>
      </w:r>
      <w:r w:rsidR="0001605E" w:rsidRPr="008609D6">
        <w:rPr>
          <w:noProof/>
          <w:color w:val="0070C0"/>
          <w:u w:val="single"/>
        </w:rPr>
        <w:t>3</w:t>
      </w:r>
      <w:r w:rsidR="0001605E" w:rsidRPr="008609D6">
        <w:rPr>
          <w:color w:val="0070C0"/>
          <w:u w:val="single"/>
        </w:rPr>
        <w:noBreakHyphen/>
      </w:r>
      <w:r w:rsidR="0001605E" w:rsidRPr="008609D6">
        <w:rPr>
          <w:noProof/>
          <w:color w:val="0070C0"/>
          <w:u w:val="single"/>
        </w:rPr>
        <w:t>20</w:t>
      </w:r>
      <w:r w:rsidR="0001605E" w:rsidRPr="008609D6">
        <w:fldChar w:fldCharType="end"/>
      </w:r>
      <w:r w:rsidR="0001605E" w:rsidRPr="008609D6">
        <w:rPr>
          <w:color w:val="0070C0"/>
          <w:u w:val="single"/>
        </w:rPr>
        <w:t>)</w:t>
      </w:r>
      <w:r w:rsidR="0001605E">
        <w:rPr>
          <w:color w:val="000000" w:themeColor="text1"/>
        </w:rPr>
        <w:t xml:space="preserve"> se presenta una captura que muestra la señal de electroestimulación con el rizado presente en la salida V</w:t>
      </w:r>
      <w:r w:rsidR="0001605E" w:rsidRPr="008609D6">
        <w:rPr>
          <w:color w:val="000000" w:themeColor="text1"/>
          <w:vertAlign w:val="subscript"/>
        </w:rPr>
        <w:t>AT</w:t>
      </w:r>
      <w:r w:rsidR="0001605E">
        <w:rPr>
          <w:color w:val="000000" w:themeColor="text1"/>
        </w:rPr>
        <w:t>-:</w:t>
      </w:r>
    </w:p>
    <w:p w14:paraId="3F1E81EE" w14:textId="13D0A12E" w:rsidR="009B5F24" w:rsidRDefault="0001605E" w:rsidP="000C410C">
      <w:r>
        <w:rPr>
          <w:noProof/>
          <w:lang w:val="es-AR"/>
        </w:rPr>
        <mc:AlternateContent>
          <mc:Choice Requires="wpg">
            <w:drawing>
              <wp:anchor distT="0" distB="0" distL="114300" distR="114300" simplePos="0" relativeHeight="251954176" behindDoc="0" locked="0" layoutInCell="1" allowOverlap="1" wp14:anchorId="20F05D9D" wp14:editId="637D1FBA">
                <wp:simplePos x="0" y="0"/>
                <wp:positionH relativeFrom="margin">
                  <wp:align>center</wp:align>
                </wp:positionH>
                <wp:positionV relativeFrom="paragraph">
                  <wp:posOffset>11430</wp:posOffset>
                </wp:positionV>
                <wp:extent cx="5650230" cy="2725420"/>
                <wp:effectExtent l="0" t="19050" r="7620" b="0"/>
                <wp:wrapNone/>
                <wp:docPr id="404" name="Grupo 404"/>
                <wp:cNvGraphicFramePr/>
                <a:graphic xmlns:a="http://schemas.openxmlformats.org/drawingml/2006/main">
                  <a:graphicData uri="http://schemas.microsoft.com/office/word/2010/wordprocessingGroup">
                    <wpg:wgp>
                      <wpg:cNvGrpSpPr/>
                      <wpg:grpSpPr>
                        <a:xfrm>
                          <a:off x="0" y="0"/>
                          <a:ext cx="5650230" cy="2725420"/>
                          <a:chOff x="-612319" y="0"/>
                          <a:chExt cx="5650230" cy="2725947"/>
                        </a:xfrm>
                      </wpg:grpSpPr>
                      <pic:pic xmlns:pic="http://schemas.openxmlformats.org/drawingml/2006/picture">
                        <pic:nvPicPr>
                          <pic:cNvPr id="369" name="Imagen 369"/>
                          <pic:cNvPicPr>
                            <a:picLocks noChangeAspect="1"/>
                          </pic:cNvPicPr>
                        </pic:nvPicPr>
                        <pic:blipFill rotWithShape="1">
                          <a:blip r:embed="rId236">
                            <a:extLst>
                              <a:ext uri="{28A0092B-C50C-407E-A947-70E740481C1C}">
                                <a14:useLocalDpi xmlns:a14="http://schemas.microsoft.com/office/drawing/2010/main" val="0"/>
                              </a:ext>
                            </a:extLst>
                          </a:blip>
                          <a:srcRect l="-1" r="20501"/>
                          <a:stretch/>
                        </pic:blipFill>
                        <pic:spPr bwMode="auto">
                          <a:xfrm>
                            <a:off x="577970" y="0"/>
                            <a:ext cx="3028950" cy="2286000"/>
                          </a:xfrm>
                          <a:prstGeom prst="rect">
                            <a:avLst/>
                          </a:prstGeom>
                          <a:ln>
                            <a:solidFill>
                              <a:schemeClr val="tx1"/>
                            </a:solidFill>
                          </a:ln>
                          <a:extLst>
                            <a:ext uri="{53640926-AAD7-44D8-BBD7-CCE9431645EC}">
                              <a14:shadowObscured xmlns:a14="http://schemas.microsoft.com/office/drawing/2010/main"/>
                            </a:ext>
                          </a:extLst>
                        </pic:spPr>
                      </pic:pic>
                      <wps:wsp>
                        <wps:cNvPr id="403" name="Cuadro de texto 403"/>
                        <wps:cNvSpPr txBox="1"/>
                        <wps:spPr>
                          <a:xfrm>
                            <a:off x="-612319" y="2363470"/>
                            <a:ext cx="5650230" cy="362477"/>
                          </a:xfrm>
                          <a:prstGeom prst="rect">
                            <a:avLst/>
                          </a:prstGeom>
                          <a:solidFill>
                            <a:prstClr val="white"/>
                          </a:solidFill>
                          <a:ln>
                            <a:noFill/>
                          </a:ln>
                          <a:effectLst/>
                        </wps:spPr>
                        <wps:txbx>
                          <w:txbxContent>
                            <w:p w14:paraId="23E0D36E" w14:textId="62C4CA78" w:rsidR="00F73331" w:rsidRPr="00690854" w:rsidRDefault="00F73331" w:rsidP="00690854">
                              <w:pPr>
                                <w:pStyle w:val="Descripcin"/>
                                <w:ind w:firstLine="0"/>
                                <w:jc w:val="center"/>
                                <w:rPr>
                                  <w:i w:val="0"/>
                                  <w:noProof/>
                                  <w:color w:val="auto"/>
                                  <w:sz w:val="32"/>
                                  <w:szCs w:val="24"/>
                                </w:rPr>
                              </w:pPr>
                              <w:bookmarkStart w:id="508" w:name="_Ref18518990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0</w:t>
                              </w:r>
                              <w:r>
                                <w:rPr>
                                  <w:color w:val="auto"/>
                                  <w:sz w:val="22"/>
                                </w:rPr>
                                <w:fldChar w:fldCharType="end"/>
                              </w:r>
                              <w:bookmarkEnd w:id="508"/>
                              <w:r w:rsidRPr="00690854">
                                <w:rPr>
                                  <w:color w:val="auto"/>
                                  <w:sz w:val="22"/>
                                </w:rPr>
                                <w:t>:</w:t>
                              </w:r>
                              <w:r w:rsidRPr="00690854">
                                <w:rPr>
                                  <w:i w:val="0"/>
                                  <w:color w:val="auto"/>
                                  <w:sz w:val="22"/>
                                </w:rPr>
                                <w:t xml:space="preserve"> Rizado (invertido) sobre la alimentación V</w:t>
                              </w:r>
                              <w:r w:rsidRPr="00690854">
                                <w:rPr>
                                  <w:i w:val="0"/>
                                  <w:color w:val="auto"/>
                                  <w:sz w:val="22"/>
                                  <w:vertAlign w:val="subscript"/>
                                </w:rPr>
                                <w:t>AT</w:t>
                              </w:r>
                              <w:r w:rsidRPr="00690854">
                                <w:rPr>
                                  <w:i w:val="0"/>
                                  <w:color w:val="auto"/>
                                  <w:sz w:val="22"/>
                                </w:rPr>
                                <w:t>-</w:t>
                              </w:r>
                              <w:r>
                                <w:rPr>
                                  <w:i w:val="0"/>
                                  <w:color w:val="auto"/>
                                  <w:sz w:val="22"/>
                                </w:rPr>
                                <w:t>,</w:t>
                              </w:r>
                              <w:r w:rsidRPr="00690854">
                                <w:rPr>
                                  <w:i w:val="0"/>
                                  <w:color w:val="auto"/>
                                  <w:sz w:val="22"/>
                                </w:rPr>
                                <w:t xml:space="preserve"> contrastado con la señal de electroestimulación medida sobre un shunt de 1 kΩ con el IDAC = 250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05D9D" id="Grupo 404" o:spid="_x0000_s1158" style="position:absolute;left:0;text-align:left;margin-left:0;margin-top:.9pt;width:444.9pt;height:214.6pt;z-index:251954176;mso-position-horizontal:center;mso-position-horizontal-relative:margin;mso-width-relative:margin;mso-height-relative:margin" coordorigin="-6123" coordsize="56502,27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">
                <v:shape id="Imagen 369" o:spid="_x0000_s1159" type="#_x0000_t75" style="position:absolute;left:5779;width:3029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NQ/zDAAAA3AAAAA8AAABkcnMvZG93bnJldi54bWxEj9FqAjEURN8L/kO4Qt9qVgtSV6Noi+BT&#10;sasfcHdz3axubpZN1Pj3plDo4zAzZ5jFKtpW3Kj3jWMF41EGgrhyuuFawfGwffsA4QOyxtYxKXiQ&#10;h9Vy8LLAXLs7/9CtCLVIEPY5KjAhdLmUvjJk0Y9cR5y8k+sthiT7Wuoe7wluWznJsqm02HBaMNjR&#10;p6HqUlytgq/2u+aSY9yX+0d5cufNpDBGqddhXM9BBIrhP/zX3mkF79MZ/J5JR0A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g1D/MMAAADcAAAADwAAAAAAAAAAAAAAAACf&#10;AgAAZHJzL2Rvd25yZXYueG1sUEsFBgAAAAAEAAQA9wAAAI8DAAAAAA==&#10;" stroked="t" strokecolor="black [3213]">
                  <v:imagedata r:id="rId237" o:title="" cropleft="-1f" cropright="13436f"/>
                  <v:path arrowok="t"/>
                </v:shape>
                <v:shape id="Cuadro de texto 403" o:spid="_x0000_s1160" type="#_x0000_t202" style="position:absolute;left:-6123;top:23634;width:56502;height:3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uL+MYA&#10;AADcAAAADwAAAGRycy9kb3ducmV2LnhtbESPT2vCQBTE7wW/w/KEXopumhaR6CrWtNBDe9CK50f2&#10;mQSzb8Pumj/fvlsoeBxm5jfMejuYRnTkfG1ZwfM8AUFcWF1zqeD08zFbgvABWWNjmRSM5GG7mTys&#10;MdO25wN1x1CKCGGfoYIqhDaT0hcVGfRz2xJH72KdwRClK6V22Ee4aWSaJAtpsOa4UGFL+4qK6/Fm&#10;FCxyd+sPvH/KT+9f+N2W6fltPCv1OB12KxCBhnAP/7c/tYLX5AX+zs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uL+MYAAADcAAAADwAAAAAAAAAAAAAAAACYAgAAZHJz&#10;L2Rvd25yZXYueG1sUEsFBgAAAAAEAAQA9QAAAIsDAAAAAA==&#10;" stroked="f">
                  <v:textbox inset="0,0,0,0">
                    <w:txbxContent>
                      <w:p w14:paraId="23E0D36E" w14:textId="62C4CA78" w:rsidR="00F73331" w:rsidRPr="00690854" w:rsidRDefault="00F73331" w:rsidP="00690854">
                        <w:pPr>
                          <w:pStyle w:val="Descripcin"/>
                          <w:ind w:firstLine="0"/>
                          <w:jc w:val="center"/>
                          <w:rPr>
                            <w:i w:val="0"/>
                            <w:noProof/>
                            <w:color w:val="auto"/>
                            <w:sz w:val="32"/>
                            <w:szCs w:val="24"/>
                          </w:rPr>
                        </w:pPr>
                        <w:bookmarkStart w:id="509" w:name="_Ref18518990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0</w:t>
                        </w:r>
                        <w:r>
                          <w:rPr>
                            <w:color w:val="auto"/>
                            <w:sz w:val="22"/>
                          </w:rPr>
                          <w:fldChar w:fldCharType="end"/>
                        </w:r>
                        <w:bookmarkEnd w:id="509"/>
                        <w:r w:rsidRPr="00690854">
                          <w:rPr>
                            <w:color w:val="auto"/>
                            <w:sz w:val="22"/>
                          </w:rPr>
                          <w:t>:</w:t>
                        </w:r>
                        <w:r w:rsidRPr="00690854">
                          <w:rPr>
                            <w:i w:val="0"/>
                            <w:color w:val="auto"/>
                            <w:sz w:val="22"/>
                          </w:rPr>
                          <w:t xml:space="preserve"> Rizado (invertido) sobre la alimentación V</w:t>
                        </w:r>
                        <w:r w:rsidRPr="00690854">
                          <w:rPr>
                            <w:i w:val="0"/>
                            <w:color w:val="auto"/>
                            <w:sz w:val="22"/>
                            <w:vertAlign w:val="subscript"/>
                          </w:rPr>
                          <w:t>AT</w:t>
                        </w:r>
                        <w:r w:rsidRPr="00690854">
                          <w:rPr>
                            <w:i w:val="0"/>
                            <w:color w:val="auto"/>
                            <w:sz w:val="22"/>
                          </w:rPr>
                          <w:t>-</w:t>
                        </w:r>
                        <w:r>
                          <w:rPr>
                            <w:i w:val="0"/>
                            <w:color w:val="auto"/>
                            <w:sz w:val="22"/>
                          </w:rPr>
                          <w:t>,</w:t>
                        </w:r>
                        <w:r w:rsidRPr="00690854">
                          <w:rPr>
                            <w:i w:val="0"/>
                            <w:color w:val="auto"/>
                            <w:sz w:val="22"/>
                          </w:rPr>
                          <w:t xml:space="preserve"> contrastado con la señal de electroestimulación medida sobre un shunt de 1 kΩ con el IDAC = 250 (Fuente: elaboración propia).</w:t>
                        </w:r>
                      </w:p>
                    </w:txbxContent>
                  </v:textbox>
                </v:shape>
                <w10:wrap anchorx="margin"/>
              </v:group>
            </w:pict>
          </mc:Fallback>
        </mc:AlternateContent>
      </w:r>
    </w:p>
    <w:p w14:paraId="413D7CE1" w14:textId="633C8BB3" w:rsidR="0001605E" w:rsidRDefault="0001605E" w:rsidP="000C410C"/>
    <w:p w14:paraId="6EEC9B07" w14:textId="38041B37" w:rsidR="0001605E" w:rsidRDefault="0001605E" w:rsidP="000C410C"/>
    <w:p w14:paraId="06044CD7" w14:textId="41D87C17" w:rsidR="0001605E" w:rsidRDefault="0001605E" w:rsidP="000C410C"/>
    <w:p w14:paraId="6E0479CB" w14:textId="77777777" w:rsidR="0001605E" w:rsidRDefault="0001605E" w:rsidP="000C410C"/>
    <w:p w14:paraId="3CC14899" w14:textId="443D326A" w:rsidR="0001605E" w:rsidRDefault="0001605E" w:rsidP="000C410C"/>
    <w:p w14:paraId="5E0AE621" w14:textId="77777777" w:rsidR="0001605E" w:rsidRDefault="0001605E" w:rsidP="000C410C"/>
    <w:p w14:paraId="632B63F1" w14:textId="7D6B7CA9" w:rsidR="0001605E" w:rsidRDefault="0001605E" w:rsidP="000C410C"/>
    <w:p w14:paraId="047D6F92" w14:textId="0AD604B7" w:rsidR="0001605E" w:rsidRPr="0001605E" w:rsidRDefault="0001605E" w:rsidP="000C410C">
      <w:pPr>
        <w:rPr>
          <w:sz w:val="12"/>
        </w:rPr>
      </w:pPr>
    </w:p>
    <w:p w14:paraId="72949E86" w14:textId="69D873A5" w:rsidR="008609D6" w:rsidRDefault="0001605E" w:rsidP="000C410C">
      <w:r>
        <w:t>Lo cierto es que</w:t>
      </w:r>
      <w:r w:rsidR="0040527D">
        <w:t>, configurando el sistema para que el pico de corriente máximo sea Ic_max = 2.9 mA se podría suponer a priori que la tensión de V</w:t>
      </w:r>
      <w:r w:rsidR="0040527D" w:rsidRPr="007D65DA">
        <w:rPr>
          <w:vertAlign w:val="subscript"/>
        </w:rPr>
        <w:t>AT</w:t>
      </w:r>
      <w:r w:rsidR="0040527D">
        <w:t xml:space="preserve">- estaría </w:t>
      </w:r>
      <w:r w:rsidR="007D65DA">
        <w:t xml:space="preserve">incluso </w:t>
      </w:r>
      <w:r w:rsidR="0040527D">
        <w:t>por debajo de los 124 V</w:t>
      </w:r>
      <w:r w:rsidR="007D65DA">
        <w:t xml:space="preserve">, la </w:t>
      </w:r>
      <w:r w:rsidR="007D65DA">
        <w:lastRenderedPageBreak/>
        <w:t xml:space="preserve">resistencia límite para el ejemplo el párrafo anterior estaría en los 51 </w:t>
      </w:r>
      <w:r w:rsidR="007D65DA" w:rsidRPr="007D65DA">
        <w:t>kΩ</w:t>
      </w:r>
      <w:r w:rsidR="007D65DA">
        <w:t xml:space="preserve">, por lo que para una demanda mayor de corriente, ésta no podría entregarse a valores de resistencias mayores a éste último. Sin embargo, a pesar de que el análisis descripto el verdadero, en operación, la fuente de alimentación ha logrado (como se expondrá </w:t>
      </w:r>
      <w:r w:rsidR="00B649C0">
        <w:t>más</w:t>
      </w:r>
      <w:r w:rsidR="007D65DA">
        <w:t xml:space="preserve"> adelante en detalle) entregar corrientes de hasta 2.9 mA a cargas de hasta 100 k</w:t>
      </w:r>
      <w:r w:rsidR="007D65DA" w:rsidRPr="007D65DA">
        <w:t>Ω</w:t>
      </w:r>
      <w:r w:rsidR="008609D6">
        <w:t xml:space="preserve">. </w:t>
      </w:r>
    </w:p>
    <w:p w14:paraId="43D515CA" w14:textId="51AC5F5A" w:rsidR="00B649C0" w:rsidRDefault="00B649C0" w:rsidP="000C410C">
      <w:r>
        <w:t xml:space="preserve">Esto sucede producto de que, a diferencia de los casos ensayados en el Subtítulo </w:t>
      </w:r>
      <w:r w:rsidRPr="009B5F24">
        <w:rPr>
          <w:color w:val="0070C0"/>
          <w:u w:val="single"/>
        </w:rPr>
        <w:t>(</w:t>
      </w:r>
      <w:r w:rsidRPr="009B5F24">
        <w:rPr>
          <w:color w:val="0070C0"/>
          <w:u w:val="single"/>
        </w:rPr>
        <w:fldChar w:fldCharType="begin"/>
      </w:r>
      <w:r w:rsidRPr="009B5F24">
        <w:rPr>
          <w:color w:val="0070C0"/>
          <w:u w:val="single"/>
        </w:rPr>
        <w:instrText xml:space="preserve"> REF _Ref185188932 \r \h </w:instrText>
      </w:r>
      <w:r w:rsidRPr="009B5F24">
        <w:rPr>
          <w:color w:val="0070C0"/>
          <w:u w:val="single"/>
        </w:rPr>
      </w:r>
      <w:r w:rsidRPr="009B5F24">
        <w:rPr>
          <w:color w:val="0070C0"/>
          <w:u w:val="single"/>
        </w:rPr>
        <w:fldChar w:fldCharType="separate"/>
      </w:r>
      <w:r w:rsidRPr="009B5F24">
        <w:rPr>
          <w:color w:val="0070C0"/>
          <w:u w:val="single"/>
        </w:rPr>
        <w:t>3.1.2.4)</w:t>
      </w:r>
      <w:r w:rsidRPr="009B5F24">
        <w:fldChar w:fldCharType="end"/>
      </w:r>
      <w:r>
        <w:t>, en el cual las cargas desequilibradas eran estáticas, y generaban una demanda de corriente constante a la fuente, en la presente aplicación no sucede lo mismo, y la demanda a cada fuente es solo durante un instante de tiempo. Ésta situación se pondera aún más en el caso de V</w:t>
      </w:r>
      <w:r w:rsidRPr="00FA5BC9">
        <w:rPr>
          <w:vertAlign w:val="subscript"/>
        </w:rPr>
        <w:t>AT</w:t>
      </w:r>
      <w:r>
        <w:t xml:space="preserve">-, dado que sólo deberá entregar corriente durante un 16 %, 12 % u 8% del periodo total de la señal, dependiendo del CT configurado. Esta </w:t>
      </w:r>
      <w:r w:rsidR="007B54EF">
        <w:t>dinámica</w:t>
      </w:r>
      <w:r>
        <w:t xml:space="preserve"> implica que C3 se descargará (</w:t>
      </w:r>
      <w:r w:rsidR="007B54EF">
        <w:t>en el peor de los casos) sólo durante un 16 % y tendrá el 84 % restante del tiempo para volver a cargarse hasta el siguiente pulso de corriente, lo que permitirá mantener un valor absoluto de la tensión, en la salida V</w:t>
      </w:r>
      <w:r w:rsidR="007B54EF" w:rsidRPr="00FA5BC9">
        <w:rPr>
          <w:vertAlign w:val="subscript"/>
        </w:rPr>
        <w:t>AT</w:t>
      </w:r>
      <w:r w:rsidR="007B54EF">
        <w:t>-, de mayor valor para valores de corriente pulsante que en lo ensayado para demandas constantes.</w:t>
      </w:r>
    </w:p>
    <w:p w14:paraId="5A73AD08" w14:textId="481CC247" w:rsidR="00690854" w:rsidRPr="00C8631E" w:rsidRDefault="007B54EF" w:rsidP="00C8631E">
      <w:pPr>
        <w:rPr>
          <w:color w:val="000000" w:themeColor="text1"/>
        </w:rPr>
      </w:pPr>
      <w:r>
        <w:t xml:space="preserve">En la </w:t>
      </w:r>
      <w:r w:rsidRPr="008609D6">
        <w:fldChar w:fldCharType="begin"/>
      </w:r>
      <w:r w:rsidRPr="008609D6">
        <w:instrText xml:space="preserve"> REF _Ref185189905 \h </w:instrText>
      </w:r>
      <w:r>
        <w:instrText xml:space="preserve"> \* MERGEFORMAT </w:instrText>
      </w:r>
      <w:r w:rsidRPr="008609D6">
        <w:fldChar w:fldCharType="separate"/>
      </w:r>
      <w:r w:rsidRPr="008609D6">
        <w:t xml:space="preserve">Fig. </w:t>
      </w:r>
      <w:r w:rsidRPr="008609D6">
        <w:rPr>
          <w:color w:val="0070C0"/>
          <w:u w:val="single"/>
        </w:rPr>
        <w:t>(</w:t>
      </w:r>
      <w:r w:rsidRPr="008609D6">
        <w:rPr>
          <w:noProof/>
          <w:color w:val="0070C0"/>
          <w:u w:val="single"/>
        </w:rPr>
        <w:t>3</w:t>
      </w:r>
      <w:r w:rsidRPr="008609D6">
        <w:rPr>
          <w:color w:val="0070C0"/>
          <w:u w:val="single"/>
        </w:rPr>
        <w:noBreakHyphen/>
      </w:r>
      <w:r w:rsidRPr="008609D6">
        <w:rPr>
          <w:noProof/>
          <w:color w:val="0070C0"/>
          <w:u w:val="single"/>
        </w:rPr>
        <w:t>20</w:t>
      </w:r>
      <w:r w:rsidRPr="008609D6">
        <w:fldChar w:fldCharType="end"/>
      </w:r>
      <w:r w:rsidRPr="008609D6">
        <w:rPr>
          <w:color w:val="0070C0"/>
          <w:u w:val="single"/>
        </w:rPr>
        <w:t>)</w:t>
      </w:r>
      <w:r>
        <w:rPr>
          <w:color w:val="000000" w:themeColor="text1"/>
        </w:rPr>
        <w:t xml:space="preserve"> puede verse como el rizado de la salida V</w:t>
      </w:r>
      <w:r w:rsidRPr="00FA5BC9">
        <w:rPr>
          <w:color w:val="000000" w:themeColor="text1"/>
          <w:vertAlign w:val="subscript"/>
        </w:rPr>
        <w:t>AT</w:t>
      </w:r>
      <w:r>
        <w:rPr>
          <w:color w:val="000000" w:themeColor="text1"/>
        </w:rPr>
        <w:t xml:space="preserve">- llega </w:t>
      </w:r>
      <w:r w:rsidR="00FA5BC9">
        <w:rPr>
          <w:color w:val="000000" w:themeColor="text1"/>
        </w:rPr>
        <w:t>hasta</w:t>
      </w:r>
      <w:r>
        <w:rPr>
          <w:color w:val="000000" w:themeColor="text1"/>
        </w:rPr>
        <w:t xml:space="preserve"> un valor máximo de </w:t>
      </w:r>
      <w:r w:rsidR="00FA5BC9">
        <w:rPr>
          <w:color w:val="000000" w:themeColor="text1"/>
        </w:rPr>
        <w:t xml:space="preserve">250 mV, esto medido sobre una tensión por encima de los 200 V lo que permite considerarlo prácticamente nulo. La forma de onda particular del rizado se debe a que, dada la configuración de la punta del osciloscopio con la que se hizo la captura, la dinámica se encuentra invertida, lo que sucede en realidad es que a cada pulso de corriente de salida la carga en C3 va disminuyendo, y luego de tres periodos, recibe un restablecimiento en su carga, esto sucede a una frecuencia de aproximadamente 340 Hz </w:t>
      </w:r>
      <w:r w:rsidR="00C8631E">
        <w:rPr>
          <w:color w:val="000000" w:themeColor="text1"/>
        </w:rPr>
        <w:t>asociada</w:t>
      </w:r>
      <w:r w:rsidR="00FA5BC9">
        <w:rPr>
          <w:color w:val="000000" w:themeColor="text1"/>
        </w:rPr>
        <w:t xml:space="preserve"> la frecuencia de la señal de modulación PWM proveniente del SG3525 en el </w:t>
      </w:r>
      <w:r w:rsidR="00FA5BC9" w:rsidRPr="00FA5BC9">
        <w:rPr>
          <w:i/>
          <w:color w:val="000000" w:themeColor="text1"/>
        </w:rPr>
        <w:t>Bloque B</w:t>
      </w:r>
      <w:r w:rsidR="00FA5BC9">
        <w:rPr>
          <w:color w:val="000000" w:themeColor="text1"/>
        </w:rPr>
        <w:t>.</w:t>
      </w:r>
    </w:p>
    <w:p w14:paraId="6A0B0758" w14:textId="23D4248D" w:rsidR="00597630" w:rsidRDefault="00BC4754" w:rsidP="005A564F">
      <w:pPr>
        <w:pStyle w:val="Ttulo3"/>
        <w:numPr>
          <w:ilvl w:val="2"/>
          <w:numId w:val="1"/>
        </w:numPr>
      </w:pPr>
      <w:bookmarkStart w:id="510" w:name="_Toc172884108"/>
      <w:r>
        <w:t>Relevamiento de respuesta con cargas de prueba</w:t>
      </w:r>
      <w:bookmarkEnd w:id="510"/>
    </w:p>
    <w:p w14:paraId="75ABAF64" w14:textId="64774F4F" w:rsidR="00C8631E" w:rsidRPr="00C96697" w:rsidRDefault="00D86C0B" w:rsidP="00C96697">
      <w:r>
        <w:t xml:space="preserve">A continuación se expondrán los resultados de los ensayos realizados sobre el </w:t>
      </w:r>
      <w:r w:rsidR="00C96697">
        <w:t>Electroestimulador</w:t>
      </w:r>
      <w:r>
        <w:t xml:space="preserve"> (Bloque A y Bloque B integrados)</w:t>
      </w:r>
      <w:r w:rsidR="00C96697">
        <w:t>, conectado vía un cable paciente comercial (igual al que se utilizará para la prueba real) a cargas resistivas de prueba de valores dentro del rango del valor en Ohm de la interfaz electrodo-piel. Para un mejor registro del consumo a lo largo del ensayo se utilizó para la alimentación, una fuente de laboratorio con la capacidad de medir la tensión y corriente a su salida, a fin de complementar el instrumental utilizado. Como primera medida, se expondrán las características del Banco de Pruebas utilizado para el presente ensayo.</w:t>
      </w:r>
    </w:p>
    <w:p w14:paraId="003D8A14" w14:textId="56EBDDA8" w:rsidR="00C96697" w:rsidRDefault="00C96697" w:rsidP="005A564F">
      <w:pPr>
        <w:pStyle w:val="Ttulo4"/>
        <w:numPr>
          <w:ilvl w:val="3"/>
          <w:numId w:val="1"/>
        </w:numPr>
      </w:pPr>
      <w:r>
        <w:lastRenderedPageBreak/>
        <w:t>Banco de Pruebas utilizado</w:t>
      </w:r>
    </w:p>
    <w:p w14:paraId="4376ED61" w14:textId="2448E7F5" w:rsidR="00C96697" w:rsidRDefault="00CD36C2" w:rsidP="00C96697">
      <w:r>
        <w:t>A continuación se detallarán las características específicas del ensayo con cargas de prueba realizado sobre el dispositivo.</w:t>
      </w:r>
    </w:p>
    <w:p w14:paraId="1BF7776D" w14:textId="2644DC33" w:rsidR="00CD36C2" w:rsidRPr="009B7527" w:rsidRDefault="009B7527" w:rsidP="00C96697">
      <w:pPr>
        <w:rPr>
          <w:u w:val="single"/>
        </w:rPr>
      </w:pPr>
      <w:r w:rsidRPr="009B7527">
        <w:rPr>
          <w:u w:val="single"/>
        </w:rPr>
        <w:t xml:space="preserve">OBJETIVOS: </w:t>
      </w:r>
    </w:p>
    <w:p w14:paraId="64CAD69C" w14:textId="31BD8B65" w:rsidR="009B7527" w:rsidRDefault="009B7527" w:rsidP="009B7527">
      <w:pPr>
        <w:pStyle w:val="Prrafodelista"/>
        <w:numPr>
          <w:ilvl w:val="0"/>
          <w:numId w:val="25"/>
        </w:numPr>
      </w:pPr>
      <w:r>
        <w:t>Documentar el funcionamiento del equipo con cargas de prueba resistivas pasivas.</w:t>
      </w:r>
    </w:p>
    <w:p w14:paraId="0944DC21" w14:textId="02C9206F" w:rsidR="009B7527" w:rsidRDefault="009B7527" w:rsidP="009B7527">
      <w:pPr>
        <w:pStyle w:val="Prrafodelista"/>
        <w:numPr>
          <w:ilvl w:val="0"/>
          <w:numId w:val="25"/>
        </w:numPr>
      </w:pPr>
      <w:r>
        <w:t>Comprobar la linealidad de la fuente de corriente para el rango de cargas ensayado.</w:t>
      </w:r>
    </w:p>
    <w:p w14:paraId="4E35D8C0" w14:textId="5858908B" w:rsidR="009B7527" w:rsidRDefault="009B7527" w:rsidP="009B7527">
      <w:pPr>
        <w:pStyle w:val="Prrafodelista"/>
        <w:numPr>
          <w:ilvl w:val="0"/>
          <w:numId w:val="25"/>
        </w:numPr>
      </w:pPr>
      <w:r>
        <w:t>Comprobar la facilidad e intuitividad de la interfaz de configuración.</w:t>
      </w:r>
    </w:p>
    <w:p w14:paraId="58AE1BC8" w14:textId="16A848DB" w:rsidR="009B7527" w:rsidRDefault="009B7527" w:rsidP="009B7527">
      <w:pPr>
        <w:pStyle w:val="Prrafodelista"/>
        <w:numPr>
          <w:ilvl w:val="0"/>
          <w:numId w:val="25"/>
        </w:numPr>
      </w:pPr>
      <w:r>
        <w:t>Comprobar la correcta forma de onda según lo esperado.</w:t>
      </w:r>
    </w:p>
    <w:p w14:paraId="3A602CED" w14:textId="378A9BA0" w:rsidR="009B7527" w:rsidRDefault="009B7527" w:rsidP="009B7527">
      <w:pPr>
        <w:pStyle w:val="Prrafodelista"/>
        <w:numPr>
          <w:ilvl w:val="0"/>
          <w:numId w:val="25"/>
        </w:numPr>
      </w:pPr>
      <w:r>
        <w:t>Fijar los valores de los componentes de calibración para los diferentes modos de funcionamientos y niveles de carga aplicados.</w:t>
      </w:r>
    </w:p>
    <w:p w14:paraId="068BAD78" w14:textId="63EE67EA" w:rsidR="009B7527" w:rsidRDefault="009B7527" w:rsidP="009B7527">
      <w:r w:rsidRPr="009B7527">
        <w:rPr>
          <w:u w:val="single"/>
        </w:rPr>
        <w:t>COMPONENTES</w:t>
      </w:r>
      <w:r>
        <w:t>:</w:t>
      </w:r>
    </w:p>
    <w:p w14:paraId="4C156C1A" w14:textId="5480E3A2" w:rsidR="009B7527" w:rsidRDefault="00CF58C7" w:rsidP="009B7527">
      <w:pPr>
        <w:pStyle w:val="Prrafodelista"/>
        <w:numPr>
          <w:ilvl w:val="0"/>
          <w:numId w:val="26"/>
        </w:numPr>
      </w:pPr>
      <w:r w:rsidRPr="00CF58C7">
        <w:rPr>
          <w:u w:val="single"/>
        </w:rPr>
        <w:t>Cable paciente</w:t>
      </w:r>
      <w:r>
        <w:t xml:space="preserve">: </w:t>
      </w:r>
      <w:r w:rsidR="00EF46B1" w:rsidRPr="00CF58C7">
        <w:rPr>
          <w:i/>
        </w:rPr>
        <w:t>conector macho del tipo plug de 3.5 mm, monocanal con conectores tipo aguja para electrodos de goma conductiva.</w:t>
      </w:r>
    </w:p>
    <w:p w14:paraId="65DA116B" w14:textId="4603A012" w:rsidR="00EF46B1" w:rsidRPr="0046310A" w:rsidRDefault="00EF46B1" w:rsidP="009B7527">
      <w:pPr>
        <w:pStyle w:val="Prrafodelista"/>
        <w:numPr>
          <w:ilvl w:val="0"/>
          <w:numId w:val="26"/>
        </w:numPr>
        <w:rPr>
          <w:i/>
        </w:rPr>
      </w:pPr>
      <w:r w:rsidRPr="00CF58C7">
        <w:rPr>
          <w:u w:val="single"/>
        </w:rPr>
        <w:t>Fuente de Alimentación de Laboratorio Marca YIHUA, Modelo 3005D-II</w:t>
      </w:r>
      <w:r w:rsidR="0046310A">
        <w:t xml:space="preserve">: </w:t>
      </w:r>
      <w:r w:rsidR="0046310A" w:rsidRPr="0046310A">
        <w:rPr>
          <w:i/>
        </w:rPr>
        <w:t>para establecimiento de las alimentaciones de ±11.7 V para el Bloque B.</w:t>
      </w:r>
    </w:p>
    <w:p w14:paraId="642ABD4F" w14:textId="773D28CA" w:rsidR="00EF46B1" w:rsidRDefault="00EF46B1" w:rsidP="009B7527">
      <w:pPr>
        <w:pStyle w:val="Prrafodelista"/>
        <w:numPr>
          <w:ilvl w:val="0"/>
          <w:numId w:val="26"/>
        </w:numPr>
      </w:pPr>
      <w:r w:rsidRPr="00CF58C7">
        <w:rPr>
          <w:u w:val="single"/>
        </w:rPr>
        <w:t>Multímetro Marca ProsKit, Modelo MT-1820</w:t>
      </w:r>
      <w:r w:rsidR="0046310A">
        <w:t xml:space="preserve">: </w:t>
      </w:r>
      <w:r w:rsidR="0046310A">
        <w:rPr>
          <w:i/>
        </w:rPr>
        <w:t>para la medición de la tensión entre las salidas de alta tensión (V</w:t>
      </w:r>
      <w:r w:rsidR="0046310A" w:rsidRPr="0046310A">
        <w:rPr>
          <w:i/>
          <w:vertAlign w:val="subscript"/>
        </w:rPr>
        <w:t>AT</w:t>
      </w:r>
      <w:r w:rsidR="0046310A">
        <w:rPr>
          <w:i/>
        </w:rPr>
        <w:t>+ - V</w:t>
      </w:r>
      <w:r w:rsidR="0046310A" w:rsidRPr="0046310A">
        <w:rPr>
          <w:i/>
          <w:vertAlign w:val="subscript"/>
        </w:rPr>
        <w:t>AT</w:t>
      </w:r>
      <w:r w:rsidR="0046310A">
        <w:rPr>
          <w:i/>
        </w:rPr>
        <w:t>-).</w:t>
      </w:r>
    </w:p>
    <w:p w14:paraId="43F58DB0" w14:textId="51BDE369" w:rsidR="00EF46B1" w:rsidRDefault="00EF46B1" w:rsidP="00EF46B1">
      <w:pPr>
        <w:pStyle w:val="Prrafodelista"/>
        <w:numPr>
          <w:ilvl w:val="0"/>
          <w:numId w:val="26"/>
        </w:numPr>
      </w:pPr>
      <w:r w:rsidRPr="00CF58C7">
        <w:rPr>
          <w:u w:val="single"/>
        </w:rPr>
        <w:t>Multímetro Marca UNI-T, Modelo UT89X</w:t>
      </w:r>
      <w:r w:rsidR="0046310A">
        <w:t xml:space="preserve">: </w:t>
      </w:r>
      <w:r w:rsidR="0046310A" w:rsidRPr="0046310A">
        <w:rPr>
          <w:i/>
        </w:rPr>
        <w:t>para medición de la tensión media sobre la carga a la que se le está aplicando la señal de electroestimulación.</w:t>
      </w:r>
    </w:p>
    <w:p w14:paraId="3E497ADF" w14:textId="12CD2B17" w:rsidR="00EF46B1" w:rsidRDefault="00EF46B1" w:rsidP="00EF46B1">
      <w:pPr>
        <w:pStyle w:val="Prrafodelista"/>
        <w:numPr>
          <w:ilvl w:val="0"/>
          <w:numId w:val="26"/>
        </w:numPr>
      </w:pPr>
      <w:r w:rsidRPr="00CF58C7">
        <w:rPr>
          <w:u w:val="single"/>
        </w:rPr>
        <w:t>Multímetro Marca UNI-T, Modelo UT51</w:t>
      </w:r>
      <w:r w:rsidR="0046310A">
        <w:t xml:space="preserve">: </w:t>
      </w:r>
      <w:r w:rsidR="0046310A" w:rsidRPr="0046310A">
        <w:rPr>
          <w:i/>
        </w:rPr>
        <w:t>para medición de los valores resistivos de los componentes de calibración de ambos Bloques y para mediciones exploratorias.</w:t>
      </w:r>
    </w:p>
    <w:p w14:paraId="05C7784A" w14:textId="5199DE40" w:rsidR="00EF46B1" w:rsidRPr="0046310A" w:rsidRDefault="00EF46B1" w:rsidP="00EF46B1">
      <w:pPr>
        <w:pStyle w:val="Prrafodelista"/>
        <w:numPr>
          <w:ilvl w:val="0"/>
          <w:numId w:val="26"/>
        </w:numPr>
        <w:rPr>
          <w:i/>
        </w:rPr>
      </w:pPr>
      <w:r w:rsidRPr="00CF58C7">
        <w:rPr>
          <w:u w:val="single"/>
        </w:rPr>
        <w:t>Osciloscopio Marca UNI-T, Modelo UTD2025CL</w:t>
      </w:r>
      <w:r w:rsidR="0046310A">
        <w:t xml:space="preserve">: </w:t>
      </w:r>
      <w:r w:rsidR="0046310A" w:rsidRPr="0046310A">
        <w:rPr>
          <w:i/>
        </w:rPr>
        <w:t>para registro de forma de onda sobre la carga, mediante una resistencia de shunt de 1 kΩ y medición vía “cursor” de los picos de corriente anódica y catódica.</w:t>
      </w:r>
    </w:p>
    <w:p w14:paraId="2EF88016" w14:textId="7816D980" w:rsidR="00EF46B1" w:rsidRPr="00947C47" w:rsidRDefault="00EF46B1" w:rsidP="00EF46B1">
      <w:pPr>
        <w:pStyle w:val="Prrafodelista"/>
        <w:numPr>
          <w:ilvl w:val="0"/>
          <w:numId w:val="26"/>
        </w:numPr>
      </w:pPr>
      <w:r w:rsidRPr="00CF58C7">
        <w:rPr>
          <w:u w:val="single"/>
        </w:rPr>
        <w:t>Resistencias de película metálica de ¼ W</w:t>
      </w:r>
      <w:r w:rsidR="0046310A" w:rsidRPr="00CF58C7">
        <w:rPr>
          <w:u w:val="single"/>
        </w:rPr>
        <w:t xml:space="preserve"> al</w:t>
      </w:r>
      <w:r w:rsidRPr="00CF58C7">
        <w:rPr>
          <w:u w:val="single"/>
        </w:rPr>
        <w:t xml:space="preserve"> 2% de 68 kΩ, 6</w:t>
      </w:r>
      <w:r w:rsidR="0046310A" w:rsidRPr="00CF58C7">
        <w:rPr>
          <w:u w:val="single"/>
        </w:rPr>
        <w:t>.</w:t>
      </w:r>
      <w:r w:rsidRPr="00CF58C7">
        <w:rPr>
          <w:u w:val="single"/>
        </w:rPr>
        <w:t xml:space="preserve">8 kΩ, </w:t>
      </w:r>
      <w:r w:rsidR="0046310A" w:rsidRPr="00CF58C7">
        <w:rPr>
          <w:u w:val="single"/>
        </w:rPr>
        <w:t>100</w:t>
      </w:r>
      <w:r w:rsidRPr="00CF58C7">
        <w:rPr>
          <w:u w:val="single"/>
        </w:rPr>
        <w:t xml:space="preserve"> kΩ, </w:t>
      </w:r>
      <w:r w:rsidR="0046310A" w:rsidRPr="00CF58C7">
        <w:rPr>
          <w:u w:val="single"/>
        </w:rPr>
        <w:t>47</w:t>
      </w:r>
      <w:r w:rsidRPr="00CF58C7">
        <w:rPr>
          <w:u w:val="single"/>
        </w:rPr>
        <w:t xml:space="preserve"> kΩ</w:t>
      </w:r>
      <w:r w:rsidR="0046310A" w:rsidRPr="00CF58C7">
        <w:rPr>
          <w:u w:val="single"/>
        </w:rPr>
        <w:t xml:space="preserve"> y</w:t>
      </w:r>
      <w:r w:rsidRPr="00CF58C7">
        <w:rPr>
          <w:u w:val="single"/>
        </w:rPr>
        <w:t xml:space="preserve"> </w:t>
      </w:r>
      <w:r w:rsidR="0046310A" w:rsidRPr="00CF58C7">
        <w:rPr>
          <w:u w:val="single"/>
        </w:rPr>
        <w:t>3.3</w:t>
      </w:r>
      <w:r w:rsidRPr="00CF58C7">
        <w:rPr>
          <w:u w:val="single"/>
        </w:rPr>
        <w:t xml:space="preserve"> kΩ</w:t>
      </w:r>
      <w:r w:rsidR="00947C47" w:rsidRPr="00CF58C7">
        <w:rPr>
          <w:u w:val="single"/>
        </w:rPr>
        <w:t>:</w:t>
      </w:r>
      <w:r w:rsidR="00947C47">
        <w:t xml:space="preserve"> </w:t>
      </w:r>
      <w:r w:rsidR="00947C47" w:rsidRPr="00947C47">
        <w:rPr>
          <w:i/>
        </w:rPr>
        <w:t>utilizadas en combinación para lograr los valores de carga de prueba de 50 kΩ, 75 kΩ y 100 kΩ.</w:t>
      </w:r>
    </w:p>
    <w:p w14:paraId="1FA2F086" w14:textId="2B366FA9" w:rsidR="00947C47" w:rsidRDefault="00947C47" w:rsidP="00947C47">
      <w:pPr>
        <w:rPr>
          <w:u w:val="single"/>
        </w:rPr>
      </w:pPr>
      <w:r w:rsidRPr="00947C47">
        <w:rPr>
          <w:u w:val="single"/>
        </w:rPr>
        <w:t>PROTOCOLO DE PRUEBA:</w:t>
      </w:r>
    </w:p>
    <w:p w14:paraId="62667691" w14:textId="0E545C1F" w:rsidR="00947C47" w:rsidRPr="00CD779C" w:rsidRDefault="00CF58C7" w:rsidP="00947C47">
      <w:pPr>
        <w:pStyle w:val="Prrafodelista"/>
        <w:numPr>
          <w:ilvl w:val="0"/>
          <w:numId w:val="26"/>
        </w:numPr>
        <w:rPr>
          <w:u w:val="single"/>
        </w:rPr>
      </w:pPr>
      <w:r>
        <w:rPr>
          <w:u w:val="single"/>
        </w:rPr>
        <w:t>Secuencia</w:t>
      </w:r>
      <w:r w:rsidR="00CD779C" w:rsidRPr="00CF58C7">
        <w:rPr>
          <w:u w:val="single"/>
        </w:rPr>
        <w:t xml:space="preserve"> de cargas</w:t>
      </w:r>
      <w:r w:rsidR="00CD779C">
        <w:t xml:space="preserve">: </w:t>
      </w:r>
      <w:r w:rsidR="00CD779C" w:rsidRPr="00CD779C">
        <w:rPr>
          <w:i/>
        </w:rPr>
        <w:t xml:space="preserve">El ensayo se </w:t>
      </w:r>
      <w:r w:rsidR="00BC56A3" w:rsidRPr="00CD779C">
        <w:rPr>
          <w:i/>
        </w:rPr>
        <w:t>llevó</w:t>
      </w:r>
      <w:r w:rsidR="00CD779C" w:rsidRPr="00CD779C">
        <w:rPr>
          <w:i/>
        </w:rPr>
        <w:t xml:space="preserve"> delante con las cargas de manera ascendente, desde los 50kΩ hasta los 120kΩ</w:t>
      </w:r>
      <w:r w:rsidR="00CD779C">
        <w:rPr>
          <w:i/>
        </w:rPr>
        <w:t>.</w:t>
      </w:r>
    </w:p>
    <w:p w14:paraId="191E970B" w14:textId="1619F8E0" w:rsidR="00CD779C" w:rsidRPr="00BC56A3" w:rsidRDefault="00CD779C" w:rsidP="00947C47">
      <w:pPr>
        <w:pStyle w:val="Prrafodelista"/>
        <w:numPr>
          <w:ilvl w:val="0"/>
          <w:numId w:val="26"/>
        </w:numPr>
        <w:rPr>
          <w:u w:val="single"/>
        </w:rPr>
      </w:pPr>
      <w:r w:rsidRPr="00CF58C7">
        <w:rPr>
          <w:u w:val="single"/>
        </w:rPr>
        <w:lastRenderedPageBreak/>
        <w:t>Configuración inicial y evolución a lo largo del ensayo</w:t>
      </w:r>
      <w:r>
        <w:t xml:space="preserve">: </w:t>
      </w:r>
      <w:r>
        <w:rPr>
          <w:i/>
        </w:rPr>
        <w:t xml:space="preserve">se </w:t>
      </w:r>
      <w:r w:rsidR="00052961">
        <w:rPr>
          <w:i/>
        </w:rPr>
        <w:t>da</w:t>
      </w:r>
      <w:r>
        <w:rPr>
          <w:i/>
        </w:rPr>
        <w:t xml:space="preserve"> inicio por la señal de </w:t>
      </w:r>
      <w:r w:rsidR="00BC56A3">
        <w:rPr>
          <w:i/>
        </w:rPr>
        <w:t>menor TIc</w:t>
      </w:r>
      <w:r w:rsidR="006B45E0">
        <w:rPr>
          <w:i/>
        </w:rPr>
        <w:t xml:space="preserve"> </w:t>
      </w:r>
      <w:r w:rsidR="00BC56A3">
        <w:rPr>
          <w:i/>
        </w:rPr>
        <w:t>(</w:t>
      </w:r>
      <w:r w:rsidR="00052961">
        <w:rPr>
          <w:i/>
        </w:rPr>
        <w:t xml:space="preserve">o Tneg, </w:t>
      </w:r>
      <w:r w:rsidR="00BC56A3">
        <w:rPr>
          <w:i/>
        </w:rPr>
        <w:t xml:space="preserve">semiperiodo de corriente catódica) </w:t>
      </w:r>
      <w:r w:rsidR="00052961">
        <w:rPr>
          <w:i/>
        </w:rPr>
        <w:t>que corresponde</w:t>
      </w:r>
      <w:r w:rsidR="00BC56A3">
        <w:rPr>
          <w:i/>
        </w:rPr>
        <w:t xml:space="preserve"> a las </w:t>
      </w:r>
      <w:r>
        <w:rPr>
          <w:i/>
        </w:rPr>
        <w:t>mayor</w:t>
      </w:r>
      <w:r w:rsidR="00BC56A3">
        <w:rPr>
          <w:i/>
        </w:rPr>
        <w:t>es</w:t>
      </w:r>
      <w:r>
        <w:rPr>
          <w:i/>
        </w:rPr>
        <w:t xml:space="preserve"> frecuencia</w:t>
      </w:r>
      <w:r w:rsidR="00BC56A3">
        <w:rPr>
          <w:i/>
        </w:rPr>
        <w:t>s de cada CT</w:t>
      </w:r>
      <w:r>
        <w:rPr>
          <w:i/>
        </w:rPr>
        <w:t xml:space="preserve"> (1111 Hz</w:t>
      </w:r>
      <w:r w:rsidR="00BC56A3">
        <w:rPr>
          <w:i/>
        </w:rPr>
        <w:t>, 714 Hz y 555 Hz</w:t>
      </w:r>
      <w:r>
        <w:rPr>
          <w:i/>
        </w:rPr>
        <w:t>)</w:t>
      </w:r>
      <w:r w:rsidR="00BC56A3">
        <w:rPr>
          <w:i/>
        </w:rPr>
        <w:t>. Para dinamizar el ensayo se seleccionaron valores de TIc extremos a intermedios: 150 us, 200 us y 300 us.</w:t>
      </w:r>
      <w:r>
        <w:rPr>
          <w:i/>
        </w:rPr>
        <w:t xml:space="preserve"> </w:t>
      </w:r>
    </w:p>
    <w:p w14:paraId="2E9AC55D" w14:textId="3337F170" w:rsidR="00BC56A3" w:rsidRPr="00947C47" w:rsidRDefault="00BC56A3" w:rsidP="00BC56A3">
      <w:pPr>
        <w:pStyle w:val="Prrafodelista"/>
        <w:numPr>
          <w:ilvl w:val="0"/>
          <w:numId w:val="26"/>
        </w:numPr>
        <w:rPr>
          <w:u w:val="single"/>
        </w:rPr>
      </w:pPr>
      <w:r w:rsidRPr="00CF58C7">
        <w:rPr>
          <w:u w:val="single"/>
        </w:rPr>
        <w:t>Calibración previa al ensayo</w:t>
      </w:r>
      <w:r>
        <w:t xml:space="preserve">: </w:t>
      </w:r>
      <w:r>
        <w:rPr>
          <w:i/>
        </w:rPr>
        <w:t>Una vez configurada la señal (TIc y FREQ</w:t>
      </w:r>
      <w:r w:rsidR="00395BE1">
        <w:rPr>
          <w:i/>
        </w:rPr>
        <w:t xml:space="preserve"> s</w:t>
      </w:r>
      <w:r>
        <w:rPr>
          <w:i/>
        </w:rPr>
        <w:t>eleccionadas)</w:t>
      </w:r>
      <w:r w:rsidR="00CF58C7">
        <w:rPr>
          <w:i/>
        </w:rPr>
        <w:t xml:space="preserve"> y fijada la carga</w:t>
      </w:r>
      <w:r w:rsidR="00395BE1">
        <w:rPr>
          <w:i/>
        </w:rPr>
        <w:t xml:space="preserve"> se inicia la electroestimulaci</w:t>
      </w:r>
      <w:r w:rsidR="00CF58C7">
        <w:rPr>
          <w:i/>
        </w:rPr>
        <w:t>ón,</w:t>
      </w:r>
      <w:r w:rsidR="00395BE1">
        <w:rPr>
          <w:i/>
        </w:rPr>
        <w:t xml:space="preserve"> se eleva al máximo valor</w:t>
      </w:r>
      <w:r w:rsidR="00CF58C7">
        <w:rPr>
          <w:i/>
        </w:rPr>
        <w:t xml:space="preserve"> (IDAC = 250)</w:t>
      </w:r>
      <w:r w:rsidR="00395BE1">
        <w:rPr>
          <w:i/>
        </w:rPr>
        <w:t>, a fin de comprobar el nivel de tensión media sobre la carga en la m</w:t>
      </w:r>
      <w:r w:rsidR="00CF58C7">
        <w:rPr>
          <w:i/>
        </w:rPr>
        <w:t>áxima amplitud. S</w:t>
      </w:r>
      <w:r w:rsidR="00395BE1">
        <w:rPr>
          <w:i/>
        </w:rPr>
        <w:t>e ajusta el potenciómetro RV1</w:t>
      </w:r>
      <w:r w:rsidR="00393118">
        <w:rPr>
          <w:i/>
        </w:rPr>
        <w:t xml:space="preserve"> a fin de compensar </w:t>
      </w:r>
      <w:r w:rsidR="00CF58C7">
        <w:rPr>
          <w:i/>
        </w:rPr>
        <w:t xml:space="preserve">con </w:t>
      </w:r>
      <w:r w:rsidR="00393118">
        <w:rPr>
          <w:i/>
        </w:rPr>
        <w:t>la amplitud de la corriente anódica y disminuir al mínimo el valor medio de tensión</w:t>
      </w:r>
      <w:r>
        <w:rPr>
          <w:i/>
        </w:rPr>
        <w:t xml:space="preserve">. </w:t>
      </w:r>
    </w:p>
    <w:p w14:paraId="04F7B9AD" w14:textId="2DD73AC0" w:rsidR="00BC56A3" w:rsidRPr="00947C47" w:rsidRDefault="00CF58C7" w:rsidP="00947C47">
      <w:pPr>
        <w:pStyle w:val="Prrafodelista"/>
        <w:numPr>
          <w:ilvl w:val="0"/>
          <w:numId w:val="26"/>
        </w:numPr>
        <w:rPr>
          <w:u w:val="single"/>
        </w:rPr>
      </w:pPr>
      <w:r>
        <w:rPr>
          <w:u w:val="single"/>
        </w:rPr>
        <w:t>Datos a registrar:</w:t>
      </w:r>
      <w:r>
        <w:rPr>
          <w:i/>
        </w:rPr>
        <w:t xml:space="preserve"> Para </w:t>
      </w:r>
      <w:r w:rsidR="006B45E0">
        <w:rPr>
          <w:i/>
        </w:rPr>
        <w:t xml:space="preserve">cada </w:t>
      </w:r>
      <w:r>
        <w:rPr>
          <w:i/>
        </w:rPr>
        <w:t>carga se releva a cada paso del IDAC (entre 25 y 250 en pasos de a 25)</w:t>
      </w:r>
      <w:r w:rsidR="006B45E0">
        <w:rPr>
          <w:i/>
        </w:rPr>
        <w:t xml:space="preserve">, para cada valor de CT (16 %, 12 % y 8 %) los seis datos que se detallan en las filas de la </w:t>
      </w:r>
      <w:r w:rsidR="006B45E0" w:rsidRPr="006B45E0">
        <w:rPr>
          <w:i/>
        </w:rPr>
        <w:fldChar w:fldCharType="begin"/>
      </w:r>
      <w:r w:rsidR="006B45E0" w:rsidRPr="006B45E0">
        <w:rPr>
          <w:i/>
        </w:rPr>
        <w:instrText xml:space="preserve"> REF _Ref185541888 \h </w:instrText>
      </w:r>
      <w:r w:rsidR="006B45E0" w:rsidRPr="006B45E0">
        <w:rPr>
          <w:i/>
        </w:rPr>
      </w:r>
      <w:r w:rsidR="006B45E0" w:rsidRPr="006B45E0">
        <w:rPr>
          <w:i/>
        </w:rPr>
        <w:instrText xml:space="preserve"> \* MERGEFORMAT </w:instrText>
      </w:r>
      <w:r w:rsidR="006B45E0" w:rsidRPr="006B45E0">
        <w:rPr>
          <w:i/>
        </w:rPr>
        <w:fldChar w:fldCharType="separate"/>
      </w:r>
      <w:r w:rsidR="006B45E0" w:rsidRPr="006B45E0">
        <w:rPr>
          <w:i/>
          <w:sz w:val="22"/>
        </w:rPr>
        <w:t xml:space="preserve">Tabla </w:t>
      </w:r>
      <w:r w:rsidR="006B45E0" w:rsidRPr="006B45E0">
        <w:rPr>
          <w:i/>
          <w:color w:val="0070C0"/>
          <w:sz w:val="22"/>
          <w:u w:val="single"/>
        </w:rPr>
        <w:t>(</w:t>
      </w:r>
      <w:r w:rsidR="006B45E0" w:rsidRPr="006B45E0">
        <w:rPr>
          <w:i/>
          <w:noProof/>
          <w:color w:val="0070C0"/>
          <w:sz w:val="22"/>
          <w:u w:val="single"/>
        </w:rPr>
        <w:t>3</w:t>
      </w:r>
      <w:r w:rsidR="006B45E0" w:rsidRPr="006B45E0">
        <w:rPr>
          <w:i/>
          <w:color w:val="0070C0"/>
          <w:sz w:val="22"/>
          <w:u w:val="single"/>
        </w:rPr>
        <w:noBreakHyphen/>
      </w:r>
      <w:r w:rsidR="006B45E0" w:rsidRPr="006B45E0">
        <w:rPr>
          <w:i/>
          <w:noProof/>
          <w:color w:val="0070C0"/>
          <w:sz w:val="22"/>
          <w:u w:val="single"/>
        </w:rPr>
        <w:t>9</w:t>
      </w:r>
      <w:r w:rsidR="006B45E0" w:rsidRPr="006B45E0">
        <w:rPr>
          <w:i/>
        </w:rPr>
        <w:fldChar w:fldCharType="end"/>
      </w:r>
      <w:r w:rsidR="006B45E0" w:rsidRPr="006B45E0">
        <w:rPr>
          <w:i/>
          <w:color w:val="0070C0"/>
          <w:u w:val="single"/>
        </w:rPr>
        <w:t>)</w:t>
      </w:r>
      <w:r w:rsidR="006B45E0">
        <w:rPr>
          <w:i/>
          <w:color w:val="000000" w:themeColor="text1"/>
        </w:rPr>
        <w:t xml:space="preserve">. </w:t>
      </w:r>
      <w:r>
        <w:rPr>
          <w:i/>
        </w:rPr>
        <w:t xml:space="preserve"> </w:t>
      </w:r>
    </w:p>
    <w:p w14:paraId="66D57E12" w14:textId="34F5A574" w:rsidR="00EF46B1" w:rsidRPr="00C96697" w:rsidRDefault="006B45E0" w:rsidP="00EF46B1">
      <w:pPr>
        <w:pStyle w:val="Prrafodelista"/>
        <w:ind w:left="1077" w:firstLine="0"/>
      </w:pPr>
      <w:r>
        <w:rPr>
          <w:noProof/>
          <w:lang w:val="es-AR"/>
        </w:rPr>
        <mc:AlternateContent>
          <mc:Choice Requires="wpg">
            <w:drawing>
              <wp:anchor distT="0" distB="0" distL="114300" distR="114300" simplePos="0" relativeHeight="251999232" behindDoc="0" locked="0" layoutInCell="1" allowOverlap="1" wp14:anchorId="0368E00F" wp14:editId="5237097C">
                <wp:simplePos x="0" y="0"/>
                <wp:positionH relativeFrom="margin">
                  <wp:align>center</wp:align>
                </wp:positionH>
                <wp:positionV relativeFrom="paragraph">
                  <wp:posOffset>111125</wp:posOffset>
                </wp:positionV>
                <wp:extent cx="4554220" cy="5632450"/>
                <wp:effectExtent l="0" t="0" r="0" b="25400"/>
                <wp:wrapNone/>
                <wp:docPr id="406" name="Grupo 406"/>
                <wp:cNvGraphicFramePr/>
                <a:graphic xmlns:a="http://schemas.openxmlformats.org/drawingml/2006/main">
                  <a:graphicData uri="http://schemas.microsoft.com/office/word/2010/wordprocessingGroup">
                    <wpg:wgp>
                      <wpg:cNvGrpSpPr/>
                      <wpg:grpSpPr>
                        <a:xfrm>
                          <a:off x="0" y="0"/>
                          <a:ext cx="4554220" cy="5632450"/>
                          <a:chOff x="0" y="0"/>
                          <a:chExt cx="4554748" cy="5632870"/>
                        </a:xfrm>
                      </wpg:grpSpPr>
                      <pic:pic xmlns:pic="http://schemas.openxmlformats.org/drawingml/2006/picture">
                        <pic:nvPicPr>
                          <pic:cNvPr id="385" name="Imagen 385"/>
                          <pic:cNvPicPr>
                            <a:picLocks noChangeAspect="1"/>
                          </pic:cNvPicPr>
                        </pic:nvPicPr>
                        <pic:blipFill>
                          <a:blip r:embed="rId238">
                            <a:extLst>
                              <a:ext uri="{28A0092B-C50C-407E-A947-70E740481C1C}">
                                <a14:useLocalDpi xmlns:a14="http://schemas.microsoft.com/office/drawing/2010/main" val="0"/>
                              </a:ext>
                            </a:extLst>
                          </a:blip>
                          <a:srcRect/>
                          <a:stretch>
                            <a:fillRect/>
                          </a:stretch>
                        </pic:blipFill>
                        <pic:spPr bwMode="auto">
                          <a:xfrm>
                            <a:off x="120770" y="422695"/>
                            <a:ext cx="4300855" cy="5210175"/>
                          </a:xfrm>
                          <a:prstGeom prst="rect">
                            <a:avLst/>
                          </a:prstGeom>
                          <a:noFill/>
                          <a:ln>
                            <a:solidFill>
                              <a:schemeClr val="tx1"/>
                            </a:solidFill>
                          </a:ln>
                        </pic:spPr>
                      </pic:pic>
                      <wps:wsp>
                        <wps:cNvPr id="405" name="Cuadro de texto 405"/>
                        <wps:cNvSpPr txBox="1"/>
                        <wps:spPr>
                          <a:xfrm>
                            <a:off x="0" y="0"/>
                            <a:ext cx="4554748" cy="345057"/>
                          </a:xfrm>
                          <a:prstGeom prst="rect">
                            <a:avLst/>
                          </a:prstGeom>
                          <a:solidFill>
                            <a:prstClr val="white"/>
                          </a:solidFill>
                          <a:ln>
                            <a:noFill/>
                          </a:ln>
                          <a:effectLst/>
                        </wps:spPr>
                        <wps:txbx>
                          <w:txbxContent>
                            <w:p w14:paraId="1DE6637B" w14:textId="12942E71" w:rsidR="00F73331" w:rsidRPr="00690854" w:rsidRDefault="00F73331" w:rsidP="00C96697">
                              <w:pPr>
                                <w:pStyle w:val="Descripcin"/>
                                <w:ind w:firstLine="0"/>
                                <w:jc w:val="center"/>
                                <w:rPr>
                                  <w:i w:val="0"/>
                                  <w:color w:val="auto"/>
                                  <w:sz w:val="32"/>
                                  <w:szCs w:val="24"/>
                                </w:rPr>
                              </w:pPr>
                              <w:bookmarkStart w:id="511" w:name="_Ref185541888"/>
                              <w:r w:rsidRPr="00690854">
                                <w:rPr>
                                  <w:color w:val="auto"/>
                                  <w:sz w:val="22"/>
                                </w:rPr>
                                <w:t xml:space="preserve">Tabl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Tabla \* ARABIC \s 1 </w:instrText>
                              </w:r>
                              <w:r>
                                <w:rPr>
                                  <w:color w:val="auto"/>
                                  <w:sz w:val="22"/>
                                </w:rPr>
                                <w:fldChar w:fldCharType="separate"/>
                              </w:r>
                              <w:r>
                                <w:rPr>
                                  <w:noProof/>
                                  <w:color w:val="auto"/>
                                  <w:sz w:val="22"/>
                                </w:rPr>
                                <w:t>9</w:t>
                              </w:r>
                              <w:r>
                                <w:rPr>
                                  <w:color w:val="auto"/>
                                  <w:sz w:val="22"/>
                                </w:rPr>
                                <w:fldChar w:fldCharType="end"/>
                              </w:r>
                              <w:bookmarkEnd w:id="511"/>
                              <w:r w:rsidRPr="00690854">
                                <w:rPr>
                                  <w:color w:val="auto"/>
                                  <w:sz w:val="22"/>
                                </w:rPr>
                                <w:t>:</w:t>
                              </w:r>
                              <w:r w:rsidRPr="00690854">
                                <w:rPr>
                                  <w:i w:val="0"/>
                                  <w:color w:val="auto"/>
                                  <w:sz w:val="22"/>
                                </w:rPr>
                                <w:t xml:space="preserve"> </w:t>
                              </w:r>
                              <w:r>
                                <w:rPr>
                                  <w:i w:val="0"/>
                                  <w:color w:val="auto"/>
                                  <w:sz w:val="22"/>
                                </w:rPr>
                                <w:t>Ejemplo de e</w:t>
                              </w:r>
                              <w:r w:rsidRPr="00690854">
                                <w:rPr>
                                  <w:i w:val="0"/>
                                  <w:color w:val="auto"/>
                                  <w:sz w:val="22"/>
                                </w:rPr>
                                <w:t xml:space="preserve">structura de </w:t>
                              </w:r>
                              <w:r>
                                <w:rPr>
                                  <w:i w:val="0"/>
                                  <w:color w:val="auto"/>
                                  <w:sz w:val="22"/>
                                </w:rPr>
                                <w:t xml:space="preserve">la </w:t>
                              </w:r>
                              <w:r w:rsidRPr="00690854">
                                <w:rPr>
                                  <w:i w:val="0"/>
                                  <w:color w:val="auto"/>
                                  <w:sz w:val="22"/>
                                </w:rPr>
                                <w:t>tabla de datos utilizada para el relevamiento con cargas de prueba</w:t>
                              </w:r>
                              <w:r w:rsidRPr="00690854">
                                <w:rPr>
                                  <w:i w:val="0"/>
                                  <w:noProof/>
                                  <w:color w:val="auto"/>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368E00F" id="Grupo 406" o:spid="_x0000_s1161" style="position:absolute;left:0;text-align:left;margin-left:0;margin-top:8.75pt;width:358.6pt;height:443.5pt;z-index:251999232;mso-position-horizontal:center;mso-position-horizontal-relative:margin" coordsize="45547,563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">
                <v:shape id="Imagen 385" o:spid="_x0000_s1162" type="#_x0000_t75" style="position:absolute;left:1207;top:4226;width:43009;height:52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ObDzFAAAA3AAAAA8AAABkcnMvZG93bnJldi54bWxEj0FrAjEUhO9C/0N4BS+lZqvYLqtRSkUQ&#10;hKK21Otz89wN3bwsSdT13zdCweMwM98w03lnG3EmH4xjBS+DDARx6bThSsH31/I5BxEissbGMSm4&#10;UoD57KE3xUK7C2/pvIuVSBAOBSqoY2wLKUNZk8UwcC1x8o7OW4xJ+kpqj5cEt40cZtmrtGg4LdTY&#10;0kdN5e/uZBU8jdbrxclvQjD7+Gky+5b/VAel+o/d+wREpC7ew//tlVYwysdwO5OOgJ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jmw8xQAAANwAAAAPAAAAAAAAAAAAAAAA&#10;AJ8CAABkcnMvZG93bnJldi54bWxQSwUGAAAAAAQABAD3AAAAkQMAAAAA&#10;" stroked="t" strokecolor="black [3213]">
                  <v:imagedata r:id="rId239" o:title=""/>
                  <v:path arrowok="t"/>
                </v:shape>
                <v:shape id="Cuadro de texto 405" o:spid="_x0000_s1163" type="#_x0000_t202" style="position:absolute;width:45547;height:3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62F8YA&#10;AADcAAAADwAAAGRycy9kb3ducmV2LnhtbESPT2vCQBTE7wW/w/KEXopuGlqR6CrWtNBDe9CK50f2&#10;mQSzb8Pumj/fvlsoeBxm5jfMejuYRnTkfG1ZwfM8AUFcWF1zqeD08zFbgvABWWNjmRSM5GG7mTys&#10;MdO25wN1x1CKCGGfoYIqhDaT0hcVGfRz2xJH72KdwRClK6V22Ee4aWSaJAtpsOa4UGFL+4qK6/Fm&#10;FCxyd+sPvH/KT+9f+N2W6fltPCv1OB12KxCBhnAP/7c/tYKX5BX+zs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62F8YAAADcAAAADwAAAAAAAAAAAAAAAACYAgAAZHJz&#10;L2Rvd25yZXYueG1sUEsFBgAAAAAEAAQA9QAAAIsDAAAAAA==&#10;" stroked="f">
                  <v:textbox inset="0,0,0,0">
                    <w:txbxContent>
                      <w:p w14:paraId="1DE6637B" w14:textId="12942E71" w:rsidR="00F73331" w:rsidRPr="00690854" w:rsidRDefault="00F73331" w:rsidP="00C96697">
                        <w:pPr>
                          <w:pStyle w:val="Descripcin"/>
                          <w:ind w:firstLine="0"/>
                          <w:jc w:val="center"/>
                          <w:rPr>
                            <w:i w:val="0"/>
                            <w:color w:val="auto"/>
                            <w:sz w:val="32"/>
                            <w:szCs w:val="24"/>
                          </w:rPr>
                        </w:pPr>
                        <w:bookmarkStart w:id="512" w:name="_Ref185541888"/>
                        <w:r w:rsidRPr="00690854">
                          <w:rPr>
                            <w:color w:val="auto"/>
                            <w:sz w:val="22"/>
                          </w:rPr>
                          <w:t xml:space="preserve">Tabl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Tabla \* ARABIC \s 1 </w:instrText>
                        </w:r>
                        <w:r>
                          <w:rPr>
                            <w:color w:val="auto"/>
                            <w:sz w:val="22"/>
                          </w:rPr>
                          <w:fldChar w:fldCharType="separate"/>
                        </w:r>
                        <w:r>
                          <w:rPr>
                            <w:noProof/>
                            <w:color w:val="auto"/>
                            <w:sz w:val="22"/>
                          </w:rPr>
                          <w:t>9</w:t>
                        </w:r>
                        <w:r>
                          <w:rPr>
                            <w:color w:val="auto"/>
                            <w:sz w:val="22"/>
                          </w:rPr>
                          <w:fldChar w:fldCharType="end"/>
                        </w:r>
                        <w:bookmarkEnd w:id="512"/>
                        <w:r w:rsidRPr="00690854">
                          <w:rPr>
                            <w:color w:val="auto"/>
                            <w:sz w:val="22"/>
                          </w:rPr>
                          <w:t>:</w:t>
                        </w:r>
                        <w:r w:rsidRPr="00690854">
                          <w:rPr>
                            <w:i w:val="0"/>
                            <w:color w:val="auto"/>
                            <w:sz w:val="22"/>
                          </w:rPr>
                          <w:t xml:space="preserve"> </w:t>
                        </w:r>
                        <w:r>
                          <w:rPr>
                            <w:i w:val="0"/>
                            <w:color w:val="auto"/>
                            <w:sz w:val="22"/>
                          </w:rPr>
                          <w:t>Ejemplo de e</w:t>
                        </w:r>
                        <w:r w:rsidRPr="00690854">
                          <w:rPr>
                            <w:i w:val="0"/>
                            <w:color w:val="auto"/>
                            <w:sz w:val="22"/>
                          </w:rPr>
                          <w:t xml:space="preserve">structura de </w:t>
                        </w:r>
                        <w:r>
                          <w:rPr>
                            <w:i w:val="0"/>
                            <w:color w:val="auto"/>
                            <w:sz w:val="22"/>
                          </w:rPr>
                          <w:t xml:space="preserve">la </w:t>
                        </w:r>
                        <w:r w:rsidRPr="00690854">
                          <w:rPr>
                            <w:i w:val="0"/>
                            <w:color w:val="auto"/>
                            <w:sz w:val="22"/>
                          </w:rPr>
                          <w:t>tabla de datos utilizada para el relevamiento con cargas de prueba</w:t>
                        </w:r>
                        <w:r w:rsidRPr="00690854">
                          <w:rPr>
                            <w:i w:val="0"/>
                            <w:noProof/>
                            <w:color w:val="auto"/>
                            <w:sz w:val="22"/>
                          </w:rPr>
                          <w:t xml:space="preserve"> (Fuente: elaboración propia)</w:t>
                        </w:r>
                      </w:p>
                    </w:txbxContent>
                  </v:textbox>
                </v:shape>
                <w10:wrap anchorx="margin"/>
              </v:group>
            </w:pict>
          </mc:Fallback>
        </mc:AlternateContent>
      </w:r>
    </w:p>
    <w:p w14:paraId="19C0FEFD" w14:textId="6F47126D" w:rsidR="00C96697" w:rsidRDefault="00C96697" w:rsidP="00C96697"/>
    <w:p w14:paraId="4CB4232C" w14:textId="6CAF1E04" w:rsidR="00C96697" w:rsidRDefault="00C96697" w:rsidP="00C96697"/>
    <w:p w14:paraId="01CC73FC" w14:textId="09B51283" w:rsidR="00C96697" w:rsidRDefault="00C96697" w:rsidP="00C96697"/>
    <w:p w14:paraId="1B8A32B6" w14:textId="5D68023F" w:rsidR="00C96697" w:rsidRDefault="00C96697" w:rsidP="00C96697"/>
    <w:p w14:paraId="1FC83162" w14:textId="1B507C83" w:rsidR="00C96697" w:rsidRDefault="00C96697" w:rsidP="00C96697"/>
    <w:p w14:paraId="5E1B4F19" w14:textId="7FE0BFA0" w:rsidR="00C96697" w:rsidRDefault="00C96697" w:rsidP="00C96697"/>
    <w:p w14:paraId="502A7FEF" w14:textId="3F96A2D2" w:rsidR="00C96697" w:rsidRDefault="00C96697" w:rsidP="00C96697"/>
    <w:p w14:paraId="097AE5CB" w14:textId="38FAD357" w:rsidR="00C96697" w:rsidRDefault="00C96697" w:rsidP="00C96697"/>
    <w:p w14:paraId="4ACE5AC9" w14:textId="2C66017C" w:rsidR="00C96697" w:rsidRDefault="00C96697" w:rsidP="00C96697"/>
    <w:p w14:paraId="697DBA24" w14:textId="2F2AB10F" w:rsidR="00C96697" w:rsidRDefault="00C96697" w:rsidP="00C96697"/>
    <w:p w14:paraId="175AF137" w14:textId="77777777" w:rsidR="00C96697" w:rsidRDefault="00C96697" w:rsidP="00C96697"/>
    <w:p w14:paraId="16E4814E" w14:textId="77777777" w:rsidR="00C96697" w:rsidRDefault="00C96697" w:rsidP="00C96697"/>
    <w:p w14:paraId="57415B43" w14:textId="77777777" w:rsidR="00C96697" w:rsidRDefault="00C96697" w:rsidP="00C96697"/>
    <w:p w14:paraId="0156EF96" w14:textId="77777777" w:rsidR="00C96697" w:rsidRDefault="00C96697" w:rsidP="00C96697"/>
    <w:p w14:paraId="7F320396" w14:textId="77777777" w:rsidR="00C96697" w:rsidRDefault="00C96697" w:rsidP="00C96697"/>
    <w:p w14:paraId="3CC0973E" w14:textId="77777777" w:rsidR="00C96697" w:rsidRDefault="00C96697" w:rsidP="00C96697"/>
    <w:p w14:paraId="7D6D7918" w14:textId="1CD9B238" w:rsidR="00052961" w:rsidRDefault="00052961" w:rsidP="00052961">
      <w:r w:rsidRPr="00052961">
        <w:rPr>
          <w:u w:val="single"/>
        </w:rPr>
        <w:lastRenderedPageBreak/>
        <w:t>CRITERIOS DE EVALUACIÓN DE LOS DATOS:</w:t>
      </w:r>
      <w:r>
        <w:t xml:space="preserve"> </w:t>
      </w:r>
    </w:p>
    <w:p w14:paraId="6696CEA1" w14:textId="2095F642" w:rsidR="00052961" w:rsidRDefault="00DA4634" w:rsidP="00052961">
      <w:pPr>
        <w:pStyle w:val="Prrafodelista"/>
        <w:numPr>
          <w:ilvl w:val="0"/>
          <w:numId w:val="26"/>
        </w:numPr>
      </w:pPr>
      <w:r w:rsidRPr="00DA4634">
        <w:t>¿Se mantiene el valor absoluto de la corriente catódica (saliente) para un mismo valor de IDAC para las distintas cargas?</w:t>
      </w:r>
    </w:p>
    <w:p w14:paraId="7CB5F64F" w14:textId="54B037A8" w:rsidR="00DA4634" w:rsidRPr="00DA4634" w:rsidRDefault="00DA4634" w:rsidP="00DA4634">
      <w:pPr>
        <w:pStyle w:val="Prrafodelista"/>
        <w:numPr>
          <w:ilvl w:val="0"/>
          <w:numId w:val="26"/>
        </w:numPr>
      </w:pPr>
      <w:r w:rsidRPr="00DA4634">
        <w:t>¿Se mantiene el valor absoluto de la corriente</w:t>
      </w:r>
      <w:r>
        <w:t xml:space="preserve"> an</w:t>
      </w:r>
      <w:r w:rsidRPr="00DA4634">
        <w:t>ódica (</w:t>
      </w:r>
      <w:r>
        <w:t>entrante</w:t>
      </w:r>
      <w:r w:rsidRPr="00DA4634">
        <w:t xml:space="preserve">) para un mismo valor de IDAC </w:t>
      </w:r>
      <w:r>
        <w:t xml:space="preserve">para un mismo CT, </w:t>
      </w:r>
      <w:r w:rsidRPr="00DA4634">
        <w:t>para las distintas cargas?</w:t>
      </w:r>
    </w:p>
    <w:p w14:paraId="6568B35D" w14:textId="6AFC199B" w:rsidR="00DA4634" w:rsidRDefault="00DA4634" w:rsidP="00052961">
      <w:pPr>
        <w:pStyle w:val="Prrafodelista"/>
        <w:numPr>
          <w:ilvl w:val="0"/>
          <w:numId w:val="26"/>
        </w:numPr>
      </w:pPr>
      <w:r>
        <w:t>¿Las corrientes anódica y catódica responden linealmente a los incrementos del IDAC?</w:t>
      </w:r>
    </w:p>
    <w:p w14:paraId="1B7ECFF1" w14:textId="08579C7E" w:rsidR="00DA4634" w:rsidRDefault="00DA4634" w:rsidP="00052961">
      <w:pPr>
        <w:pStyle w:val="Prrafodelista"/>
        <w:numPr>
          <w:ilvl w:val="0"/>
          <w:numId w:val="26"/>
        </w:numPr>
      </w:pPr>
      <w:r>
        <w:t xml:space="preserve">¿Se logra mantener </w:t>
      </w:r>
      <w:r w:rsidR="00665778">
        <w:t xml:space="preserve">sobre la carga </w:t>
      </w:r>
      <w:r>
        <w:t>un valor medio de tensión</w:t>
      </w:r>
      <w:r w:rsidR="00665778">
        <w:t xml:space="preserve"> nulo, o lo suficientemente pequeño como para despreciar sus efectos</w:t>
      </w:r>
      <w:r>
        <w:t xml:space="preserve"> para los diferentes regímenes de electroestimulación?</w:t>
      </w:r>
    </w:p>
    <w:p w14:paraId="0D185520" w14:textId="4E9A28C6" w:rsidR="00082FB2" w:rsidRDefault="00A40F35" w:rsidP="00052961">
      <w:pPr>
        <w:pStyle w:val="Prrafodelista"/>
        <w:numPr>
          <w:ilvl w:val="0"/>
          <w:numId w:val="26"/>
        </w:numPr>
      </w:pPr>
      <w:r>
        <w:t>¿Logra la</w:t>
      </w:r>
      <w:r w:rsidR="00082FB2">
        <w:t xml:space="preserve"> fuente de alimentación de AT garantizar el funcionamiento de corriente bipolar para valores de carga hasta los 100 k</w:t>
      </w:r>
      <w:r w:rsidR="00082FB2" w:rsidRPr="00082FB2">
        <w:t>Ω</w:t>
      </w:r>
      <w:r w:rsidR="00082FB2">
        <w:t>?</w:t>
      </w:r>
    </w:p>
    <w:p w14:paraId="067F099E" w14:textId="77777777" w:rsidR="00082FB2" w:rsidRDefault="00082FB2" w:rsidP="00082FB2">
      <w:pPr>
        <w:rPr>
          <w:u w:val="single"/>
        </w:rPr>
      </w:pPr>
      <w:r>
        <w:rPr>
          <w:u w:val="single"/>
        </w:rPr>
        <w:t>DOCUMENTACIÓN</w:t>
      </w:r>
      <w:r w:rsidRPr="00082FB2">
        <w:rPr>
          <w:u w:val="single"/>
        </w:rPr>
        <w:t>:</w:t>
      </w:r>
    </w:p>
    <w:p w14:paraId="750C5AE9" w14:textId="70912881" w:rsidR="00082FB2" w:rsidRDefault="006E1868" w:rsidP="002B01C9">
      <w:r>
        <w:t>Los datos registrados s</w:t>
      </w:r>
      <w:r w:rsidR="006C1982">
        <w:t>e expondrán mediante:</w:t>
      </w:r>
    </w:p>
    <w:p w14:paraId="580CD262" w14:textId="0C3C747F" w:rsidR="006C1982" w:rsidRDefault="006C1982" w:rsidP="00082FB2">
      <w:pPr>
        <w:pStyle w:val="Prrafodelista"/>
        <w:numPr>
          <w:ilvl w:val="0"/>
          <w:numId w:val="26"/>
        </w:numPr>
      </w:pPr>
      <w:r>
        <w:t>P</w:t>
      </w:r>
      <w:r w:rsidR="002B01C9">
        <w:t>romedio</w:t>
      </w:r>
      <w:r>
        <w:t xml:space="preserve"> con varianza de los valores de corriente anódica por carga para un mismo CT</w:t>
      </w:r>
      <w:r w:rsidR="002B01C9">
        <w:t>, en función del estado del IDAC</w:t>
      </w:r>
      <w:r>
        <w:t>.</w:t>
      </w:r>
    </w:p>
    <w:p w14:paraId="7CE511CF" w14:textId="666D5AAC" w:rsidR="002B01C9" w:rsidRDefault="002B01C9" w:rsidP="002B01C9">
      <w:pPr>
        <w:pStyle w:val="Prrafodelista"/>
        <w:numPr>
          <w:ilvl w:val="0"/>
          <w:numId w:val="26"/>
        </w:numPr>
      </w:pPr>
      <w:r>
        <w:t>Promedio general de las tres cargas con varianza de los valores de corriente anódica para un mismo CT, en función del estado del IDAC.</w:t>
      </w:r>
    </w:p>
    <w:p w14:paraId="497D298A" w14:textId="4F8C034D" w:rsidR="006C1982" w:rsidRDefault="006C1982" w:rsidP="006C1982">
      <w:pPr>
        <w:pStyle w:val="Prrafodelista"/>
        <w:numPr>
          <w:ilvl w:val="0"/>
          <w:numId w:val="26"/>
        </w:numPr>
      </w:pPr>
      <w:r>
        <w:t>P</w:t>
      </w:r>
      <w:r w:rsidR="002B01C9">
        <w:t>romedio</w:t>
      </w:r>
      <w:r>
        <w:t xml:space="preserve"> con varianz</w:t>
      </w:r>
      <w:r w:rsidR="002B01C9">
        <w:t>a de los valores de corriente cató</w:t>
      </w:r>
      <w:r>
        <w:t>dica por carga</w:t>
      </w:r>
      <w:r w:rsidR="002B01C9">
        <w:t>, en función del estado del estado del IDAC.</w:t>
      </w:r>
    </w:p>
    <w:p w14:paraId="70E41F15" w14:textId="5D137C14" w:rsidR="002B01C9" w:rsidRDefault="002B01C9" w:rsidP="002B01C9">
      <w:pPr>
        <w:pStyle w:val="Prrafodelista"/>
        <w:numPr>
          <w:ilvl w:val="0"/>
          <w:numId w:val="26"/>
        </w:numPr>
      </w:pPr>
      <w:r>
        <w:t>Promedio general de las tres cargas con varianza de los valores de corriente catódica, en función del estado del estado del IDAC.</w:t>
      </w:r>
    </w:p>
    <w:p w14:paraId="5C2EAE54" w14:textId="1CE6CB57" w:rsidR="006C1982" w:rsidRDefault="002B01C9" w:rsidP="00082FB2">
      <w:pPr>
        <w:pStyle w:val="Prrafodelista"/>
        <w:numPr>
          <w:ilvl w:val="0"/>
          <w:numId w:val="26"/>
        </w:numPr>
      </w:pPr>
      <w:r>
        <w:t>Promedio de las tensiones medias sobre la carga de todas las cargas y valores de TIc, para cada CT, en función del estado del IDAC.</w:t>
      </w:r>
    </w:p>
    <w:p w14:paraId="67F15732" w14:textId="61F4FCEC" w:rsidR="002B01C9" w:rsidRDefault="002B01C9" w:rsidP="00082FB2">
      <w:pPr>
        <w:pStyle w:val="Prrafodelista"/>
        <w:numPr>
          <w:ilvl w:val="0"/>
          <w:numId w:val="26"/>
        </w:numPr>
      </w:pPr>
      <w:r>
        <w:t>P</w:t>
      </w:r>
      <w:r w:rsidR="00D86017">
        <w:t>romedio de tensiones pico a pic</w:t>
      </w:r>
      <w:r>
        <w:t>o de la fuente de AT para todas las cargas, por cada CT, en función del estado del IDAC.</w:t>
      </w:r>
    </w:p>
    <w:p w14:paraId="0E97DD5A" w14:textId="0E1A16F1" w:rsidR="00D86017" w:rsidRDefault="00D86017" w:rsidP="00082FB2">
      <w:pPr>
        <w:pStyle w:val="Prrafodelista"/>
        <w:numPr>
          <w:ilvl w:val="0"/>
          <w:numId w:val="26"/>
        </w:numPr>
      </w:pPr>
      <w:r>
        <w:t>Análisis cuantitativo del rendimiento del electroestimulador, para cada carga y cada CT.</w:t>
      </w:r>
    </w:p>
    <w:p w14:paraId="1343B68F" w14:textId="77777777" w:rsidR="00D86017" w:rsidRPr="00717A23" w:rsidRDefault="00D86017" w:rsidP="00D86017">
      <w:pPr>
        <w:rPr>
          <w:sz w:val="6"/>
        </w:rPr>
      </w:pPr>
    </w:p>
    <w:p w14:paraId="24F07619" w14:textId="5D8BF7AD" w:rsidR="009602A9" w:rsidRPr="00C96697" w:rsidRDefault="007423DB" w:rsidP="00703AE2">
      <w:r>
        <w:t>A continuación y sobre la base del Banco detallado, se presentarán los gráficos emanados de los datos del relevamiento a fin de evaluar el funcionamiento del electroestimulador en términos generales así como sus limitaciones desde el punto de vista cuantitativo.</w:t>
      </w:r>
    </w:p>
    <w:p w14:paraId="6F8636AE" w14:textId="21F0C66D" w:rsidR="00EC585B" w:rsidRDefault="00690854" w:rsidP="005A564F">
      <w:pPr>
        <w:pStyle w:val="Ttulo4"/>
        <w:numPr>
          <w:ilvl w:val="3"/>
          <w:numId w:val="1"/>
        </w:numPr>
      </w:pPr>
      <w:r>
        <w:lastRenderedPageBreak/>
        <w:t>Análisis de la r</w:t>
      </w:r>
      <w:r w:rsidR="00EC585B">
        <w:t xml:space="preserve">espuesta para </w:t>
      </w:r>
      <w:r>
        <w:t>corrientes anódicas</w:t>
      </w:r>
    </w:p>
    <w:p w14:paraId="5AD17107" w14:textId="30446FA5" w:rsidR="00CC72D9" w:rsidRDefault="00BC2CFD" w:rsidP="00CC72D9">
      <w:r>
        <w:t>Como se ha expuesto precedentemente, la señal de electroestimulación debe idealmente tener un balance de carga nulo entre la interfaz electrodo-piel, esto implica que, desde el punto de vista de sus características de forma, la carga entrante por la corriente anódica (</w:t>
      </w:r>
      <w:r w:rsidRPr="005E01B4">
        <w:rPr>
          <w:i/>
        </w:rPr>
        <w:t>Ipos * Tpos</w:t>
      </w:r>
      <w:r>
        <w:t xml:space="preserve">) debe ser igual a la saliente por la corriente catódica </w:t>
      </w:r>
      <w:r w:rsidRPr="005E01B4">
        <w:rPr>
          <w:i/>
        </w:rPr>
        <w:t>(Ineg * Tneg</w:t>
      </w:r>
      <w:r>
        <w:t>). En este contexto, para la configuración de la señal se toma como referencia el pico de corriente de mayor valor absoluto (</w:t>
      </w:r>
      <w:r w:rsidRPr="005E01B4">
        <w:rPr>
          <w:i/>
        </w:rPr>
        <w:t>Ineg</w:t>
      </w:r>
      <w:r>
        <w:t>)</w:t>
      </w:r>
      <w:r w:rsidR="005E01B4">
        <w:t xml:space="preserve"> y se ajusta el valor de </w:t>
      </w:r>
      <w:r w:rsidR="005E01B4" w:rsidRPr="005E01B4">
        <w:rPr>
          <w:i/>
        </w:rPr>
        <w:t>Ipos</w:t>
      </w:r>
      <w:r w:rsidR="005E01B4">
        <w:t xml:space="preserve"> según el CT que este configurado, dado que este último factor determinará la relación entre </w:t>
      </w:r>
      <w:r w:rsidR="005E01B4" w:rsidRPr="005E01B4">
        <w:rPr>
          <w:i/>
        </w:rPr>
        <w:t xml:space="preserve">Tneg/Tpos  </w:t>
      </w:r>
      <w:r w:rsidR="005E01B4">
        <w:t>por ende las correspondientes relaciones entre las corrientes.</w:t>
      </w:r>
    </w:p>
    <w:p w14:paraId="4C7BE881" w14:textId="42B1C967" w:rsidR="005E01B4" w:rsidRPr="005E01B4" w:rsidRDefault="005E01B4" w:rsidP="00CC72D9">
      <w:pPr>
        <w:rPr>
          <w:color w:val="000000" w:themeColor="text1"/>
        </w:rPr>
      </w:pPr>
      <w:r>
        <w:rPr>
          <w:noProof/>
          <w:lang w:val="es-AR"/>
        </w:rPr>
        <mc:AlternateContent>
          <mc:Choice Requires="wpg">
            <w:drawing>
              <wp:anchor distT="0" distB="0" distL="114300" distR="114300" simplePos="0" relativeHeight="252006400" behindDoc="0" locked="0" layoutInCell="1" allowOverlap="1" wp14:anchorId="4088DD3F" wp14:editId="2473B337">
                <wp:simplePos x="0" y="0"/>
                <wp:positionH relativeFrom="margin">
                  <wp:align>center</wp:align>
                </wp:positionH>
                <wp:positionV relativeFrom="paragraph">
                  <wp:posOffset>843252</wp:posOffset>
                </wp:positionV>
                <wp:extent cx="4571365" cy="3056089"/>
                <wp:effectExtent l="0" t="19050" r="635" b="0"/>
                <wp:wrapNone/>
                <wp:docPr id="429" name="Grupo 429"/>
                <wp:cNvGraphicFramePr/>
                <a:graphic xmlns:a="http://schemas.openxmlformats.org/drawingml/2006/main">
                  <a:graphicData uri="http://schemas.microsoft.com/office/word/2010/wordprocessingGroup">
                    <wpg:wgp>
                      <wpg:cNvGrpSpPr/>
                      <wpg:grpSpPr>
                        <a:xfrm>
                          <a:off x="0" y="0"/>
                          <a:ext cx="4571365" cy="3056089"/>
                          <a:chOff x="-159026" y="87465"/>
                          <a:chExt cx="4571365" cy="3056089"/>
                        </a:xfrm>
                      </wpg:grpSpPr>
                      <pic:pic xmlns:pic="http://schemas.openxmlformats.org/drawingml/2006/picture">
                        <pic:nvPicPr>
                          <pic:cNvPr id="427" name="Imagen 427"/>
                          <pic:cNvPicPr>
                            <a:picLocks noChangeAspect="1"/>
                          </pic:cNvPicPr>
                        </pic:nvPicPr>
                        <pic:blipFill>
                          <a:blip r:embed="rId240">
                            <a:extLst>
                              <a:ext uri="{28A0092B-C50C-407E-A947-70E740481C1C}">
                                <a14:useLocalDpi xmlns:a14="http://schemas.microsoft.com/office/drawing/2010/main" val="0"/>
                              </a:ext>
                            </a:extLst>
                          </a:blip>
                          <a:srcRect/>
                          <a:stretch>
                            <a:fillRect/>
                          </a:stretch>
                        </pic:blipFill>
                        <pic:spPr bwMode="auto">
                          <a:xfrm>
                            <a:off x="182880" y="87465"/>
                            <a:ext cx="3988289" cy="2518824"/>
                          </a:xfrm>
                          <a:prstGeom prst="rect">
                            <a:avLst/>
                          </a:prstGeom>
                          <a:noFill/>
                          <a:ln>
                            <a:solidFill>
                              <a:schemeClr val="tx1"/>
                            </a:solidFill>
                          </a:ln>
                        </pic:spPr>
                      </pic:pic>
                      <wps:wsp>
                        <wps:cNvPr id="428" name="Cuadro de texto 428"/>
                        <wps:cNvSpPr txBox="1"/>
                        <wps:spPr>
                          <a:xfrm>
                            <a:off x="-159026" y="2695244"/>
                            <a:ext cx="4571365" cy="448310"/>
                          </a:xfrm>
                          <a:prstGeom prst="rect">
                            <a:avLst/>
                          </a:prstGeom>
                          <a:solidFill>
                            <a:prstClr val="white"/>
                          </a:solidFill>
                          <a:ln>
                            <a:noFill/>
                          </a:ln>
                          <a:effectLst/>
                        </wps:spPr>
                        <wps:txbx>
                          <w:txbxContent>
                            <w:p w14:paraId="63459C33" w14:textId="281ED0BB" w:rsidR="00F73331" w:rsidRPr="00CC72D9" w:rsidRDefault="00F73331" w:rsidP="00CC72D9">
                              <w:pPr>
                                <w:pStyle w:val="Descripcin"/>
                                <w:ind w:firstLine="0"/>
                                <w:jc w:val="center"/>
                                <w:rPr>
                                  <w:i w:val="0"/>
                                  <w:noProof/>
                                  <w:color w:val="000000" w:themeColor="text1"/>
                                  <w:sz w:val="32"/>
                                  <w:szCs w:val="24"/>
                                </w:rPr>
                              </w:pPr>
                              <w:bookmarkStart w:id="513" w:name="_Ref185662519"/>
                              <w:r w:rsidRPr="00CC72D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513"/>
                              <w:r w:rsidRPr="00CC72D9">
                                <w:rPr>
                                  <w:color w:val="000000" w:themeColor="text1"/>
                                  <w:sz w:val="22"/>
                                </w:rPr>
                                <w:t>:</w:t>
                              </w:r>
                              <w:r w:rsidRPr="00CC72D9">
                                <w:rPr>
                                  <w:i w:val="0"/>
                                  <w:color w:val="000000" w:themeColor="text1"/>
                                  <w:sz w:val="22"/>
                                </w:rPr>
                                <w:t xml:space="preserve"> Promedio con desviación de las corrientes anódicas (entrantes) para tres "Tneg" distintos, sobre una carga de 50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88DD3F" id="Grupo 429" o:spid="_x0000_s1164" style="position:absolute;left:0;text-align:left;margin-left:0;margin-top:66.4pt;width:359.95pt;height:240.65pt;z-index:252006400;mso-position-horizontal:center;mso-position-horizontal-relative:margin;mso-height-relative:margin" coordorigin="-1590,874" coordsize="45713,30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">
                <v:shape id="Imagen 427" o:spid="_x0000_s1165" type="#_x0000_t75" style="position:absolute;left:1828;top:874;width:39883;height:25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nzQXDAAAA3AAAAA8AAABkcnMvZG93bnJldi54bWxEj0GLwjAUhO/C/ofwFvam6UqpbtcoiyJ4&#10;EbHq/dE822LzUptsrf/eCILHYWa+YWaL3tSio9ZVlhV8jyIQxLnVFRcKjof1cArCeWSNtWVScCcH&#10;i/nHYIaptjfeU5f5QgQIuxQVlN43qZQuL8mgG9mGOHhn2xr0QbaF1C3eAtzUchxFiTRYcVgosaFl&#10;Sfkl+zcKLCVJPLnyND7+bFeb1anu+t1aqa/P/u8XhKfev8Ov9kYriMcTeJ4JR0D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fNBcMAAADcAAAADwAAAAAAAAAAAAAAAACf&#10;AgAAZHJzL2Rvd25yZXYueG1sUEsFBgAAAAAEAAQA9wAAAI8DAAAAAA==&#10;" stroked="t" strokecolor="black [3213]">
                  <v:imagedata r:id="rId241" o:title=""/>
                  <v:path arrowok="t"/>
                </v:shape>
                <v:shape id="Cuadro de texto 428" o:spid="_x0000_s1166" type="#_x0000_t202" style="position:absolute;left:-1590;top:26952;width:45713;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14:paraId="63459C33" w14:textId="281ED0BB" w:rsidR="00F73331" w:rsidRPr="00CC72D9" w:rsidRDefault="00F73331" w:rsidP="00CC72D9">
                        <w:pPr>
                          <w:pStyle w:val="Descripcin"/>
                          <w:ind w:firstLine="0"/>
                          <w:jc w:val="center"/>
                          <w:rPr>
                            <w:i w:val="0"/>
                            <w:noProof/>
                            <w:color w:val="000000" w:themeColor="text1"/>
                            <w:sz w:val="32"/>
                            <w:szCs w:val="24"/>
                          </w:rPr>
                        </w:pPr>
                        <w:bookmarkStart w:id="514" w:name="_Ref185662519"/>
                        <w:r w:rsidRPr="00CC72D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514"/>
                        <w:r w:rsidRPr="00CC72D9">
                          <w:rPr>
                            <w:color w:val="000000" w:themeColor="text1"/>
                            <w:sz w:val="22"/>
                          </w:rPr>
                          <w:t>:</w:t>
                        </w:r>
                        <w:r w:rsidRPr="00CC72D9">
                          <w:rPr>
                            <w:i w:val="0"/>
                            <w:color w:val="000000" w:themeColor="text1"/>
                            <w:sz w:val="22"/>
                          </w:rPr>
                          <w:t xml:space="preserve"> Promedio con desviación de las corrientes anódicas (entrantes) para tres "Tneg" distintos, sobre una carga de 50kΩ (Fuente: elaboración propia).</w:t>
                        </w:r>
                      </w:p>
                    </w:txbxContent>
                  </v:textbox>
                </v:shape>
                <w10:wrap anchorx="margin"/>
              </v:group>
            </w:pict>
          </mc:Fallback>
        </mc:AlternateContent>
      </w:r>
      <w:r>
        <w:t xml:space="preserve">En </w:t>
      </w:r>
      <w:r w:rsidRPr="005E01B4">
        <w:t xml:space="preserve">la </w:t>
      </w:r>
      <w:r w:rsidRPr="005E01B4">
        <w:fldChar w:fldCharType="begin"/>
      </w:r>
      <w:r w:rsidRPr="005E01B4">
        <w:instrText xml:space="preserve"> REF _Ref185662519 \h </w:instrText>
      </w:r>
      <w:r w:rsidRPr="005E01B4">
        <w:instrText xml:space="preserve"> \* MERGEFORMAT </w:instrText>
      </w:r>
      <w:r w:rsidRPr="005E01B4">
        <w:fldChar w:fldCharType="separate"/>
      </w:r>
      <w:r w:rsidRPr="005E01B4">
        <w:rPr>
          <w:color w:val="000000" w:themeColor="text1"/>
        </w:rPr>
        <w:t xml:space="preserve">Fig. </w:t>
      </w:r>
      <w:r w:rsidRPr="005E01B4">
        <w:rPr>
          <w:color w:val="0070C0"/>
          <w:u w:val="single"/>
        </w:rPr>
        <w:t>(</w:t>
      </w:r>
      <w:r w:rsidRPr="005E01B4">
        <w:rPr>
          <w:noProof/>
          <w:color w:val="0070C0"/>
          <w:u w:val="single"/>
        </w:rPr>
        <w:t>3</w:t>
      </w:r>
      <w:r w:rsidRPr="005E01B4">
        <w:rPr>
          <w:color w:val="0070C0"/>
          <w:u w:val="single"/>
        </w:rPr>
        <w:noBreakHyphen/>
      </w:r>
      <w:r w:rsidRPr="005E01B4">
        <w:rPr>
          <w:noProof/>
          <w:color w:val="0070C0"/>
          <w:u w:val="single"/>
        </w:rPr>
        <w:t>21</w:t>
      </w:r>
      <w:r w:rsidRPr="005E01B4">
        <w:fldChar w:fldCharType="end"/>
      </w:r>
      <w:r w:rsidRPr="005E01B4">
        <w:rPr>
          <w:color w:val="0070C0"/>
          <w:u w:val="single"/>
        </w:rPr>
        <w:t>)</w:t>
      </w:r>
      <w:r>
        <w:rPr>
          <w:color w:val="000000" w:themeColor="text1"/>
        </w:rPr>
        <w:t xml:space="preserve"> se presentan los resultados del ensayo con una carga de prueba de 50 k</w:t>
      </w:r>
      <w:r w:rsidRPr="005E01B4">
        <w:rPr>
          <w:color w:val="000000" w:themeColor="text1"/>
        </w:rPr>
        <w:t>Ω</w:t>
      </w:r>
      <w:r>
        <w:rPr>
          <w:color w:val="000000" w:themeColor="text1"/>
        </w:rPr>
        <w:t>, de los valores absolutos de corriente anódica (entrante) para cada valor de CT en función del estado del IDAC.</w:t>
      </w:r>
    </w:p>
    <w:p w14:paraId="1E99AB8F" w14:textId="69FDA50D" w:rsidR="007423DB" w:rsidRPr="007423DB" w:rsidRDefault="007423DB" w:rsidP="007423DB"/>
    <w:p w14:paraId="1DEFCACD" w14:textId="3F22F979" w:rsidR="00C96697" w:rsidRPr="00C96697" w:rsidRDefault="00C96697" w:rsidP="00C96697"/>
    <w:p w14:paraId="56747FA5" w14:textId="51D537F5" w:rsidR="00C8631E" w:rsidRDefault="00C8631E" w:rsidP="00C8631E"/>
    <w:p w14:paraId="4E51C192" w14:textId="0DC8EDC7" w:rsidR="00C8631E" w:rsidRPr="00C8631E" w:rsidRDefault="00C8631E" w:rsidP="00C8631E"/>
    <w:p w14:paraId="2139B5AA" w14:textId="7BEECB03" w:rsidR="00690854" w:rsidRDefault="00690854" w:rsidP="00690854">
      <w:pPr>
        <w:ind w:firstLine="0"/>
      </w:pPr>
    </w:p>
    <w:p w14:paraId="7B6C6366" w14:textId="242D1A40" w:rsidR="00690854" w:rsidRDefault="00690854" w:rsidP="00690854">
      <w:pPr>
        <w:ind w:firstLine="0"/>
      </w:pPr>
    </w:p>
    <w:p w14:paraId="583CE4C4" w14:textId="3C9459D8" w:rsidR="00690854" w:rsidRDefault="00690854" w:rsidP="00690854">
      <w:pPr>
        <w:ind w:firstLine="0"/>
      </w:pPr>
    </w:p>
    <w:p w14:paraId="7EB39E7F" w14:textId="3611765B" w:rsidR="00690854" w:rsidRPr="008668A3" w:rsidRDefault="00690854" w:rsidP="00690854">
      <w:pPr>
        <w:ind w:firstLine="0"/>
        <w:rPr>
          <w:sz w:val="32"/>
        </w:rPr>
      </w:pPr>
    </w:p>
    <w:p w14:paraId="31B6390A" w14:textId="22B03D90" w:rsidR="00690854" w:rsidRPr="008668A3" w:rsidRDefault="00690854" w:rsidP="00690854">
      <w:pPr>
        <w:ind w:firstLine="0"/>
        <w:rPr>
          <w:sz w:val="28"/>
        </w:rPr>
      </w:pPr>
    </w:p>
    <w:p w14:paraId="75571682" w14:textId="2F08F9FB" w:rsidR="005E01B4" w:rsidRDefault="00A1166B" w:rsidP="005E01B4">
      <w:r>
        <w:t>En el gráfico puede observarse el nivel de linealidad de la respuesta, la cual se encuentra cuantizada mediante las ecuaciones de ajuste lineal y su correspondiente factor R</w:t>
      </w:r>
      <w:r w:rsidRPr="00A1166B">
        <w:rPr>
          <w:vertAlign w:val="superscript"/>
        </w:rPr>
        <w:t>2</w:t>
      </w:r>
      <w:r>
        <w:t xml:space="preserve">. Puede verse como los niveles de corriente son mayores para CT mayores, dado que ello implica un tiempo mayor para la circulación de la </w:t>
      </w:r>
      <w:r w:rsidRPr="00A1166B">
        <w:rPr>
          <w:i/>
        </w:rPr>
        <w:t>Ineg</w:t>
      </w:r>
      <w:r>
        <w:t xml:space="preserve"> y en consecuencia uno menor para la </w:t>
      </w:r>
      <w:r w:rsidRPr="00A1166B">
        <w:rPr>
          <w:i/>
        </w:rPr>
        <w:t>Ipos</w:t>
      </w:r>
      <w:r>
        <w:t>, por lo que el valor de ésta última debe aumentar para compensar la carga saliente.</w:t>
      </w:r>
    </w:p>
    <w:p w14:paraId="066AEB94" w14:textId="40075A76" w:rsidR="00A1166B" w:rsidRPr="00A1166B" w:rsidRDefault="00A1166B" w:rsidP="005E01B4">
      <w:pPr>
        <w:rPr>
          <w:color w:val="000000" w:themeColor="text1"/>
        </w:rPr>
      </w:pPr>
      <w:r>
        <w:t xml:space="preserve">En </w:t>
      </w:r>
      <w:r w:rsidRPr="00A1166B">
        <w:t xml:space="preserve">la </w:t>
      </w:r>
      <w:r w:rsidRPr="00A1166B">
        <w:fldChar w:fldCharType="begin"/>
      </w:r>
      <w:r w:rsidRPr="00A1166B">
        <w:instrText xml:space="preserve"> REF _Ref185662946 \h </w:instrText>
      </w:r>
      <w:r>
        <w:instrText xml:space="preserve"> \* MERGEFORMAT </w:instrText>
      </w:r>
      <w:r w:rsidRPr="00A1166B">
        <w:fldChar w:fldCharType="separate"/>
      </w:r>
      <w:r w:rsidRPr="00A1166B">
        <w:rPr>
          <w:color w:val="000000" w:themeColor="text1"/>
        </w:rPr>
        <w:t xml:space="preserve">Fig. </w:t>
      </w:r>
      <w:r w:rsidRPr="00A1166B">
        <w:rPr>
          <w:color w:val="0070C0"/>
          <w:u w:val="single"/>
        </w:rPr>
        <w:t>(</w:t>
      </w:r>
      <w:r w:rsidRPr="00A1166B">
        <w:rPr>
          <w:noProof/>
          <w:color w:val="0070C0"/>
          <w:u w:val="single"/>
        </w:rPr>
        <w:t>3</w:t>
      </w:r>
      <w:r w:rsidRPr="00A1166B">
        <w:rPr>
          <w:color w:val="0070C0"/>
          <w:u w:val="single"/>
        </w:rPr>
        <w:noBreakHyphen/>
      </w:r>
      <w:r w:rsidRPr="00A1166B">
        <w:rPr>
          <w:noProof/>
          <w:color w:val="0070C0"/>
          <w:u w:val="single"/>
        </w:rPr>
        <w:t>22</w:t>
      </w:r>
      <w:r w:rsidRPr="00A1166B">
        <w:fldChar w:fldCharType="end"/>
      </w:r>
      <w:r w:rsidRPr="00A1166B">
        <w:rPr>
          <w:color w:val="0070C0"/>
          <w:u w:val="single"/>
        </w:rPr>
        <w:t>)</w:t>
      </w:r>
      <w:r>
        <w:rPr>
          <w:color w:val="000000" w:themeColor="text1"/>
        </w:rPr>
        <w:t xml:space="preserve"> se presenta la respuesta de </w:t>
      </w:r>
      <w:r w:rsidRPr="002A1696">
        <w:rPr>
          <w:i/>
          <w:color w:val="000000" w:themeColor="text1"/>
        </w:rPr>
        <w:t>Ipos</w:t>
      </w:r>
      <w:r>
        <w:rPr>
          <w:color w:val="000000" w:themeColor="text1"/>
        </w:rPr>
        <w:t xml:space="preserve"> asociada a una carga de 75 k</w:t>
      </w:r>
      <w:r w:rsidRPr="005E01B4">
        <w:rPr>
          <w:color w:val="000000" w:themeColor="text1"/>
        </w:rPr>
        <w:t>Ω</w:t>
      </w:r>
      <w:r w:rsidR="002A1696">
        <w:rPr>
          <w:color w:val="000000" w:themeColor="text1"/>
        </w:rPr>
        <w:t xml:space="preserve">, en los mismos ejes y valores de CT que en el gráfico anterior. </w:t>
      </w:r>
    </w:p>
    <w:p w14:paraId="36B70D80" w14:textId="3B3D0950" w:rsidR="00690854" w:rsidRDefault="00690854" w:rsidP="00690854">
      <w:pPr>
        <w:ind w:firstLine="0"/>
      </w:pPr>
    </w:p>
    <w:p w14:paraId="278DAB50" w14:textId="10B1AB96" w:rsidR="00690854" w:rsidRDefault="008668A3" w:rsidP="00690854">
      <w:pPr>
        <w:ind w:firstLine="0"/>
      </w:pPr>
      <w:r>
        <w:rPr>
          <w:noProof/>
          <w:lang w:val="es-AR"/>
        </w:rPr>
        <w:lastRenderedPageBreak/>
        <mc:AlternateContent>
          <mc:Choice Requires="wpg">
            <w:drawing>
              <wp:anchor distT="0" distB="0" distL="114300" distR="114300" simplePos="0" relativeHeight="252010496" behindDoc="0" locked="0" layoutInCell="1" allowOverlap="1" wp14:anchorId="1D64000C" wp14:editId="05AEFE4E">
                <wp:simplePos x="0" y="0"/>
                <wp:positionH relativeFrom="margin">
                  <wp:align>center</wp:align>
                </wp:positionH>
                <wp:positionV relativeFrom="paragraph">
                  <wp:posOffset>-65681</wp:posOffset>
                </wp:positionV>
                <wp:extent cx="4611370" cy="2814762"/>
                <wp:effectExtent l="0" t="19050" r="0" b="5080"/>
                <wp:wrapNone/>
                <wp:docPr id="432" name="Grupo 432"/>
                <wp:cNvGraphicFramePr/>
                <a:graphic xmlns:a="http://schemas.openxmlformats.org/drawingml/2006/main">
                  <a:graphicData uri="http://schemas.microsoft.com/office/word/2010/wordprocessingGroup">
                    <wpg:wgp>
                      <wpg:cNvGrpSpPr/>
                      <wpg:grpSpPr>
                        <a:xfrm>
                          <a:off x="0" y="0"/>
                          <a:ext cx="4611370" cy="2814762"/>
                          <a:chOff x="0" y="0"/>
                          <a:chExt cx="4611370" cy="2814762"/>
                        </a:xfrm>
                      </wpg:grpSpPr>
                      <pic:pic xmlns:pic="http://schemas.openxmlformats.org/drawingml/2006/picture">
                        <pic:nvPicPr>
                          <pic:cNvPr id="430" name="Imagen 430"/>
                          <pic:cNvPicPr>
                            <a:picLocks noChangeAspect="1"/>
                          </pic:cNvPicPr>
                        </pic:nvPicPr>
                        <pic:blipFill>
                          <a:blip r:embed="rId242">
                            <a:extLst>
                              <a:ext uri="{28A0092B-C50C-407E-A947-70E740481C1C}">
                                <a14:useLocalDpi xmlns:a14="http://schemas.microsoft.com/office/drawing/2010/main" val="0"/>
                              </a:ext>
                            </a:extLst>
                          </a:blip>
                          <a:srcRect/>
                          <a:stretch>
                            <a:fillRect/>
                          </a:stretch>
                        </pic:blipFill>
                        <pic:spPr bwMode="auto">
                          <a:xfrm>
                            <a:off x="461176" y="0"/>
                            <a:ext cx="3696970" cy="2384425"/>
                          </a:xfrm>
                          <a:prstGeom prst="rect">
                            <a:avLst/>
                          </a:prstGeom>
                          <a:noFill/>
                          <a:ln>
                            <a:solidFill>
                              <a:schemeClr val="tx1"/>
                            </a:solidFill>
                          </a:ln>
                        </pic:spPr>
                      </pic:pic>
                      <wps:wsp>
                        <wps:cNvPr id="431" name="Cuadro de texto 431"/>
                        <wps:cNvSpPr txBox="1"/>
                        <wps:spPr>
                          <a:xfrm>
                            <a:off x="0" y="2440940"/>
                            <a:ext cx="4611370" cy="373822"/>
                          </a:xfrm>
                          <a:prstGeom prst="rect">
                            <a:avLst/>
                          </a:prstGeom>
                          <a:solidFill>
                            <a:prstClr val="white"/>
                          </a:solidFill>
                          <a:ln>
                            <a:noFill/>
                          </a:ln>
                          <a:effectLst/>
                        </wps:spPr>
                        <wps:txbx>
                          <w:txbxContent>
                            <w:p w14:paraId="66DDD129" w14:textId="079F95A0" w:rsidR="00F73331" w:rsidRPr="008566E4" w:rsidRDefault="00F73331" w:rsidP="008566E4">
                              <w:pPr>
                                <w:pStyle w:val="Descripcin"/>
                                <w:ind w:firstLine="0"/>
                                <w:jc w:val="center"/>
                                <w:rPr>
                                  <w:i w:val="0"/>
                                  <w:noProof/>
                                  <w:color w:val="000000" w:themeColor="text1"/>
                                  <w:sz w:val="32"/>
                                  <w:szCs w:val="24"/>
                                </w:rPr>
                              </w:pPr>
                              <w:bookmarkStart w:id="515" w:name="_Ref185662946"/>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515"/>
                              <w:r w:rsidRPr="008566E4">
                                <w:rPr>
                                  <w:color w:val="000000" w:themeColor="text1"/>
                                  <w:sz w:val="22"/>
                                </w:rPr>
                                <w:t>:</w:t>
                              </w:r>
                              <w:r w:rsidRPr="008566E4">
                                <w:rPr>
                                  <w:i w:val="0"/>
                                  <w:color w:val="000000" w:themeColor="text1"/>
                                  <w:sz w:val="22"/>
                                </w:rPr>
                                <w:t xml:space="preserve"> Promedio con desviación de las corrientes anódicas (entrantes) para tres "Tneg" distintos, sobre una carga de 75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D64000C" id="Grupo 432" o:spid="_x0000_s1167" style="position:absolute;left:0;text-align:left;margin-left:0;margin-top:-5.15pt;width:363.1pt;height:221.65pt;z-index:252010496;mso-position-horizontal:center;mso-position-horizontal-relative:margin;mso-height-relative:margin" coordsize="46113,28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">
                <v:shape id="Imagen 430" o:spid="_x0000_s1168" type="#_x0000_t75" style="position:absolute;left:4611;width:36970;height:23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4fwDBAAAA3AAAAA8AAABkcnMvZG93bnJldi54bWxET8uKwjAU3Q/4D+EKs9PUByLVKOIDZmAE&#10;X6jLS3Nti81NaTJt/fvJQpjl4bzny9YUoqbK5ZYVDPoRCOLE6pxTBZfzrjcF4TyyxsIyKXiRg+Wi&#10;8zHHWNuGj1SffCpCCLsYFWTel7GULsnIoOvbkjhwD1sZ9AFWqdQVNiHcFHIYRRNpMOfQkGFJ64yS&#10;5+nXKNjXm8l1/f1z2+rmzId7qnNr90p9dtvVDISn1v+L3+4vrWA8CvPDmXAE5O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f4fwDBAAAA3AAAAA8AAAAAAAAAAAAAAAAAnwIA&#10;AGRycy9kb3ducmV2LnhtbFBLBQYAAAAABAAEAPcAAACNAwAAAAA=&#10;" stroked="t" strokecolor="black [3213]">
                  <v:imagedata r:id="rId243" o:title=""/>
                  <v:path arrowok="t"/>
                </v:shape>
                <v:shape id="Cuadro de texto 431" o:spid="_x0000_s1169" type="#_x0000_t202" style="position:absolute;top:24409;width:46113;height:3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l6qcUA&#10;AADcAAAADwAAAGRycy9kb3ducmV2LnhtbESPzYvCMBTE7wv+D+EJe1nWVF1EukbxYwUP68EPPD+a&#10;Z1tsXkoSbf3vjSB4HGbmN8xk1ppK3Mj50rKCfi8BQZxZXXKu4HhYf49B+ICssbJMCu7kYTbtfEww&#10;1bbhHd32IRcRwj5FBUUIdSqlzwoy6Hu2Jo7e2TqDIUqXS+2wiXBTyUGSjKTBkuNCgTUtC8ou+6tR&#10;MFq5a7Pj5dfq+PeP2zofnBb3k1Kf3Xb+CyJQG97hV3ujFfwM+/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KXqpxQAAANwAAAAPAAAAAAAAAAAAAAAAAJgCAABkcnMv&#10;ZG93bnJldi54bWxQSwUGAAAAAAQABAD1AAAAigMAAAAA&#10;" stroked="f">
                  <v:textbox inset="0,0,0,0">
                    <w:txbxContent>
                      <w:p w14:paraId="66DDD129" w14:textId="079F95A0" w:rsidR="00F73331" w:rsidRPr="008566E4" w:rsidRDefault="00F73331" w:rsidP="008566E4">
                        <w:pPr>
                          <w:pStyle w:val="Descripcin"/>
                          <w:ind w:firstLine="0"/>
                          <w:jc w:val="center"/>
                          <w:rPr>
                            <w:i w:val="0"/>
                            <w:noProof/>
                            <w:color w:val="000000" w:themeColor="text1"/>
                            <w:sz w:val="32"/>
                            <w:szCs w:val="24"/>
                          </w:rPr>
                        </w:pPr>
                        <w:bookmarkStart w:id="516" w:name="_Ref185662946"/>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516"/>
                        <w:r w:rsidRPr="008566E4">
                          <w:rPr>
                            <w:color w:val="000000" w:themeColor="text1"/>
                            <w:sz w:val="22"/>
                          </w:rPr>
                          <w:t>:</w:t>
                        </w:r>
                        <w:r w:rsidRPr="008566E4">
                          <w:rPr>
                            <w:i w:val="0"/>
                            <w:color w:val="000000" w:themeColor="text1"/>
                            <w:sz w:val="22"/>
                          </w:rPr>
                          <w:t xml:space="preserve"> Promedio con desviación de las corrientes anódicas (entrantes) para tres "Tneg" distintos, sobre una carga de 75 kΩ (Fuente: elaboración propia).</w:t>
                        </w:r>
                      </w:p>
                    </w:txbxContent>
                  </v:textbox>
                </v:shape>
                <w10:wrap anchorx="margin"/>
              </v:group>
            </w:pict>
          </mc:Fallback>
        </mc:AlternateContent>
      </w:r>
    </w:p>
    <w:p w14:paraId="5ED93836" w14:textId="40E4482D" w:rsidR="00690854" w:rsidRDefault="00690854" w:rsidP="00690854">
      <w:pPr>
        <w:ind w:firstLine="0"/>
      </w:pPr>
    </w:p>
    <w:p w14:paraId="4E4E4E67" w14:textId="731811BE" w:rsidR="00690854" w:rsidRDefault="00690854" w:rsidP="00690854">
      <w:pPr>
        <w:ind w:firstLine="0"/>
      </w:pPr>
    </w:p>
    <w:p w14:paraId="2D2296A4" w14:textId="443E8B2D" w:rsidR="00690854" w:rsidRDefault="00690854" w:rsidP="00690854">
      <w:pPr>
        <w:ind w:firstLine="0"/>
      </w:pPr>
    </w:p>
    <w:p w14:paraId="22F9E786" w14:textId="2D6D0A6D" w:rsidR="00690854" w:rsidRDefault="00690854" w:rsidP="00690854">
      <w:pPr>
        <w:ind w:firstLine="0"/>
      </w:pPr>
    </w:p>
    <w:p w14:paraId="6833C044" w14:textId="30E2E9B8" w:rsidR="00690854" w:rsidRDefault="00690854" w:rsidP="00690854">
      <w:pPr>
        <w:ind w:firstLine="0"/>
      </w:pPr>
    </w:p>
    <w:p w14:paraId="420C92A6" w14:textId="09FAB5C1" w:rsidR="008566E4" w:rsidRDefault="008566E4" w:rsidP="00690854">
      <w:pPr>
        <w:ind w:firstLine="0"/>
      </w:pPr>
    </w:p>
    <w:p w14:paraId="7ABD1405" w14:textId="310E8635" w:rsidR="00690854" w:rsidRDefault="00690854" w:rsidP="00690854">
      <w:pPr>
        <w:ind w:firstLine="0"/>
      </w:pPr>
    </w:p>
    <w:p w14:paraId="00F1DE4E" w14:textId="062AE83E" w:rsidR="00690854" w:rsidRPr="008668A3" w:rsidRDefault="00690854" w:rsidP="00690854">
      <w:pPr>
        <w:ind w:firstLine="0"/>
        <w:rPr>
          <w:sz w:val="12"/>
        </w:rPr>
      </w:pPr>
    </w:p>
    <w:p w14:paraId="41E464D3" w14:textId="77777777" w:rsidR="008668A3" w:rsidRDefault="008668A3" w:rsidP="008668A3">
      <w:pPr>
        <w:rPr>
          <w:color w:val="000000" w:themeColor="text1"/>
        </w:rPr>
      </w:pPr>
      <w:r>
        <w:rPr>
          <w:color w:val="000000" w:themeColor="text1"/>
        </w:rPr>
        <w:t xml:space="preserve">Un factor importante a resaltar es que, como ya se ha mencionado, cada cambio de CT implicó un ajuste de </w:t>
      </w:r>
      <w:r w:rsidRPr="002A1696">
        <w:rPr>
          <w:i/>
          <w:color w:val="000000" w:themeColor="text1"/>
        </w:rPr>
        <w:t>Ipos</w:t>
      </w:r>
      <w:r>
        <w:rPr>
          <w:color w:val="000000" w:themeColor="text1"/>
        </w:rPr>
        <w:t xml:space="preserve"> a los fines de lograr el valor medio nulo (o en un valor mínimo) y dicho ajuste está asociado a un cambio de escala en el Conversor V-I, puntualmente en el valor de resistencia de emisor del transistor BJT que comanda el espejo de corriente que controla a </w:t>
      </w:r>
      <w:r w:rsidRPr="0050206B">
        <w:rPr>
          <w:i/>
          <w:color w:val="000000" w:themeColor="text1"/>
        </w:rPr>
        <w:t>Ipos</w:t>
      </w:r>
      <w:r>
        <w:rPr>
          <w:color w:val="000000" w:themeColor="text1"/>
        </w:rPr>
        <w:t>.</w:t>
      </w:r>
    </w:p>
    <w:p w14:paraId="18250B46" w14:textId="73C80E9F" w:rsidR="006118A0" w:rsidRPr="006118A0" w:rsidRDefault="006118A0" w:rsidP="008668A3">
      <w:pPr>
        <w:rPr>
          <w:color w:val="000000" w:themeColor="text1"/>
        </w:rPr>
      </w:pPr>
      <w:r>
        <w:rPr>
          <w:noProof/>
          <w:lang w:val="es-AR"/>
        </w:rPr>
        <mc:AlternateContent>
          <mc:Choice Requires="wpg">
            <w:drawing>
              <wp:anchor distT="0" distB="0" distL="114300" distR="114300" simplePos="0" relativeHeight="252014592" behindDoc="0" locked="0" layoutInCell="1" allowOverlap="1" wp14:anchorId="74121C19" wp14:editId="255EA817">
                <wp:simplePos x="0" y="0"/>
                <wp:positionH relativeFrom="margin">
                  <wp:align>center</wp:align>
                </wp:positionH>
                <wp:positionV relativeFrom="paragraph">
                  <wp:posOffset>556426</wp:posOffset>
                </wp:positionV>
                <wp:extent cx="4627245" cy="2793365"/>
                <wp:effectExtent l="0" t="19050" r="1905" b="6985"/>
                <wp:wrapNone/>
                <wp:docPr id="435" name="Grupo 435"/>
                <wp:cNvGraphicFramePr/>
                <a:graphic xmlns:a="http://schemas.openxmlformats.org/drawingml/2006/main">
                  <a:graphicData uri="http://schemas.microsoft.com/office/word/2010/wordprocessingGroup">
                    <wpg:wgp>
                      <wpg:cNvGrpSpPr/>
                      <wpg:grpSpPr>
                        <a:xfrm>
                          <a:off x="0" y="0"/>
                          <a:ext cx="4627245" cy="2793365"/>
                          <a:chOff x="0" y="0"/>
                          <a:chExt cx="4627245" cy="2793365"/>
                        </a:xfrm>
                      </wpg:grpSpPr>
                      <pic:pic xmlns:pic="http://schemas.openxmlformats.org/drawingml/2006/picture">
                        <pic:nvPicPr>
                          <pic:cNvPr id="433" name="Imagen 433"/>
                          <pic:cNvPicPr>
                            <a:picLocks noChangeAspect="1"/>
                          </pic:cNvPicPr>
                        </pic:nvPicPr>
                        <pic:blipFill>
                          <a:blip r:embed="rId244">
                            <a:extLst>
                              <a:ext uri="{28A0092B-C50C-407E-A947-70E740481C1C}">
                                <a14:useLocalDpi xmlns:a14="http://schemas.microsoft.com/office/drawing/2010/main" val="0"/>
                              </a:ext>
                            </a:extLst>
                          </a:blip>
                          <a:srcRect/>
                          <a:stretch>
                            <a:fillRect/>
                          </a:stretch>
                        </pic:blipFill>
                        <pic:spPr bwMode="auto">
                          <a:xfrm>
                            <a:off x="453224" y="0"/>
                            <a:ext cx="3712845" cy="2286000"/>
                          </a:xfrm>
                          <a:prstGeom prst="rect">
                            <a:avLst/>
                          </a:prstGeom>
                          <a:noFill/>
                          <a:ln>
                            <a:solidFill>
                              <a:schemeClr val="tx1"/>
                            </a:solidFill>
                          </a:ln>
                        </pic:spPr>
                      </pic:pic>
                      <wps:wsp>
                        <wps:cNvPr id="434" name="Cuadro de texto 434"/>
                        <wps:cNvSpPr txBox="1"/>
                        <wps:spPr>
                          <a:xfrm>
                            <a:off x="0" y="2345055"/>
                            <a:ext cx="4627245" cy="448310"/>
                          </a:xfrm>
                          <a:prstGeom prst="rect">
                            <a:avLst/>
                          </a:prstGeom>
                          <a:solidFill>
                            <a:prstClr val="white"/>
                          </a:solidFill>
                          <a:ln>
                            <a:noFill/>
                          </a:ln>
                          <a:effectLst/>
                        </wps:spPr>
                        <wps:txbx>
                          <w:txbxContent>
                            <w:p w14:paraId="59C688C2" w14:textId="7390F9EA" w:rsidR="00F73331" w:rsidRPr="008566E4" w:rsidRDefault="00F73331" w:rsidP="008566E4">
                              <w:pPr>
                                <w:pStyle w:val="Descripcin"/>
                                <w:ind w:firstLine="0"/>
                                <w:jc w:val="center"/>
                                <w:rPr>
                                  <w:i w:val="0"/>
                                  <w:noProof/>
                                  <w:color w:val="000000" w:themeColor="text1"/>
                                  <w:sz w:val="32"/>
                                  <w:szCs w:val="24"/>
                                </w:rPr>
                              </w:pPr>
                              <w:bookmarkStart w:id="517" w:name="_Ref185663685"/>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517"/>
                              <w:r w:rsidRPr="008566E4">
                                <w:rPr>
                                  <w:color w:val="000000" w:themeColor="text1"/>
                                  <w:sz w:val="22"/>
                                </w:rPr>
                                <w:t>:</w:t>
                              </w:r>
                              <w:r w:rsidRPr="008566E4">
                                <w:rPr>
                                  <w:i w:val="0"/>
                                  <w:color w:val="000000" w:themeColor="text1"/>
                                  <w:sz w:val="22"/>
                                </w:rPr>
                                <w:t xml:space="preserve"> Promedio con desviación de las corrientes anódicas (entrantes) para tres "Tneg" distintos, sobre una carga de 100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121C19" id="Grupo 435" o:spid="_x0000_s1170" style="position:absolute;left:0;text-align:left;margin-left:0;margin-top:43.8pt;width:364.35pt;height:219.95pt;z-index:252014592;mso-position-horizontal:center;mso-position-horizontal-relative:margin" coordsize="46272,27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">
                <v:shape id="Imagen 433" o:spid="_x0000_s1171" type="#_x0000_t75" style="position:absolute;left:4532;width:37128;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4/4nEAAAA3AAAAA8AAABkcnMvZG93bnJldi54bWxEj0GLwjAUhO+C/yG8BW+arhVZqlFEERbB&#10;g1W6Hh/Ns602L6XJav33ZmHB4zAz3zDzZWdqcafWVZYVfI4iEMS51RUXCk7H7fALhPPIGmvLpOBJ&#10;DpaLfm+OibYPPtA99YUIEHYJKii9bxIpXV6SQTeyDXHwLrY16INsC6lbfAS4qeU4iqbSYMVhocSG&#10;1iXlt/TXKDhn7lnb6/4nXudTvdvHxyzdbZQafHSrGQhPnX+H/9vfWsEkjuHvTDgCcvE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V4/4nEAAAA3AAAAA8AAAAAAAAAAAAAAAAA&#10;nwIAAGRycy9kb3ducmV2LnhtbFBLBQYAAAAABAAEAPcAAACQAwAAAAA=&#10;" stroked="t" strokecolor="black [3213]">
                  <v:imagedata r:id="rId245" o:title=""/>
                  <v:path arrowok="t"/>
                </v:shape>
                <v:shape id="Cuadro de texto 434" o:spid="_x0000_s1172" type="#_x0000_t202" style="position:absolute;top:23450;width:4627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14:paraId="59C688C2" w14:textId="7390F9EA" w:rsidR="00F73331" w:rsidRPr="008566E4" w:rsidRDefault="00F73331" w:rsidP="008566E4">
                        <w:pPr>
                          <w:pStyle w:val="Descripcin"/>
                          <w:ind w:firstLine="0"/>
                          <w:jc w:val="center"/>
                          <w:rPr>
                            <w:i w:val="0"/>
                            <w:noProof/>
                            <w:color w:val="000000" w:themeColor="text1"/>
                            <w:sz w:val="32"/>
                            <w:szCs w:val="24"/>
                          </w:rPr>
                        </w:pPr>
                        <w:bookmarkStart w:id="518" w:name="_Ref185663685"/>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518"/>
                        <w:r w:rsidRPr="008566E4">
                          <w:rPr>
                            <w:color w:val="000000" w:themeColor="text1"/>
                            <w:sz w:val="22"/>
                          </w:rPr>
                          <w:t>:</w:t>
                        </w:r>
                        <w:r w:rsidRPr="008566E4">
                          <w:rPr>
                            <w:i w:val="0"/>
                            <w:color w:val="000000" w:themeColor="text1"/>
                            <w:sz w:val="22"/>
                          </w:rPr>
                          <w:t xml:space="preserve"> Promedio con desviación de las corrientes anódicas (entrantes) para tres "Tneg" distintos, sobre una carga de 100 kΩ (Fuente: elaboración propia).</w:t>
                        </w:r>
                      </w:p>
                    </w:txbxContent>
                  </v:textbox>
                </v:shape>
                <w10:wrap anchorx="margin"/>
              </v:group>
            </w:pict>
          </mc:Fallback>
        </mc:AlternateContent>
      </w:r>
      <w:r>
        <w:rPr>
          <w:color w:val="000000" w:themeColor="text1"/>
        </w:rPr>
        <w:t xml:space="preserve">En </w:t>
      </w:r>
      <w:r w:rsidRPr="006118A0">
        <w:rPr>
          <w:color w:val="000000" w:themeColor="text1"/>
        </w:rPr>
        <w:t xml:space="preserve">la </w:t>
      </w:r>
      <w:r w:rsidRPr="006118A0">
        <w:rPr>
          <w:color w:val="000000" w:themeColor="text1"/>
        </w:rPr>
        <w:fldChar w:fldCharType="begin"/>
      </w:r>
      <w:r w:rsidRPr="006118A0">
        <w:rPr>
          <w:color w:val="000000" w:themeColor="text1"/>
        </w:rPr>
        <w:instrText xml:space="preserve"> REF _Ref185663685 \h </w:instrText>
      </w:r>
      <w:r w:rsidRPr="006118A0">
        <w:rPr>
          <w:color w:val="000000" w:themeColor="text1"/>
        </w:rPr>
      </w:r>
      <w:r>
        <w:rPr>
          <w:color w:val="000000" w:themeColor="text1"/>
        </w:rPr>
        <w:instrText xml:space="preserve"> \* MERGEFORMAT </w:instrText>
      </w:r>
      <w:r w:rsidRPr="006118A0">
        <w:rPr>
          <w:color w:val="000000" w:themeColor="text1"/>
        </w:rPr>
        <w:fldChar w:fldCharType="separate"/>
      </w:r>
      <w:r w:rsidRPr="006118A0">
        <w:rPr>
          <w:color w:val="000000" w:themeColor="text1"/>
        </w:rPr>
        <w:t xml:space="preserve">Fig. </w:t>
      </w:r>
      <w:r w:rsidRPr="006118A0">
        <w:rPr>
          <w:color w:val="0070C0"/>
          <w:u w:val="single"/>
        </w:rPr>
        <w:t>(</w:t>
      </w:r>
      <w:r w:rsidRPr="006118A0">
        <w:rPr>
          <w:noProof/>
          <w:color w:val="0070C0"/>
          <w:u w:val="single"/>
        </w:rPr>
        <w:t>3</w:t>
      </w:r>
      <w:r w:rsidRPr="006118A0">
        <w:rPr>
          <w:color w:val="0070C0"/>
          <w:u w:val="single"/>
        </w:rPr>
        <w:noBreakHyphen/>
      </w:r>
      <w:r w:rsidRPr="006118A0">
        <w:rPr>
          <w:noProof/>
          <w:color w:val="0070C0"/>
          <w:u w:val="single"/>
        </w:rPr>
        <w:t>23</w:t>
      </w:r>
      <w:r w:rsidRPr="006118A0">
        <w:rPr>
          <w:color w:val="000000" w:themeColor="text1"/>
        </w:rPr>
        <w:fldChar w:fldCharType="end"/>
      </w:r>
      <w:r w:rsidRPr="006118A0">
        <w:rPr>
          <w:color w:val="0070C0"/>
          <w:u w:val="single"/>
        </w:rPr>
        <w:t>)</w:t>
      </w:r>
      <w:r>
        <w:rPr>
          <w:color w:val="000000" w:themeColor="text1"/>
        </w:rPr>
        <w:t xml:space="preserve"> se presentan los resultado obtenidos para un carga de 101 k</w:t>
      </w:r>
      <w:r w:rsidRPr="006118A0">
        <w:rPr>
          <w:color w:val="000000" w:themeColor="text1"/>
        </w:rPr>
        <w:t>Ω</w:t>
      </w:r>
      <w:r>
        <w:rPr>
          <w:color w:val="000000" w:themeColor="text1"/>
        </w:rPr>
        <w:t>, con las ecuaciones de ajuste lineal correspondientes.</w:t>
      </w:r>
    </w:p>
    <w:p w14:paraId="55F56304" w14:textId="210FBCBB" w:rsidR="008668A3" w:rsidRDefault="008668A3" w:rsidP="00690854">
      <w:pPr>
        <w:ind w:firstLine="0"/>
      </w:pPr>
    </w:p>
    <w:p w14:paraId="26D1454D" w14:textId="6F416693" w:rsidR="00690854" w:rsidRDefault="00690854" w:rsidP="00690854">
      <w:pPr>
        <w:ind w:firstLine="0"/>
      </w:pPr>
    </w:p>
    <w:p w14:paraId="62E643EA" w14:textId="75346D80" w:rsidR="00690854" w:rsidRDefault="00690854" w:rsidP="00690854">
      <w:pPr>
        <w:ind w:firstLine="0"/>
      </w:pPr>
    </w:p>
    <w:p w14:paraId="5E126C7C" w14:textId="180DEB17" w:rsidR="00690854" w:rsidRDefault="00690854" w:rsidP="00690854">
      <w:pPr>
        <w:ind w:firstLine="0"/>
      </w:pPr>
    </w:p>
    <w:p w14:paraId="34349271" w14:textId="159FE4C2" w:rsidR="00690854" w:rsidRDefault="00690854" w:rsidP="00690854">
      <w:pPr>
        <w:ind w:firstLine="0"/>
      </w:pPr>
    </w:p>
    <w:p w14:paraId="5FE2BC1C" w14:textId="7FB7F446" w:rsidR="00690854" w:rsidRDefault="00690854" w:rsidP="00690854">
      <w:pPr>
        <w:ind w:firstLine="0"/>
      </w:pPr>
    </w:p>
    <w:p w14:paraId="18576DD1" w14:textId="4C871095" w:rsidR="00690854" w:rsidRDefault="00690854" w:rsidP="00690854">
      <w:pPr>
        <w:ind w:firstLine="0"/>
      </w:pPr>
    </w:p>
    <w:p w14:paraId="6D1CB720" w14:textId="7E2B80F3" w:rsidR="00690854" w:rsidRDefault="00690854" w:rsidP="00690854">
      <w:pPr>
        <w:ind w:firstLine="0"/>
      </w:pPr>
    </w:p>
    <w:p w14:paraId="2E7DB977" w14:textId="77777777" w:rsidR="006118A0" w:rsidRPr="006118A0" w:rsidRDefault="006118A0" w:rsidP="006118A0">
      <w:pPr>
        <w:rPr>
          <w:color w:val="000000" w:themeColor="text1"/>
          <w:sz w:val="12"/>
        </w:rPr>
      </w:pPr>
    </w:p>
    <w:p w14:paraId="7ED78E5E" w14:textId="63A7C51B" w:rsidR="006118A0" w:rsidRDefault="006118A0" w:rsidP="006118A0">
      <w:pPr>
        <w:rPr>
          <w:color w:val="000000" w:themeColor="text1"/>
        </w:rPr>
      </w:pPr>
      <w:r>
        <w:rPr>
          <w:color w:val="000000" w:themeColor="text1"/>
        </w:rPr>
        <w:t>Los valores de resistencias resultantes</w:t>
      </w:r>
      <w:r w:rsidR="002E11D5">
        <w:rPr>
          <w:color w:val="000000" w:themeColor="text1"/>
        </w:rPr>
        <w:t xml:space="preserve"> de los ajustes de </w:t>
      </w:r>
      <w:r w:rsidR="002E11D5" w:rsidRPr="002E11D5">
        <w:rPr>
          <w:i/>
          <w:color w:val="000000" w:themeColor="text1"/>
        </w:rPr>
        <w:t>Ipos</w:t>
      </w:r>
      <w:r>
        <w:rPr>
          <w:color w:val="000000" w:themeColor="text1"/>
        </w:rPr>
        <w:t xml:space="preserve"> fueron relativamente constantes para un mismo valor de CT para todas las cargas ensayadas </w:t>
      </w:r>
      <w:r w:rsidR="002E11D5">
        <w:rPr>
          <w:color w:val="000000" w:themeColor="text1"/>
        </w:rPr>
        <w:t>en cada</w:t>
      </w:r>
      <w:r>
        <w:rPr>
          <w:color w:val="000000" w:themeColor="text1"/>
        </w:rPr>
        <w:t xml:space="preserve"> </w:t>
      </w:r>
      <w:r w:rsidRPr="007D4ADA">
        <w:rPr>
          <w:i/>
          <w:color w:val="000000" w:themeColor="text1"/>
        </w:rPr>
        <w:t>Tneg</w:t>
      </w:r>
      <w:r>
        <w:rPr>
          <w:color w:val="000000" w:themeColor="text1"/>
        </w:rPr>
        <w:t xml:space="preserve">, presentando una variación mayor para CT = 12 % en cada variación de </w:t>
      </w:r>
      <w:r w:rsidRPr="007D4ADA">
        <w:rPr>
          <w:i/>
          <w:color w:val="000000" w:themeColor="text1"/>
        </w:rPr>
        <w:t>Tneg</w:t>
      </w:r>
      <w:r>
        <w:rPr>
          <w:color w:val="000000" w:themeColor="text1"/>
        </w:rPr>
        <w:t>, la cual se mantuvo en las diversas cargas.</w:t>
      </w:r>
    </w:p>
    <w:p w14:paraId="30EB3940" w14:textId="0B2C3571" w:rsidR="00256BD1" w:rsidRDefault="007D4ADA" w:rsidP="00256BD1">
      <w:pPr>
        <w:rPr>
          <w:color w:val="000000" w:themeColor="text1"/>
        </w:rPr>
      </w:pPr>
      <w:r>
        <w:rPr>
          <w:color w:val="000000" w:themeColor="text1"/>
        </w:rPr>
        <w:lastRenderedPageBreak/>
        <w:t xml:space="preserve">En </w:t>
      </w:r>
      <w:r w:rsidRPr="00062AEC">
        <w:rPr>
          <w:color w:val="000000" w:themeColor="text1"/>
        </w:rPr>
        <w:t xml:space="preserve">la </w:t>
      </w:r>
      <w:r w:rsidR="00062AEC" w:rsidRPr="00062AEC">
        <w:rPr>
          <w:color w:val="000000" w:themeColor="text1"/>
        </w:rPr>
        <w:fldChar w:fldCharType="begin"/>
      </w:r>
      <w:r w:rsidR="00062AEC" w:rsidRPr="00062AEC">
        <w:rPr>
          <w:color w:val="000000" w:themeColor="text1"/>
        </w:rPr>
        <w:instrText xml:space="preserve"> REF _Ref185667924 \h </w:instrText>
      </w:r>
      <w:r w:rsidR="00062AEC" w:rsidRPr="00062AEC">
        <w:rPr>
          <w:color w:val="000000" w:themeColor="text1"/>
        </w:rPr>
      </w:r>
      <w:r w:rsidR="00062AEC">
        <w:rPr>
          <w:color w:val="000000" w:themeColor="text1"/>
        </w:rPr>
        <w:instrText xml:space="preserve"> \* MERGEFORMAT </w:instrText>
      </w:r>
      <w:r w:rsidR="00062AEC" w:rsidRPr="00062AEC">
        <w:rPr>
          <w:color w:val="000000" w:themeColor="text1"/>
        </w:rPr>
        <w:fldChar w:fldCharType="separate"/>
      </w:r>
      <w:r w:rsidR="00062AEC" w:rsidRPr="00062AEC">
        <w:rPr>
          <w:color w:val="000000" w:themeColor="text1"/>
        </w:rPr>
        <w:t xml:space="preserve">Tabla </w:t>
      </w:r>
      <w:r w:rsidR="00062AEC" w:rsidRPr="00062AEC">
        <w:rPr>
          <w:color w:val="0070C0"/>
          <w:u w:val="single"/>
        </w:rPr>
        <w:t>(</w:t>
      </w:r>
      <w:r w:rsidR="00062AEC" w:rsidRPr="00062AEC">
        <w:rPr>
          <w:noProof/>
          <w:color w:val="0070C0"/>
          <w:u w:val="single"/>
        </w:rPr>
        <w:t>3</w:t>
      </w:r>
      <w:r w:rsidR="00062AEC" w:rsidRPr="00062AEC">
        <w:rPr>
          <w:color w:val="0070C0"/>
          <w:u w:val="single"/>
        </w:rPr>
        <w:noBreakHyphen/>
      </w:r>
      <w:r w:rsidR="00062AEC" w:rsidRPr="00062AEC">
        <w:rPr>
          <w:noProof/>
          <w:color w:val="0070C0"/>
          <w:u w:val="single"/>
        </w:rPr>
        <w:t>10</w:t>
      </w:r>
      <w:r w:rsidR="00062AEC" w:rsidRPr="00062AEC">
        <w:rPr>
          <w:color w:val="000000" w:themeColor="text1"/>
        </w:rPr>
        <w:fldChar w:fldCharType="end"/>
      </w:r>
      <w:r w:rsidR="00062AEC" w:rsidRPr="00062AEC">
        <w:rPr>
          <w:color w:val="0070C0"/>
          <w:u w:val="single"/>
        </w:rPr>
        <w:t>)</w:t>
      </w:r>
      <w:r w:rsidR="00062AEC" w:rsidRPr="00062AEC">
        <w:rPr>
          <w:color w:val="000000" w:themeColor="text1"/>
        </w:rPr>
        <w:t xml:space="preserve"> </w:t>
      </w:r>
      <w:r w:rsidRPr="00062AEC">
        <w:rPr>
          <w:color w:val="000000" w:themeColor="text1"/>
        </w:rPr>
        <w:t>se</w:t>
      </w:r>
      <w:r>
        <w:rPr>
          <w:color w:val="000000" w:themeColor="text1"/>
        </w:rPr>
        <w:t xml:space="preserve"> presentan los valores resultantes de la resistencia de emisor de </w:t>
      </w:r>
      <w:r w:rsidR="000765AE">
        <w:rPr>
          <w:color w:val="000000" w:themeColor="text1"/>
        </w:rPr>
        <w:t xml:space="preserve">Q3, </w:t>
      </w:r>
      <w:r>
        <w:rPr>
          <w:color w:val="000000" w:themeColor="text1"/>
        </w:rPr>
        <w:t xml:space="preserve">según </w:t>
      </w:r>
      <w:r w:rsidR="000765AE">
        <w:rPr>
          <w:color w:val="000000" w:themeColor="text1"/>
        </w:rPr>
        <w:t>el circuito</w:t>
      </w:r>
      <w:r>
        <w:rPr>
          <w:color w:val="000000" w:themeColor="text1"/>
        </w:rPr>
        <w:t xml:space="preserve"> esquemático de </w:t>
      </w:r>
      <w:r w:rsidRPr="007D4ADA">
        <w:rPr>
          <w:color w:val="000000" w:themeColor="text1"/>
        </w:rPr>
        <w:t xml:space="preserve">la </w:t>
      </w:r>
      <w:r w:rsidRPr="007D4ADA">
        <w:rPr>
          <w:color w:val="000000" w:themeColor="text1"/>
        </w:rPr>
        <w:fldChar w:fldCharType="begin"/>
      </w:r>
      <w:r w:rsidRPr="007D4ADA">
        <w:rPr>
          <w:color w:val="000000" w:themeColor="text1"/>
        </w:rPr>
        <w:instrText xml:space="preserve"> REF _Ref184930785 \h </w:instrText>
      </w:r>
      <w:r w:rsidRPr="007D4ADA">
        <w:rPr>
          <w:color w:val="000000" w:themeColor="text1"/>
        </w:rPr>
      </w:r>
      <w:r>
        <w:rPr>
          <w:color w:val="000000" w:themeColor="text1"/>
        </w:rPr>
        <w:instrText xml:space="preserve"> \* MERGEFORMAT </w:instrText>
      </w:r>
      <w:r w:rsidRPr="007D4ADA">
        <w:rPr>
          <w:color w:val="000000" w:themeColor="text1"/>
        </w:rPr>
        <w:fldChar w:fldCharType="separate"/>
      </w:r>
      <w:r w:rsidRPr="007D4ADA">
        <w:t xml:space="preserve">Fig. </w:t>
      </w:r>
      <w:r w:rsidRPr="007D4ADA">
        <w:rPr>
          <w:color w:val="0070C0"/>
          <w:u w:val="single"/>
        </w:rPr>
        <w:t>(</w:t>
      </w:r>
      <w:r w:rsidRPr="007D4ADA">
        <w:rPr>
          <w:noProof/>
          <w:color w:val="0070C0"/>
          <w:u w:val="single"/>
        </w:rPr>
        <w:t>2</w:t>
      </w:r>
      <w:r w:rsidRPr="007D4ADA">
        <w:rPr>
          <w:color w:val="0070C0"/>
          <w:u w:val="single"/>
        </w:rPr>
        <w:noBreakHyphen/>
      </w:r>
      <w:r w:rsidRPr="007D4ADA">
        <w:rPr>
          <w:noProof/>
          <w:color w:val="0070C0"/>
          <w:u w:val="single"/>
        </w:rPr>
        <w:t>42</w:t>
      </w:r>
      <w:r w:rsidRPr="007D4ADA">
        <w:rPr>
          <w:color w:val="000000" w:themeColor="text1"/>
        </w:rPr>
        <w:fldChar w:fldCharType="end"/>
      </w:r>
      <w:r w:rsidRPr="007D4ADA">
        <w:rPr>
          <w:color w:val="0070C0"/>
          <w:u w:val="single"/>
        </w:rPr>
        <w:t>)</w:t>
      </w:r>
      <w:r w:rsidR="000765AE">
        <w:rPr>
          <w:color w:val="000000" w:themeColor="text1"/>
        </w:rPr>
        <w:t>, las que se conforman en cada caso por RV1 más R15, R5 o R17 según la escala del CT seleccionada:</w:t>
      </w:r>
    </w:p>
    <w:tbl>
      <w:tblPr>
        <w:tblStyle w:val="Tablaconcuadrcula"/>
        <w:tblpPr w:leftFromText="141" w:rightFromText="141" w:vertAnchor="text" w:horzAnchor="margin" w:tblpY="560"/>
        <w:tblW w:w="9493" w:type="dxa"/>
        <w:tblLook w:val="04A0" w:firstRow="1" w:lastRow="0" w:firstColumn="1" w:lastColumn="0" w:noHBand="0" w:noVBand="1"/>
      </w:tblPr>
      <w:tblGrid>
        <w:gridCol w:w="988"/>
        <w:gridCol w:w="918"/>
        <w:gridCol w:w="1372"/>
        <w:gridCol w:w="1373"/>
        <w:gridCol w:w="1492"/>
        <w:gridCol w:w="1466"/>
        <w:gridCol w:w="1884"/>
      </w:tblGrid>
      <w:tr w:rsidR="00062AEC" w14:paraId="2010861B" w14:textId="77777777" w:rsidTr="00062AEC">
        <w:tc>
          <w:tcPr>
            <w:tcW w:w="988" w:type="dxa"/>
          </w:tcPr>
          <w:p w14:paraId="249C2DE1" w14:textId="77777777" w:rsidR="00062AEC" w:rsidRPr="00FF677F" w:rsidRDefault="00062AEC" w:rsidP="00062AEC">
            <w:pPr>
              <w:ind w:firstLine="0"/>
              <w:jc w:val="center"/>
              <w:rPr>
                <w:b/>
                <w:color w:val="000000" w:themeColor="text1"/>
              </w:rPr>
            </w:pPr>
            <w:bookmarkStart w:id="519" w:name="_Ref185667920"/>
            <w:bookmarkStart w:id="520" w:name="_Ref185667924"/>
            <w:r w:rsidRPr="00FF677F">
              <w:rPr>
                <w:b/>
                <w:color w:val="000000" w:themeColor="text1"/>
              </w:rPr>
              <w:t>Tneg</w:t>
            </w:r>
          </w:p>
        </w:tc>
        <w:tc>
          <w:tcPr>
            <w:tcW w:w="918" w:type="dxa"/>
          </w:tcPr>
          <w:p w14:paraId="1698D6CD" w14:textId="77777777" w:rsidR="00062AEC" w:rsidRPr="00FF677F" w:rsidRDefault="00062AEC" w:rsidP="00062AEC">
            <w:pPr>
              <w:ind w:firstLine="0"/>
              <w:jc w:val="center"/>
              <w:rPr>
                <w:b/>
                <w:color w:val="000000" w:themeColor="text1"/>
              </w:rPr>
            </w:pPr>
            <w:r w:rsidRPr="00FF677F">
              <w:rPr>
                <w:b/>
                <w:color w:val="000000" w:themeColor="text1"/>
              </w:rPr>
              <w:t>CT %</w:t>
            </w:r>
          </w:p>
        </w:tc>
        <w:tc>
          <w:tcPr>
            <w:tcW w:w="1372" w:type="dxa"/>
          </w:tcPr>
          <w:p w14:paraId="00752395"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50 kΩ</w:t>
            </w:r>
          </w:p>
        </w:tc>
        <w:tc>
          <w:tcPr>
            <w:tcW w:w="1373" w:type="dxa"/>
          </w:tcPr>
          <w:p w14:paraId="28E2CBF2"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75 kΩ</w:t>
            </w:r>
          </w:p>
        </w:tc>
        <w:tc>
          <w:tcPr>
            <w:tcW w:w="1492" w:type="dxa"/>
          </w:tcPr>
          <w:p w14:paraId="1FB6BAF7"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L</w:t>
            </w:r>
            <w:r w:rsidRPr="00FF677F">
              <w:rPr>
                <w:b/>
                <w:color w:val="000000" w:themeColor="text1"/>
              </w:rPr>
              <w:t xml:space="preserve"> = 100 kΩ</w:t>
            </w:r>
          </w:p>
        </w:tc>
        <w:tc>
          <w:tcPr>
            <w:tcW w:w="1466" w:type="dxa"/>
          </w:tcPr>
          <w:p w14:paraId="402F4F9D" w14:textId="77777777" w:rsidR="00062AEC" w:rsidRPr="00FF677F" w:rsidRDefault="00062AEC" w:rsidP="00062AEC">
            <w:pPr>
              <w:ind w:firstLine="0"/>
              <w:jc w:val="center"/>
              <w:rPr>
                <w:b/>
                <w:color w:val="000000" w:themeColor="text1"/>
              </w:rPr>
            </w:pPr>
            <w:r w:rsidRPr="00FF677F">
              <w:rPr>
                <w:b/>
                <w:color w:val="000000" w:themeColor="text1"/>
              </w:rPr>
              <w:t>R</w:t>
            </w:r>
            <w:r w:rsidRPr="00FF677F">
              <w:rPr>
                <w:b/>
                <w:color w:val="000000" w:themeColor="text1"/>
                <w:vertAlign w:val="subscript"/>
              </w:rPr>
              <w:t xml:space="preserve">E(Q3) </w:t>
            </w:r>
            <w:r w:rsidRPr="00FF677F">
              <w:rPr>
                <w:b/>
                <w:color w:val="000000" w:themeColor="text1"/>
              </w:rPr>
              <w:t>Prom</w:t>
            </w:r>
          </w:p>
        </w:tc>
        <w:tc>
          <w:tcPr>
            <w:tcW w:w="1884" w:type="dxa"/>
          </w:tcPr>
          <w:p w14:paraId="720E0CDE" w14:textId="77777777" w:rsidR="00062AEC" w:rsidRPr="00FF677F" w:rsidRDefault="00062AEC" w:rsidP="00062AEC">
            <w:pPr>
              <w:ind w:firstLine="0"/>
              <w:jc w:val="center"/>
              <w:rPr>
                <w:b/>
                <w:color w:val="000000" w:themeColor="text1"/>
              </w:rPr>
            </w:pPr>
            <w:r>
              <w:rPr>
                <w:b/>
                <w:color w:val="000000" w:themeColor="text1"/>
              </w:rPr>
              <w:t>Varianza en %</w:t>
            </w:r>
          </w:p>
        </w:tc>
      </w:tr>
      <w:tr w:rsidR="00062AEC" w14:paraId="7056233E" w14:textId="77777777" w:rsidTr="00062AEC">
        <w:tc>
          <w:tcPr>
            <w:tcW w:w="988" w:type="dxa"/>
            <w:vMerge w:val="restart"/>
          </w:tcPr>
          <w:p w14:paraId="34F56B30" w14:textId="77777777" w:rsidR="00062AEC" w:rsidRDefault="00062AEC" w:rsidP="00062AEC">
            <w:pPr>
              <w:ind w:firstLine="0"/>
              <w:jc w:val="center"/>
              <w:rPr>
                <w:color w:val="000000" w:themeColor="text1"/>
              </w:rPr>
            </w:pPr>
          </w:p>
          <w:p w14:paraId="461DDED0" w14:textId="77777777" w:rsidR="00062AEC" w:rsidRDefault="00062AEC" w:rsidP="00062AEC">
            <w:pPr>
              <w:ind w:firstLine="0"/>
              <w:jc w:val="center"/>
              <w:rPr>
                <w:color w:val="000000" w:themeColor="text1"/>
              </w:rPr>
            </w:pPr>
            <w:r>
              <w:rPr>
                <w:color w:val="000000" w:themeColor="text1"/>
              </w:rPr>
              <w:t>150 us</w:t>
            </w:r>
          </w:p>
        </w:tc>
        <w:tc>
          <w:tcPr>
            <w:tcW w:w="918" w:type="dxa"/>
          </w:tcPr>
          <w:p w14:paraId="02F9AB41" w14:textId="77777777" w:rsidR="00062AEC" w:rsidRPr="002E4AFB" w:rsidRDefault="00062AEC" w:rsidP="00062AEC">
            <w:pPr>
              <w:ind w:firstLine="0"/>
              <w:jc w:val="center"/>
              <w:rPr>
                <w:color w:val="0070C0"/>
              </w:rPr>
            </w:pPr>
            <w:r w:rsidRPr="002E4AFB">
              <w:rPr>
                <w:color w:val="0070C0"/>
              </w:rPr>
              <w:t>16 %</w:t>
            </w:r>
          </w:p>
        </w:tc>
        <w:tc>
          <w:tcPr>
            <w:tcW w:w="1372" w:type="dxa"/>
          </w:tcPr>
          <w:p w14:paraId="3F2BA059" w14:textId="77777777" w:rsidR="00062AEC" w:rsidRPr="002E4AFB" w:rsidRDefault="00062AEC" w:rsidP="00062AEC">
            <w:pPr>
              <w:ind w:firstLine="0"/>
              <w:jc w:val="center"/>
              <w:rPr>
                <w:color w:val="0070C0"/>
              </w:rPr>
            </w:pPr>
            <w:r w:rsidRPr="002E4AFB">
              <w:rPr>
                <w:color w:val="0070C0"/>
              </w:rPr>
              <w:t>20 kΩ</w:t>
            </w:r>
          </w:p>
        </w:tc>
        <w:tc>
          <w:tcPr>
            <w:tcW w:w="1373" w:type="dxa"/>
          </w:tcPr>
          <w:p w14:paraId="07B357F8" w14:textId="77777777" w:rsidR="00062AEC" w:rsidRPr="002E4AFB" w:rsidRDefault="00062AEC" w:rsidP="00062AEC">
            <w:pPr>
              <w:ind w:firstLine="0"/>
              <w:jc w:val="center"/>
              <w:rPr>
                <w:color w:val="0070C0"/>
              </w:rPr>
            </w:pPr>
            <w:r w:rsidRPr="002E4AFB">
              <w:rPr>
                <w:color w:val="0070C0"/>
              </w:rPr>
              <w:t>20 kΩ</w:t>
            </w:r>
          </w:p>
        </w:tc>
        <w:tc>
          <w:tcPr>
            <w:tcW w:w="1492" w:type="dxa"/>
          </w:tcPr>
          <w:p w14:paraId="06428337" w14:textId="77777777" w:rsidR="00062AEC" w:rsidRPr="002E4AFB" w:rsidRDefault="00062AEC" w:rsidP="00062AEC">
            <w:pPr>
              <w:ind w:firstLine="0"/>
              <w:jc w:val="center"/>
              <w:rPr>
                <w:color w:val="0070C0"/>
              </w:rPr>
            </w:pPr>
            <w:r w:rsidRPr="002E4AFB">
              <w:rPr>
                <w:color w:val="0070C0"/>
              </w:rPr>
              <w:t>19.8 kΩ</w:t>
            </w:r>
          </w:p>
        </w:tc>
        <w:tc>
          <w:tcPr>
            <w:tcW w:w="1466" w:type="dxa"/>
          </w:tcPr>
          <w:p w14:paraId="40B07859" w14:textId="77777777" w:rsidR="00062AEC" w:rsidRPr="002E4AFB" w:rsidRDefault="00062AEC" w:rsidP="00062AEC">
            <w:pPr>
              <w:ind w:firstLine="0"/>
              <w:jc w:val="center"/>
              <w:rPr>
                <w:b/>
                <w:i/>
                <w:color w:val="0070C0"/>
              </w:rPr>
            </w:pPr>
            <w:r w:rsidRPr="002E4AFB">
              <w:rPr>
                <w:b/>
                <w:i/>
                <w:color w:val="0070C0"/>
              </w:rPr>
              <w:t>19.9 kΩ</w:t>
            </w:r>
          </w:p>
        </w:tc>
        <w:tc>
          <w:tcPr>
            <w:tcW w:w="1884" w:type="dxa"/>
          </w:tcPr>
          <w:p w14:paraId="4D05BDFB" w14:textId="77777777" w:rsidR="00062AEC" w:rsidRPr="002E4AFB" w:rsidRDefault="00062AEC" w:rsidP="00062AEC">
            <w:pPr>
              <w:ind w:firstLine="0"/>
              <w:jc w:val="center"/>
              <w:rPr>
                <w:b/>
                <w:i/>
                <w:color w:val="0070C0"/>
              </w:rPr>
            </w:pPr>
            <w:r w:rsidRPr="002E4AFB">
              <w:rPr>
                <w:b/>
                <w:i/>
                <w:color w:val="0070C0"/>
              </w:rPr>
              <w:t>0.5 %</w:t>
            </w:r>
          </w:p>
        </w:tc>
      </w:tr>
      <w:tr w:rsidR="00062AEC" w14:paraId="2DFF51A9" w14:textId="77777777" w:rsidTr="00062AEC">
        <w:tc>
          <w:tcPr>
            <w:tcW w:w="988" w:type="dxa"/>
            <w:vMerge/>
          </w:tcPr>
          <w:p w14:paraId="3392F24B" w14:textId="77777777" w:rsidR="00062AEC" w:rsidRDefault="00062AEC" w:rsidP="00062AEC">
            <w:pPr>
              <w:ind w:firstLine="0"/>
              <w:jc w:val="center"/>
              <w:rPr>
                <w:color w:val="000000" w:themeColor="text1"/>
              </w:rPr>
            </w:pPr>
          </w:p>
        </w:tc>
        <w:tc>
          <w:tcPr>
            <w:tcW w:w="918" w:type="dxa"/>
          </w:tcPr>
          <w:p w14:paraId="2765E8F6"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0BA6E44F" w14:textId="77777777" w:rsidR="00062AEC" w:rsidRPr="002E4AFB" w:rsidRDefault="00062AEC" w:rsidP="00062AEC">
            <w:pPr>
              <w:ind w:firstLine="0"/>
              <w:jc w:val="center"/>
              <w:rPr>
                <w:color w:val="943634" w:themeColor="accent2" w:themeShade="BF"/>
              </w:rPr>
            </w:pPr>
            <w:r w:rsidRPr="002E4AFB">
              <w:rPr>
                <w:color w:val="943634" w:themeColor="accent2" w:themeShade="BF"/>
              </w:rPr>
              <w:t>34.7 kΩ</w:t>
            </w:r>
          </w:p>
        </w:tc>
        <w:tc>
          <w:tcPr>
            <w:tcW w:w="1373" w:type="dxa"/>
          </w:tcPr>
          <w:p w14:paraId="1C91745B" w14:textId="77777777" w:rsidR="00062AEC" w:rsidRPr="002E4AFB" w:rsidRDefault="00062AEC" w:rsidP="00062AEC">
            <w:pPr>
              <w:ind w:firstLine="0"/>
              <w:jc w:val="center"/>
              <w:rPr>
                <w:color w:val="943634" w:themeColor="accent2" w:themeShade="BF"/>
              </w:rPr>
            </w:pPr>
            <w:r w:rsidRPr="002E4AFB">
              <w:rPr>
                <w:color w:val="943634" w:themeColor="accent2" w:themeShade="BF"/>
              </w:rPr>
              <w:t>35 kΩ</w:t>
            </w:r>
          </w:p>
        </w:tc>
        <w:tc>
          <w:tcPr>
            <w:tcW w:w="1492" w:type="dxa"/>
          </w:tcPr>
          <w:p w14:paraId="13298FBE" w14:textId="77777777" w:rsidR="00062AEC" w:rsidRPr="002E4AFB" w:rsidRDefault="00062AEC" w:rsidP="00062AEC">
            <w:pPr>
              <w:ind w:firstLine="0"/>
              <w:jc w:val="center"/>
              <w:rPr>
                <w:color w:val="943634" w:themeColor="accent2" w:themeShade="BF"/>
              </w:rPr>
            </w:pPr>
            <w:r w:rsidRPr="002E4AFB">
              <w:rPr>
                <w:color w:val="943634" w:themeColor="accent2" w:themeShade="BF"/>
              </w:rPr>
              <w:t>33.2 kΩ</w:t>
            </w:r>
          </w:p>
        </w:tc>
        <w:tc>
          <w:tcPr>
            <w:tcW w:w="1466" w:type="dxa"/>
          </w:tcPr>
          <w:p w14:paraId="3C7C26D8"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4.3 kΩ</w:t>
            </w:r>
          </w:p>
        </w:tc>
        <w:tc>
          <w:tcPr>
            <w:tcW w:w="1884" w:type="dxa"/>
          </w:tcPr>
          <w:p w14:paraId="01EAF681"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2.3 %</w:t>
            </w:r>
          </w:p>
        </w:tc>
      </w:tr>
      <w:tr w:rsidR="00062AEC" w14:paraId="4CFD386E" w14:textId="77777777" w:rsidTr="00062AEC">
        <w:tc>
          <w:tcPr>
            <w:tcW w:w="988" w:type="dxa"/>
            <w:vMerge/>
          </w:tcPr>
          <w:p w14:paraId="36EC8CF9" w14:textId="77777777" w:rsidR="00062AEC" w:rsidRDefault="00062AEC" w:rsidP="00062AEC">
            <w:pPr>
              <w:ind w:firstLine="0"/>
              <w:jc w:val="center"/>
              <w:rPr>
                <w:color w:val="000000" w:themeColor="text1"/>
              </w:rPr>
            </w:pPr>
          </w:p>
        </w:tc>
        <w:tc>
          <w:tcPr>
            <w:tcW w:w="918" w:type="dxa"/>
          </w:tcPr>
          <w:p w14:paraId="2BE90F5D"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26FF33A2" w14:textId="77777777" w:rsidR="00062AEC" w:rsidRPr="002E4AFB" w:rsidRDefault="00062AEC" w:rsidP="00062AEC">
            <w:pPr>
              <w:ind w:firstLine="0"/>
              <w:jc w:val="center"/>
              <w:rPr>
                <w:color w:val="76923C" w:themeColor="accent3" w:themeShade="BF"/>
              </w:rPr>
            </w:pPr>
            <w:r w:rsidRPr="002E4AFB">
              <w:rPr>
                <w:color w:val="76923C" w:themeColor="accent3" w:themeShade="BF"/>
              </w:rPr>
              <w:t>45.2 kΩ</w:t>
            </w:r>
          </w:p>
        </w:tc>
        <w:tc>
          <w:tcPr>
            <w:tcW w:w="1373" w:type="dxa"/>
          </w:tcPr>
          <w:p w14:paraId="276CA751" w14:textId="77777777" w:rsidR="00062AEC" w:rsidRPr="002E4AFB" w:rsidRDefault="00062AEC" w:rsidP="00062AEC">
            <w:pPr>
              <w:ind w:firstLine="0"/>
              <w:jc w:val="center"/>
              <w:rPr>
                <w:color w:val="76923C" w:themeColor="accent3" w:themeShade="BF"/>
              </w:rPr>
            </w:pPr>
            <w:r w:rsidRPr="002E4AFB">
              <w:rPr>
                <w:color w:val="76923C" w:themeColor="accent3" w:themeShade="BF"/>
              </w:rPr>
              <w:t>47.6 kΩ</w:t>
            </w:r>
          </w:p>
        </w:tc>
        <w:tc>
          <w:tcPr>
            <w:tcW w:w="1492" w:type="dxa"/>
          </w:tcPr>
          <w:p w14:paraId="0E5BA39F" w14:textId="77777777" w:rsidR="00062AEC" w:rsidRPr="002E4AFB" w:rsidRDefault="00062AEC" w:rsidP="00062AEC">
            <w:pPr>
              <w:ind w:firstLine="0"/>
              <w:jc w:val="center"/>
              <w:rPr>
                <w:color w:val="76923C" w:themeColor="accent3" w:themeShade="BF"/>
              </w:rPr>
            </w:pPr>
            <w:r w:rsidRPr="002E4AFB">
              <w:rPr>
                <w:color w:val="76923C" w:themeColor="accent3" w:themeShade="BF"/>
              </w:rPr>
              <w:t>47.4 kΩ</w:t>
            </w:r>
          </w:p>
        </w:tc>
        <w:tc>
          <w:tcPr>
            <w:tcW w:w="1466" w:type="dxa"/>
          </w:tcPr>
          <w:p w14:paraId="6CA0D264"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6.7 kΩ</w:t>
            </w:r>
          </w:p>
        </w:tc>
        <w:tc>
          <w:tcPr>
            <w:tcW w:w="1884" w:type="dxa"/>
          </w:tcPr>
          <w:p w14:paraId="70B4390A"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2.3 %</w:t>
            </w:r>
          </w:p>
        </w:tc>
      </w:tr>
      <w:tr w:rsidR="00062AEC" w14:paraId="31121A95" w14:textId="77777777" w:rsidTr="00062AEC">
        <w:tc>
          <w:tcPr>
            <w:tcW w:w="988" w:type="dxa"/>
            <w:vMerge w:val="restart"/>
          </w:tcPr>
          <w:p w14:paraId="296AC148" w14:textId="77777777" w:rsidR="00062AEC" w:rsidRDefault="00062AEC" w:rsidP="00062AEC">
            <w:pPr>
              <w:ind w:firstLine="0"/>
              <w:jc w:val="center"/>
              <w:rPr>
                <w:color w:val="000000" w:themeColor="text1"/>
              </w:rPr>
            </w:pPr>
          </w:p>
          <w:p w14:paraId="7F85C184" w14:textId="77777777" w:rsidR="00062AEC" w:rsidRDefault="00062AEC" w:rsidP="00062AEC">
            <w:pPr>
              <w:ind w:firstLine="0"/>
              <w:jc w:val="center"/>
              <w:rPr>
                <w:color w:val="000000" w:themeColor="text1"/>
              </w:rPr>
            </w:pPr>
            <w:r>
              <w:rPr>
                <w:color w:val="000000" w:themeColor="text1"/>
              </w:rPr>
              <w:t>200 us</w:t>
            </w:r>
          </w:p>
        </w:tc>
        <w:tc>
          <w:tcPr>
            <w:tcW w:w="918" w:type="dxa"/>
          </w:tcPr>
          <w:p w14:paraId="495DE767" w14:textId="77777777" w:rsidR="00062AEC" w:rsidRPr="002E4AFB" w:rsidRDefault="00062AEC" w:rsidP="00062AEC">
            <w:pPr>
              <w:ind w:firstLine="0"/>
              <w:jc w:val="center"/>
              <w:rPr>
                <w:color w:val="0070C0"/>
              </w:rPr>
            </w:pPr>
            <w:r w:rsidRPr="002E4AFB">
              <w:rPr>
                <w:color w:val="0070C0"/>
              </w:rPr>
              <w:t>16 %</w:t>
            </w:r>
          </w:p>
        </w:tc>
        <w:tc>
          <w:tcPr>
            <w:tcW w:w="1372" w:type="dxa"/>
          </w:tcPr>
          <w:p w14:paraId="32833D66" w14:textId="77777777" w:rsidR="00062AEC" w:rsidRPr="002E4AFB" w:rsidRDefault="00062AEC" w:rsidP="00062AEC">
            <w:pPr>
              <w:ind w:firstLine="0"/>
              <w:jc w:val="center"/>
              <w:rPr>
                <w:color w:val="0070C0"/>
              </w:rPr>
            </w:pPr>
            <w:r w:rsidRPr="002E4AFB">
              <w:rPr>
                <w:color w:val="0070C0"/>
              </w:rPr>
              <w:t>20 kΩ</w:t>
            </w:r>
          </w:p>
        </w:tc>
        <w:tc>
          <w:tcPr>
            <w:tcW w:w="1373" w:type="dxa"/>
          </w:tcPr>
          <w:p w14:paraId="6FD749DE" w14:textId="77777777" w:rsidR="00062AEC" w:rsidRPr="002E4AFB" w:rsidRDefault="00062AEC" w:rsidP="00062AEC">
            <w:pPr>
              <w:ind w:firstLine="0"/>
              <w:jc w:val="center"/>
              <w:rPr>
                <w:color w:val="0070C0"/>
              </w:rPr>
            </w:pPr>
            <w:r w:rsidRPr="002E4AFB">
              <w:rPr>
                <w:color w:val="0070C0"/>
              </w:rPr>
              <w:t>19.2 kΩ</w:t>
            </w:r>
          </w:p>
        </w:tc>
        <w:tc>
          <w:tcPr>
            <w:tcW w:w="1492" w:type="dxa"/>
          </w:tcPr>
          <w:p w14:paraId="3139C55B" w14:textId="77777777" w:rsidR="00062AEC" w:rsidRPr="002E4AFB" w:rsidRDefault="00062AEC" w:rsidP="00062AEC">
            <w:pPr>
              <w:ind w:firstLine="0"/>
              <w:jc w:val="center"/>
              <w:rPr>
                <w:color w:val="0070C0"/>
              </w:rPr>
            </w:pPr>
            <w:r w:rsidRPr="002E4AFB">
              <w:rPr>
                <w:color w:val="0070C0"/>
              </w:rPr>
              <w:t>18.6 kΩ</w:t>
            </w:r>
          </w:p>
        </w:tc>
        <w:tc>
          <w:tcPr>
            <w:tcW w:w="1466" w:type="dxa"/>
          </w:tcPr>
          <w:p w14:paraId="105509B4" w14:textId="77777777" w:rsidR="00062AEC" w:rsidRPr="002E4AFB" w:rsidRDefault="00062AEC" w:rsidP="00062AEC">
            <w:pPr>
              <w:ind w:firstLine="0"/>
              <w:jc w:val="center"/>
              <w:rPr>
                <w:b/>
                <w:i/>
                <w:color w:val="0070C0"/>
              </w:rPr>
            </w:pPr>
            <w:r w:rsidRPr="002E4AFB">
              <w:rPr>
                <w:b/>
                <w:i/>
                <w:color w:val="0070C0"/>
              </w:rPr>
              <w:t>19.3 kΩ</w:t>
            </w:r>
          </w:p>
        </w:tc>
        <w:tc>
          <w:tcPr>
            <w:tcW w:w="1884" w:type="dxa"/>
          </w:tcPr>
          <w:p w14:paraId="29620978" w14:textId="77777777" w:rsidR="00062AEC" w:rsidRPr="002E4AFB" w:rsidRDefault="00062AEC" w:rsidP="00062AEC">
            <w:pPr>
              <w:ind w:firstLine="0"/>
              <w:jc w:val="center"/>
              <w:rPr>
                <w:b/>
                <w:i/>
                <w:color w:val="0070C0"/>
              </w:rPr>
            </w:pPr>
            <w:r w:rsidRPr="002E4AFB">
              <w:rPr>
                <w:b/>
                <w:i/>
                <w:color w:val="0070C0"/>
              </w:rPr>
              <w:t>3 %</w:t>
            </w:r>
          </w:p>
        </w:tc>
      </w:tr>
      <w:tr w:rsidR="00062AEC" w14:paraId="61E040A9" w14:textId="77777777" w:rsidTr="00062AEC">
        <w:tc>
          <w:tcPr>
            <w:tcW w:w="988" w:type="dxa"/>
            <w:vMerge/>
          </w:tcPr>
          <w:p w14:paraId="1E92A5BD" w14:textId="77777777" w:rsidR="00062AEC" w:rsidRDefault="00062AEC" w:rsidP="00062AEC">
            <w:pPr>
              <w:ind w:firstLine="0"/>
              <w:jc w:val="center"/>
              <w:rPr>
                <w:color w:val="000000" w:themeColor="text1"/>
              </w:rPr>
            </w:pPr>
          </w:p>
        </w:tc>
        <w:tc>
          <w:tcPr>
            <w:tcW w:w="918" w:type="dxa"/>
          </w:tcPr>
          <w:p w14:paraId="7AED14CE"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7444182C" w14:textId="77777777" w:rsidR="00062AEC" w:rsidRPr="002E4AFB" w:rsidRDefault="00062AEC" w:rsidP="00062AEC">
            <w:pPr>
              <w:ind w:firstLine="0"/>
              <w:jc w:val="center"/>
              <w:rPr>
                <w:color w:val="943634" w:themeColor="accent2" w:themeShade="BF"/>
              </w:rPr>
            </w:pPr>
            <w:r w:rsidRPr="002E4AFB">
              <w:rPr>
                <w:color w:val="943634" w:themeColor="accent2" w:themeShade="BF"/>
              </w:rPr>
              <w:t>34.7 kΩ</w:t>
            </w:r>
          </w:p>
        </w:tc>
        <w:tc>
          <w:tcPr>
            <w:tcW w:w="1373" w:type="dxa"/>
          </w:tcPr>
          <w:p w14:paraId="73603B34" w14:textId="77777777" w:rsidR="00062AEC" w:rsidRPr="002E4AFB" w:rsidRDefault="00062AEC" w:rsidP="00062AEC">
            <w:pPr>
              <w:ind w:firstLine="0"/>
              <w:jc w:val="center"/>
              <w:rPr>
                <w:color w:val="943634" w:themeColor="accent2" w:themeShade="BF"/>
              </w:rPr>
            </w:pPr>
            <w:r w:rsidRPr="002E4AFB">
              <w:rPr>
                <w:color w:val="943634" w:themeColor="accent2" w:themeShade="BF"/>
              </w:rPr>
              <w:t>29.8 kΩ</w:t>
            </w:r>
          </w:p>
        </w:tc>
        <w:tc>
          <w:tcPr>
            <w:tcW w:w="1492" w:type="dxa"/>
          </w:tcPr>
          <w:p w14:paraId="4DCC3765" w14:textId="77777777" w:rsidR="00062AEC" w:rsidRPr="002E4AFB" w:rsidRDefault="00062AEC" w:rsidP="00062AEC">
            <w:pPr>
              <w:ind w:firstLine="0"/>
              <w:jc w:val="center"/>
              <w:rPr>
                <w:color w:val="943634" w:themeColor="accent2" w:themeShade="BF"/>
              </w:rPr>
            </w:pPr>
            <w:r w:rsidRPr="002E4AFB">
              <w:rPr>
                <w:color w:val="943634" w:themeColor="accent2" w:themeShade="BF"/>
              </w:rPr>
              <w:t>28.9 kΩ</w:t>
            </w:r>
          </w:p>
        </w:tc>
        <w:tc>
          <w:tcPr>
            <w:tcW w:w="1466" w:type="dxa"/>
          </w:tcPr>
          <w:p w14:paraId="2E76011F"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1.1 kΩ</w:t>
            </w:r>
          </w:p>
        </w:tc>
        <w:tc>
          <w:tcPr>
            <w:tcW w:w="1884" w:type="dxa"/>
          </w:tcPr>
          <w:p w14:paraId="0015DD87"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8.2 %</w:t>
            </w:r>
          </w:p>
        </w:tc>
      </w:tr>
      <w:tr w:rsidR="00062AEC" w14:paraId="66D8932E" w14:textId="77777777" w:rsidTr="00062AEC">
        <w:tc>
          <w:tcPr>
            <w:tcW w:w="988" w:type="dxa"/>
            <w:vMerge/>
          </w:tcPr>
          <w:p w14:paraId="731D6B36" w14:textId="77777777" w:rsidR="00062AEC" w:rsidRDefault="00062AEC" w:rsidP="00062AEC">
            <w:pPr>
              <w:ind w:firstLine="0"/>
              <w:jc w:val="center"/>
              <w:rPr>
                <w:color w:val="000000" w:themeColor="text1"/>
              </w:rPr>
            </w:pPr>
          </w:p>
        </w:tc>
        <w:tc>
          <w:tcPr>
            <w:tcW w:w="918" w:type="dxa"/>
          </w:tcPr>
          <w:p w14:paraId="4AA6D999"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7DF69A78" w14:textId="77777777" w:rsidR="00062AEC" w:rsidRPr="002E4AFB" w:rsidRDefault="00062AEC" w:rsidP="00062AEC">
            <w:pPr>
              <w:ind w:firstLine="0"/>
              <w:jc w:val="center"/>
              <w:rPr>
                <w:color w:val="76923C" w:themeColor="accent3" w:themeShade="BF"/>
              </w:rPr>
            </w:pPr>
            <w:r w:rsidRPr="002E4AFB">
              <w:rPr>
                <w:color w:val="76923C" w:themeColor="accent3" w:themeShade="BF"/>
              </w:rPr>
              <w:t>45.2 kΩ</w:t>
            </w:r>
          </w:p>
        </w:tc>
        <w:tc>
          <w:tcPr>
            <w:tcW w:w="1373" w:type="dxa"/>
          </w:tcPr>
          <w:p w14:paraId="7890F044" w14:textId="77777777" w:rsidR="00062AEC" w:rsidRPr="002E4AFB" w:rsidRDefault="00062AEC" w:rsidP="00062AEC">
            <w:pPr>
              <w:ind w:firstLine="0"/>
              <w:jc w:val="center"/>
              <w:rPr>
                <w:color w:val="76923C" w:themeColor="accent3" w:themeShade="BF"/>
              </w:rPr>
            </w:pPr>
            <w:r w:rsidRPr="002E4AFB">
              <w:rPr>
                <w:color w:val="76923C" w:themeColor="accent3" w:themeShade="BF"/>
              </w:rPr>
              <w:t>44.5 kΩ</w:t>
            </w:r>
          </w:p>
        </w:tc>
        <w:tc>
          <w:tcPr>
            <w:tcW w:w="1492" w:type="dxa"/>
          </w:tcPr>
          <w:p w14:paraId="6B5E5883" w14:textId="77777777" w:rsidR="00062AEC" w:rsidRPr="002E4AFB" w:rsidRDefault="00062AEC" w:rsidP="00062AEC">
            <w:pPr>
              <w:ind w:firstLine="0"/>
              <w:jc w:val="center"/>
              <w:rPr>
                <w:color w:val="76923C" w:themeColor="accent3" w:themeShade="BF"/>
              </w:rPr>
            </w:pPr>
            <w:r w:rsidRPr="002E4AFB">
              <w:rPr>
                <w:color w:val="76923C" w:themeColor="accent3" w:themeShade="BF"/>
              </w:rPr>
              <w:t>44.3 kΩ</w:t>
            </w:r>
          </w:p>
        </w:tc>
        <w:tc>
          <w:tcPr>
            <w:tcW w:w="1466" w:type="dxa"/>
          </w:tcPr>
          <w:p w14:paraId="1D768484"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4.7 kΩ</w:t>
            </w:r>
          </w:p>
        </w:tc>
        <w:tc>
          <w:tcPr>
            <w:tcW w:w="1884" w:type="dxa"/>
          </w:tcPr>
          <w:p w14:paraId="66C67738"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0.9 %</w:t>
            </w:r>
          </w:p>
        </w:tc>
      </w:tr>
      <w:tr w:rsidR="00062AEC" w14:paraId="17F891BF" w14:textId="77777777" w:rsidTr="00062AEC">
        <w:tc>
          <w:tcPr>
            <w:tcW w:w="988" w:type="dxa"/>
            <w:vMerge w:val="restart"/>
          </w:tcPr>
          <w:p w14:paraId="1D9344DF" w14:textId="77777777" w:rsidR="00062AEC" w:rsidRDefault="00062AEC" w:rsidP="00062AEC">
            <w:pPr>
              <w:ind w:firstLine="0"/>
              <w:jc w:val="center"/>
              <w:rPr>
                <w:color w:val="000000" w:themeColor="text1"/>
              </w:rPr>
            </w:pPr>
          </w:p>
          <w:p w14:paraId="35C5EDD6" w14:textId="77777777" w:rsidR="00062AEC" w:rsidRDefault="00062AEC" w:rsidP="00062AEC">
            <w:pPr>
              <w:ind w:firstLine="0"/>
              <w:jc w:val="center"/>
              <w:rPr>
                <w:color w:val="000000" w:themeColor="text1"/>
              </w:rPr>
            </w:pPr>
            <w:r>
              <w:rPr>
                <w:color w:val="000000" w:themeColor="text1"/>
              </w:rPr>
              <w:t>300 us</w:t>
            </w:r>
          </w:p>
        </w:tc>
        <w:tc>
          <w:tcPr>
            <w:tcW w:w="918" w:type="dxa"/>
          </w:tcPr>
          <w:p w14:paraId="054207E2" w14:textId="77777777" w:rsidR="00062AEC" w:rsidRPr="002E4AFB" w:rsidRDefault="00062AEC" w:rsidP="00062AEC">
            <w:pPr>
              <w:ind w:firstLine="0"/>
              <w:jc w:val="center"/>
              <w:rPr>
                <w:color w:val="0070C0"/>
              </w:rPr>
            </w:pPr>
            <w:r w:rsidRPr="002E4AFB">
              <w:rPr>
                <w:color w:val="0070C0"/>
              </w:rPr>
              <w:t>16 %</w:t>
            </w:r>
          </w:p>
        </w:tc>
        <w:tc>
          <w:tcPr>
            <w:tcW w:w="1372" w:type="dxa"/>
          </w:tcPr>
          <w:p w14:paraId="5135141C" w14:textId="77777777" w:rsidR="00062AEC" w:rsidRPr="002E4AFB" w:rsidRDefault="00062AEC" w:rsidP="00062AEC">
            <w:pPr>
              <w:ind w:firstLine="0"/>
              <w:jc w:val="center"/>
              <w:rPr>
                <w:color w:val="0070C0"/>
              </w:rPr>
            </w:pPr>
            <w:r w:rsidRPr="002E4AFB">
              <w:rPr>
                <w:color w:val="0070C0"/>
              </w:rPr>
              <w:t>20 kΩ</w:t>
            </w:r>
          </w:p>
        </w:tc>
        <w:tc>
          <w:tcPr>
            <w:tcW w:w="1373" w:type="dxa"/>
          </w:tcPr>
          <w:p w14:paraId="7C515A0C" w14:textId="77777777" w:rsidR="00062AEC" w:rsidRPr="002E4AFB" w:rsidRDefault="00062AEC" w:rsidP="00062AEC">
            <w:pPr>
              <w:ind w:firstLine="0"/>
              <w:jc w:val="center"/>
              <w:rPr>
                <w:color w:val="0070C0"/>
              </w:rPr>
            </w:pPr>
            <w:r w:rsidRPr="002E4AFB">
              <w:rPr>
                <w:color w:val="0070C0"/>
              </w:rPr>
              <w:t>18.3 kΩ</w:t>
            </w:r>
          </w:p>
        </w:tc>
        <w:tc>
          <w:tcPr>
            <w:tcW w:w="1492" w:type="dxa"/>
          </w:tcPr>
          <w:p w14:paraId="57F8836E" w14:textId="77777777" w:rsidR="00062AEC" w:rsidRPr="002E4AFB" w:rsidRDefault="00062AEC" w:rsidP="00062AEC">
            <w:pPr>
              <w:ind w:firstLine="0"/>
              <w:jc w:val="center"/>
              <w:rPr>
                <w:color w:val="0070C0"/>
              </w:rPr>
            </w:pPr>
            <w:r w:rsidRPr="002E4AFB">
              <w:rPr>
                <w:color w:val="0070C0"/>
              </w:rPr>
              <w:t>18.3 kΩ</w:t>
            </w:r>
          </w:p>
        </w:tc>
        <w:tc>
          <w:tcPr>
            <w:tcW w:w="1466" w:type="dxa"/>
          </w:tcPr>
          <w:p w14:paraId="73D70393" w14:textId="77777777" w:rsidR="00062AEC" w:rsidRPr="002E4AFB" w:rsidRDefault="00062AEC" w:rsidP="00062AEC">
            <w:pPr>
              <w:ind w:firstLine="0"/>
              <w:jc w:val="center"/>
              <w:rPr>
                <w:b/>
                <w:i/>
                <w:color w:val="0070C0"/>
              </w:rPr>
            </w:pPr>
            <w:r w:rsidRPr="002E4AFB">
              <w:rPr>
                <w:b/>
                <w:i/>
                <w:color w:val="0070C0"/>
              </w:rPr>
              <w:t>18.9 kΩ</w:t>
            </w:r>
          </w:p>
        </w:tc>
        <w:tc>
          <w:tcPr>
            <w:tcW w:w="1884" w:type="dxa"/>
          </w:tcPr>
          <w:p w14:paraId="1AB11ED5" w14:textId="77777777" w:rsidR="00062AEC" w:rsidRPr="002E4AFB" w:rsidRDefault="00062AEC" w:rsidP="00062AEC">
            <w:pPr>
              <w:ind w:firstLine="0"/>
              <w:jc w:val="center"/>
              <w:rPr>
                <w:b/>
                <w:i/>
                <w:color w:val="0070C0"/>
              </w:rPr>
            </w:pPr>
            <w:r w:rsidRPr="002E4AFB">
              <w:rPr>
                <w:b/>
                <w:i/>
                <w:color w:val="0070C0"/>
              </w:rPr>
              <w:t>4.2 %</w:t>
            </w:r>
          </w:p>
        </w:tc>
      </w:tr>
      <w:tr w:rsidR="00062AEC" w14:paraId="4848CF95" w14:textId="77777777" w:rsidTr="00062AEC">
        <w:tc>
          <w:tcPr>
            <w:tcW w:w="988" w:type="dxa"/>
            <w:vMerge/>
          </w:tcPr>
          <w:p w14:paraId="35FC00FD" w14:textId="77777777" w:rsidR="00062AEC" w:rsidRDefault="00062AEC" w:rsidP="00062AEC">
            <w:pPr>
              <w:ind w:firstLine="0"/>
              <w:jc w:val="center"/>
              <w:rPr>
                <w:color w:val="000000" w:themeColor="text1"/>
              </w:rPr>
            </w:pPr>
          </w:p>
        </w:tc>
        <w:tc>
          <w:tcPr>
            <w:tcW w:w="918" w:type="dxa"/>
          </w:tcPr>
          <w:p w14:paraId="1FBEB105" w14:textId="77777777" w:rsidR="00062AEC" w:rsidRPr="002E4AFB" w:rsidRDefault="00062AEC" w:rsidP="00062AEC">
            <w:pPr>
              <w:ind w:firstLine="0"/>
              <w:jc w:val="center"/>
              <w:rPr>
                <w:color w:val="943634" w:themeColor="accent2" w:themeShade="BF"/>
              </w:rPr>
            </w:pPr>
            <w:r w:rsidRPr="002E4AFB">
              <w:rPr>
                <w:color w:val="943634" w:themeColor="accent2" w:themeShade="BF"/>
              </w:rPr>
              <w:t>12 %</w:t>
            </w:r>
          </w:p>
        </w:tc>
        <w:tc>
          <w:tcPr>
            <w:tcW w:w="1372" w:type="dxa"/>
          </w:tcPr>
          <w:p w14:paraId="7199CEC0" w14:textId="77777777" w:rsidR="00062AEC" w:rsidRPr="002E4AFB" w:rsidRDefault="00062AEC" w:rsidP="00062AEC">
            <w:pPr>
              <w:ind w:firstLine="0"/>
              <w:jc w:val="center"/>
              <w:rPr>
                <w:color w:val="943634" w:themeColor="accent2" w:themeShade="BF"/>
              </w:rPr>
            </w:pPr>
            <w:r w:rsidRPr="002E4AFB">
              <w:rPr>
                <w:color w:val="943634" w:themeColor="accent2" w:themeShade="BF"/>
              </w:rPr>
              <w:t>26.8 kΩ</w:t>
            </w:r>
          </w:p>
        </w:tc>
        <w:tc>
          <w:tcPr>
            <w:tcW w:w="1373" w:type="dxa"/>
          </w:tcPr>
          <w:p w14:paraId="349D95F6" w14:textId="77777777" w:rsidR="00062AEC" w:rsidRPr="002E4AFB" w:rsidRDefault="00062AEC" w:rsidP="00062AEC">
            <w:pPr>
              <w:ind w:firstLine="0"/>
              <w:jc w:val="center"/>
              <w:rPr>
                <w:color w:val="943634" w:themeColor="accent2" w:themeShade="BF"/>
              </w:rPr>
            </w:pPr>
            <w:r w:rsidRPr="002E4AFB">
              <w:rPr>
                <w:color w:val="943634" w:themeColor="accent2" w:themeShade="BF"/>
              </w:rPr>
              <w:t>24.6 kΩ</w:t>
            </w:r>
          </w:p>
        </w:tc>
        <w:tc>
          <w:tcPr>
            <w:tcW w:w="1492" w:type="dxa"/>
          </w:tcPr>
          <w:p w14:paraId="1C8EBBBC" w14:textId="77777777" w:rsidR="00062AEC" w:rsidRPr="002E4AFB" w:rsidRDefault="00062AEC" w:rsidP="00062AEC">
            <w:pPr>
              <w:ind w:firstLine="0"/>
              <w:jc w:val="center"/>
              <w:rPr>
                <w:color w:val="943634" w:themeColor="accent2" w:themeShade="BF"/>
              </w:rPr>
            </w:pPr>
            <w:r w:rsidRPr="002E4AFB">
              <w:rPr>
                <w:color w:val="943634" w:themeColor="accent2" w:themeShade="BF"/>
              </w:rPr>
              <w:t>24.9 kΩ</w:t>
            </w:r>
          </w:p>
        </w:tc>
        <w:tc>
          <w:tcPr>
            <w:tcW w:w="1466" w:type="dxa"/>
          </w:tcPr>
          <w:p w14:paraId="2AC4EC12"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25.4 kΩ</w:t>
            </w:r>
          </w:p>
        </w:tc>
        <w:tc>
          <w:tcPr>
            <w:tcW w:w="1884" w:type="dxa"/>
          </w:tcPr>
          <w:p w14:paraId="5FA14109" w14:textId="77777777" w:rsidR="00062AEC" w:rsidRPr="002E4AFB" w:rsidRDefault="00062AEC" w:rsidP="00062AEC">
            <w:pPr>
              <w:ind w:firstLine="0"/>
              <w:jc w:val="center"/>
              <w:rPr>
                <w:b/>
                <w:i/>
                <w:color w:val="943634" w:themeColor="accent2" w:themeShade="BF"/>
              </w:rPr>
            </w:pPr>
            <w:r w:rsidRPr="002E4AFB">
              <w:rPr>
                <w:b/>
                <w:i/>
                <w:color w:val="943634" w:themeColor="accent2" w:themeShade="BF"/>
              </w:rPr>
              <w:t>3.8 %</w:t>
            </w:r>
          </w:p>
        </w:tc>
      </w:tr>
      <w:tr w:rsidR="00062AEC" w14:paraId="54E5677D" w14:textId="77777777" w:rsidTr="00062AEC">
        <w:trPr>
          <w:trHeight w:val="60"/>
        </w:trPr>
        <w:tc>
          <w:tcPr>
            <w:tcW w:w="988" w:type="dxa"/>
            <w:vMerge/>
          </w:tcPr>
          <w:p w14:paraId="2C5074C0" w14:textId="77777777" w:rsidR="00062AEC" w:rsidRDefault="00062AEC" w:rsidP="00062AEC">
            <w:pPr>
              <w:ind w:firstLine="0"/>
              <w:jc w:val="center"/>
              <w:rPr>
                <w:color w:val="000000" w:themeColor="text1"/>
              </w:rPr>
            </w:pPr>
          </w:p>
        </w:tc>
        <w:tc>
          <w:tcPr>
            <w:tcW w:w="918" w:type="dxa"/>
          </w:tcPr>
          <w:p w14:paraId="259BB9A0" w14:textId="77777777" w:rsidR="00062AEC" w:rsidRPr="002E4AFB" w:rsidRDefault="00062AEC" w:rsidP="00062AEC">
            <w:pPr>
              <w:ind w:firstLine="0"/>
              <w:jc w:val="center"/>
              <w:rPr>
                <w:color w:val="76923C" w:themeColor="accent3" w:themeShade="BF"/>
              </w:rPr>
            </w:pPr>
            <w:r w:rsidRPr="002E4AFB">
              <w:rPr>
                <w:color w:val="76923C" w:themeColor="accent3" w:themeShade="BF"/>
              </w:rPr>
              <w:t>8 %</w:t>
            </w:r>
          </w:p>
        </w:tc>
        <w:tc>
          <w:tcPr>
            <w:tcW w:w="1372" w:type="dxa"/>
          </w:tcPr>
          <w:p w14:paraId="622CFABA"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373" w:type="dxa"/>
          </w:tcPr>
          <w:p w14:paraId="729B95F9"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492" w:type="dxa"/>
          </w:tcPr>
          <w:p w14:paraId="55D55A95" w14:textId="77777777" w:rsidR="00062AEC" w:rsidRPr="002E4AFB" w:rsidRDefault="00062AEC" w:rsidP="00062AEC">
            <w:pPr>
              <w:ind w:firstLine="0"/>
              <w:jc w:val="center"/>
              <w:rPr>
                <w:color w:val="76923C" w:themeColor="accent3" w:themeShade="BF"/>
              </w:rPr>
            </w:pPr>
            <w:r w:rsidRPr="002E4AFB">
              <w:rPr>
                <w:color w:val="76923C" w:themeColor="accent3" w:themeShade="BF"/>
              </w:rPr>
              <w:t>43 kΩ</w:t>
            </w:r>
          </w:p>
        </w:tc>
        <w:tc>
          <w:tcPr>
            <w:tcW w:w="1466" w:type="dxa"/>
          </w:tcPr>
          <w:p w14:paraId="7500D9F9"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43 kΩ</w:t>
            </w:r>
          </w:p>
        </w:tc>
        <w:tc>
          <w:tcPr>
            <w:tcW w:w="1884" w:type="dxa"/>
          </w:tcPr>
          <w:p w14:paraId="3CB7091D" w14:textId="77777777" w:rsidR="00062AEC" w:rsidRPr="002E4AFB" w:rsidRDefault="00062AEC" w:rsidP="00062AEC">
            <w:pPr>
              <w:ind w:firstLine="0"/>
              <w:jc w:val="center"/>
              <w:rPr>
                <w:b/>
                <w:i/>
                <w:color w:val="76923C" w:themeColor="accent3" w:themeShade="BF"/>
              </w:rPr>
            </w:pPr>
            <w:r w:rsidRPr="002E4AFB">
              <w:rPr>
                <w:b/>
                <w:i/>
                <w:color w:val="76923C" w:themeColor="accent3" w:themeShade="BF"/>
              </w:rPr>
              <w:t>0 %</w:t>
            </w:r>
          </w:p>
        </w:tc>
      </w:tr>
    </w:tbl>
    <w:p w14:paraId="5F421543" w14:textId="4A62D14C" w:rsidR="00256BD1" w:rsidRPr="00256BD1" w:rsidRDefault="00256BD1" w:rsidP="00256BD1">
      <w:pPr>
        <w:pStyle w:val="Descripcin"/>
        <w:keepNext/>
        <w:ind w:firstLine="0"/>
        <w:jc w:val="center"/>
        <w:rPr>
          <w:i w:val="0"/>
          <w:color w:val="000000" w:themeColor="text1"/>
          <w:sz w:val="22"/>
        </w:rPr>
      </w:pPr>
      <w:r w:rsidRPr="00256BD1">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0</w:t>
      </w:r>
      <w:r w:rsidR="00176E96">
        <w:rPr>
          <w:color w:val="000000" w:themeColor="text1"/>
          <w:sz w:val="22"/>
        </w:rPr>
        <w:fldChar w:fldCharType="end"/>
      </w:r>
      <w:bookmarkEnd w:id="520"/>
      <w:r w:rsidRPr="00256BD1">
        <w:rPr>
          <w:color w:val="000000" w:themeColor="text1"/>
          <w:sz w:val="22"/>
        </w:rPr>
        <w:t>:</w:t>
      </w:r>
      <w:r w:rsidRPr="00256BD1">
        <w:rPr>
          <w:i w:val="0"/>
          <w:color w:val="000000" w:themeColor="text1"/>
          <w:sz w:val="22"/>
        </w:rPr>
        <w:t xml:space="preserve"> Valores de resistencia de calibración de </w:t>
      </w:r>
      <w:r w:rsidRPr="00062AEC">
        <w:rPr>
          <w:color w:val="000000" w:themeColor="text1"/>
          <w:sz w:val="22"/>
        </w:rPr>
        <w:t>Ipos</w:t>
      </w:r>
      <w:r w:rsidRPr="00256BD1">
        <w:rPr>
          <w:i w:val="0"/>
          <w:color w:val="000000" w:themeColor="text1"/>
          <w:sz w:val="22"/>
        </w:rPr>
        <w:t xml:space="preserve"> para los distintos regímenes de funcionamiento a lo largo del ensayo (Fuente: elaboración propia).</w:t>
      </w:r>
      <w:bookmarkEnd w:id="519"/>
    </w:p>
    <w:p w14:paraId="3E6EB985" w14:textId="77777777" w:rsidR="000765AE" w:rsidRPr="00062AEC" w:rsidRDefault="000765AE" w:rsidP="000765AE">
      <w:pPr>
        <w:ind w:firstLine="0"/>
        <w:rPr>
          <w:color w:val="000000" w:themeColor="text1"/>
          <w:sz w:val="14"/>
        </w:rPr>
      </w:pPr>
    </w:p>
    <w:p w14:paraId="5544313E" w14:textId="6EF32295" w:rsidR="00062AEC" w:rsidRDefault="00062AEC" w:rsidP="00062AEC">
      <w:pPr>
        <w:rPr>
          <w:color w:val="000000" w:themeColor="text1"/>
        </w:rPr>
      </w:pPr>
      <w:r>
        <w:rPr>
          <w:color w:val="000000" w:themeColor="text1"/>
        </w:rPr>
        <w:t>Puede apreciarse como, en ningún caso la varianza se eleva fuera del 10 %, de hecho sólo en un caso supera el 5 %, y los valores de resistencias se mantienen relativamente en un valor cercano. Sin embargo estas variaciones hace necesaria la posibilidad de ajustar mediante RV1 el valor total de la resistencia de emisor de Q3 a fin de garantizar el valor medio nulo y el valor de RV1 debe se</w:t>
      </w:r>
      <w:r w:rsidR="00FF4E25">
        <w:rPr>
          <w:color w:val="000000" w:themeColor="text1"/>
        </w:rPr>
        <w:t>r</w:t>
      </w:r>
      <w:r>
        <w:rPr>
          <w:color w:val="000000" w:themeColor="text1"/>
        </w:rPr>
        <w:t xml:space="preserve"> capaz de comp</w:t>
      </w:r>
      <w:r w:rsidR="00FF4E25">
        <w:rPr>
          <w:color w:val="000000" w:themeColor="text1"/>
        </w:rPr>
        <w:t>ensar el caso de mayor varianza, el cual result</w:t>
      </w:r>
      <w:r w:rsidR="000635B2">
        <w:rPr>
          <w:color w:val="000000" w:themeColor="text1"/>
        </w:rPr>
        <w:t>ó de;</w:t>
      </w:r>
      <w:r w:rsidR="00FF4E25">
        <w:rPr>
          <w:color w:val="000000" w:themeColor="text1"/>
        </w:rPr>
        <w:t xml:space="preserve"> 8.2 % * 31.1 k</w:t>
      </w:r>
      <w:r w:rsidR="00FF4E25" w:rsidRPr="00FF4E25">
        <w:rPr>
          <w:color w:val="000000" w:themeColor="text1"/>
        </w:rPr>
        <w:t>Ω</w:t>
      </w:r>
      <w:r w:rsidR="00FF4E25">
        <w:rPr>
          <w:color w:val="000000" w:themeColor="text1"/>
        </w:rPr>
        <w:t xml:space="preserve"> </w:t>
      </w:r>
      <w:r w:rsidR="00FF4E25">
        <w:rPr>
          <w:rFonts w:ascii="Cambria Math" w:hAnsi="Cambria Math"/>
          <w:color w:val="000000" w:themeColor="text1"/>
        </w:rPr>
        <w:t>≌</w:t>
      </w:r>
      <w:r w:rsidR="00FF4E25">
        <w:rPr>
          <w:color w:val="000000" w:themeColor="text1"/>
        </w:rPr>
        <w:t xml:space="preserve"> 2.550 </w:t>
      </w:r>
      <w:r w:rsidR="00FF4E25" w:rsidRPr="00FF4E25">
        <w:rPr>
          <w:color w:val="000000" w:themeColor="text1"/>
        </w:rPr>
        <w:t>Ω</w:t>
      </w:r>
      <w:r w:rsidR="000635B2">
        <w:rPr>
          <w:color w:val="000000" w:themeColor="text1"/>
        </w:rPr>
        <w:t>,</w:t>
      </w:r>
      <w:r w:rsidR="00FF4E25">
        <w:rPr>
          <w:color w:val="000000" w:themeColor="text1"/>
        </w:rPr>
        <w:t xml:space="preserve"> más las diferencias con los valores comerciales de R15, R5 y R17, por lo cual se adoptó RV1</w:t>
      </w:r>
      <w:r w:rsidR="00FF4E25" w:rsidRPr="00FF4E25">
        <w:rPr>
          <w:color w:val="000000" w:themeColor="text1"/>
          <w:vertAlign w:val="subscript"/>
        </w:rPr>
        <w:t>max</w:t>
      </w:r>
      <w:r w:rsidR="00FF4E25">
        <w:rPr>
          <w:color w:val="000000" w:themeColor="text1"/>
        </w:rPr>
        <w:t xml:space="preserve">  = 10 k</w:t>
      </w:r>
      <w:r w:rsidR="00FF4E25" w:rsidRPr="00FF4E25">
        <w:rPr>
          <w:color w:val="000000" w:themeColor="text1"/>
        </w:rPr>
        <w:t>Ω</w:t>
      </w:r>
      <w:r w:rsidR="00FF4E25">
        <w:rPr>
          <w:color w:val="000000" w:themeColor="text1"/>
        </w:rPr>
        <w:t>.</w:t>
      </w:r>
    </w:p>
    <w:p w14:paraId="2A123818" w14:textId="27EBBF58" w:rsidR="00FF4E25" w:rsidRPr="000765AE" w:rsidRDefault="00FF4E25" w:rsidP="00062AEC">
      <w:pPr>
        <w:rPr>
          <w:color w:val="000000" w:themeColor="text1"/>
        </w:rPr>
      </w:pPr>
      <w:r w:rsidRPr="00FF4E25">
        <w:rPr>
          <w:noProof/>
          <w:lang w:val="es-AR"/>
        </w:rPr>
        <mc:AlternateContent>
          <mc:Choice Requires="wpg">
            <w:drawing>
              <wp:anchor distT="0" distB="0" distL="114300" distR="114300" simplePos="0" relativeHeight="252018688" behindDoc="0" locked="0" layoutInCell="1" allowOverlap="1" wp14:anchorId="371A0D72" wp14:editId="3B634536">
                <wp:simplePos x="0" y="0"/>
                <wp:positionH relativeFrom="margin">
                  <wp:align>center</wp:align>
                </wp:positionH>
                <wp:positionV relativeFrom="paragraph">
                  <wp:posOffset>543449</wp:posOffset>
                </wp:positionV>
                <wp:extent cx="4460240" cy="2738120"/>
                <wp:effectExtent l="0" t="19050" r="0" b="5080"/>
                <wp:wrapNone/>
                <wp:docPr id="438" name="Grupo 438"/>
                <wp:cNvGraphicFramePr/>
                <a:graphic xmlns:a="http://schemas.openxmlformats.org/drawingml/2006/main">
                  <a:graphicData uri="http://schemas.microsoft.com/office/word/2010/wordprocessingGroup">
                    <wpg:wgp>
                      <wpg:cNvGrpSpPr/>
                      <wpg:grpSpPr>
                        <a:xfrm>
                          <a:off x="0" y="0"/>
                          <a:ext cx="4460240" cy="2738120"/>
                          <a:chOff x="0" y="0"/>
                          <a:chExt cx="4460240" cy="2738120"/>
                        </a:xfrm>
                      </wpg:grpSpPr>
                      <pic:pic xmlns:pic="http://schemas.openxmlformats.org/drawingml/2006/picture">
                        <pic:nvPicPr>
                          <pic:cNvPr id="436" name="Imagen 436"/>
                          <pic:cNvPicPr>
                            <a:picLocks noChangeAspect="1"/>
                          </pic:cNvPicPr>
                        </pic:nvPicPr>
                        <pic:blipFill>
                          <a:blip r:embed="rId246">
                            <a:extLst>
                              <a:ext uri="{28A0092B-C50C-407E-A947-70E740481C1C}">
                                <a14:useLocalDpi xmlns:a14="http://schemas.microsoft.com/office/drawing/2010/main" val="0"/>
                              </a:ext>
                            </a:extLst>
                          </a:blip>
                          <a:srcRect/>
                          <a:stretch>
                            <a:fillRect/>
                          </a:stretch>
                        </pic:blipFill>
                        <pic:spPr bwMode="auto">
                          <a:xfrm>
                            <a:off x="230588" y="0"/>
                            <a:ext cx="4070985" cy="2245360"/>
                          </a:xfrm>
                          <a:prstGeom prst="rect">
                            <a:avLst/>
                          </a:prstGeom>
                          <a:noFill/>
                          <a:ln>
                            <a:solidFill>
                              <a:schemeClr val="tx1"/>
                            </a:solidFill>
                          </a:ln>
                        </pic:spPr>
                      </pic:pic>
                      <wps:wsp>
                        <wps:cNvPr id="437" name="Cuadro de texto 437"/>
                        <wps:cNvSpPr txBox="1"/>
                        <wps:spPr>
                          <a:xfrm>
                            <a:off x="0" y="2289810"/>
                            <a:ext cx="4460240" cy="448310"/>
                          </a:xfrm>
                          <a:prstGeom prst="rect">
                            <a:avLst/>
                          </a:prstGeom>
                          <a:solidFill>
                            <a:prstClr val="white"/>
                          </a:solidFill>
                          <a:ln>
                            <a:noFill/>
                          </a:ln>
                          <a:effectLst/>
                        </wps:spPr>
                        <wps:txbx>
                          <w:txbxContent>
                            <w:p w14:paraId="025B2668" w14:textId="561BABD9" w:rsidR="00F73331" w:rsidRPr="008566E4" w:rsidRDefault="00F73331" w:rsidP="008566E4">
                              <w:pPr>
                                <w:pStyle w:val="Descripcin"/>
                                <w:ind w:firstLine="0"/>
                                <w:jc w:val="center"/>
                                <w:rPr>
                                  <w:i w:val="0"/>
                                  <w:noProof/>
                                  <w:color w:val="000000" w:themeColor="text1"/>
                                  <w:sz w:val="32"/>
                                  <w:szCs w:val="24"/>
                                </w:rPr>
                              </w:pPr>
                              <w:bookmarkStart w:id="521" w:name="_Ref185668478"/>
                              <w:bookmarkStart w:id="522" w:name="_Ref185668482"/>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522"/>
                              <w:r w:rsidRPr="008566E4">
                                <w:rPr>
                                  <w:color w:val="000000" w:themeColor="text1"/>
                                  <w:sz w:val="22"/>
                                </w:rPr>
                                <w:t>:</w:t>
                              </w:r>
                              <w:r w:rsidRPr="008566E4">
                                <w:rPr>
                                  <w:i w:val="0"/>
                                  <w:color w:val="000000" w:themeColor="text1"/>
                                  <w:sz w:val="22"/>
                                </w:rPr>
                                <w:t xml:space="preserve"> Promedio con desviación de las corrientes anódicas (entrantes) para los tres valores de carga (Fuente: elaboración propia).</w:t>
                              </w:r>
                              <w:bookmarkEnd w:id="5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1A0D72" id="Grupo 438" o:spid="_x0000_s1173" style="position:absolute;left:0;text-align:left;margin-left:0;margin-top:42.8pt;width:351.2pt;height:215.6pt;z-index:252018688;mso-position-horizontal:center;mso-position-horizontal-relative:margin" coordsize="44602,27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">
                <v:shape id="Imagen 436" o:spid="_x0000_s1174" type="#_x0000_t75" style="position:absolute;left:2305;width:40710;height:22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40XvEAAAA3AAAAA8AAABkcnMvZG93bnJldi54bWxEj9FqAjEURN8L/YdwBd9q1iq2rkYRQeyD&#10;FWr9gMvm7mZxc7MkWV3/vhGEPg4zc4ZZrnvbiCv5UDtWMB5lIIgLp2uuFJx/d2+fIEJE1tg4JgV3&#10;CrBevb4sMdfuxj90PcVKJAiHHBWYGNtcylAYshhGriVOXum8xZikr6T2eEtw28j3LJtJizWnBYMt&#10;bQ0Vl1NnFfjLcXP8Lrs99/NJ92EOsdzJuVLDQb9ZgIjUx//ws/2lFUwnM3icSUdA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40XvEAAAA3AAAAA8AAAAAAAAAAAAAAAAA&#10;nwIAAGRycy9kb3ducmV2LnhtbFBLBQYAAAAABAAEAPcAAACQAwAAAAA=&#10;" stroked="t" strokecolor="black [3213]">
                  <v:imagedata r:id="rId247" o:title=""/>
                  <v:path arrowok="t"/>
                </v:shape>
                <v:shape id="Cuadro de texto 437" o:spid="_x0000_s1175" type="#_x0000_t202" style="position:absolute;top:22898;width:44602;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14:paraId="025B2668" w14:textId="561BABD9" w:rsidR="00F73331" w:rsidRPr="008566E4" w:rsidRDefault="00F73331" w:rsidP="008566E4">
                        <w:pPr>
                          <w:pStyle w:val="Descripcin"/>
                          <w:ind w:firstLine="0"/>
                          <w:jc w:val="center"/>
                          <w:rPr>
                            <w:i w:val="0"/>
                            <w:noProof/>
                            <w:color w:val="000000" w:themeColor="text1"/>
                            <w:sz w:val="32"/>
                            <w:szCs w:val="24"/>
                          </w:rPr>
                        </w:pPr>
                        <w:bookmarkStart w:id="523" w:name="_Ref185668478"/>
                        <w:bookmarkStart w:id="524" w:name="_Ref185668482"/>
                        <w:r w:rsidRPr="008566E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524"/>
                        <w:r w:rsidRPr="008566E4">
                          <w:rPr>
                            <w:color w:val="000000" w:themeColor="text1"/>
                            <w:sz w:val="22"/>
                          </w:rPr>
                          <w:t>:</w:t>
                        </w:r>
                        <w:r w:rsidRPr="008566E4">
                          <w:rPr>
                            <w:i w:val="0"/>
                            <w:color w:val="000000" w:themeColor="text1"/>
                            <w:sz w:val="22"/>
                          </w:rPr>
                          <w:t xml:space="preserve"> Promedio con desviación de las corrientes anódicas (entrantes) para los tres valores de carga (Fuente: elaboración propia).</w:t>
                        </w:r>
                        <w:bookmarkEnd w:id="523"/>
                      </w:p>
                    </w:txbxContent>
                  </v:textbox>
                </v:shape>
                <w10:wrap anchorx="margin"/>
              </v:group>
            </w:pict>
          </mc:Fallback>
        </mc:AlternateContent>
      </w:r>
      <w:r w:rsidRPr="00FF4E25">
        <w:rPr>
          <w:color w:val="000000" w:themeColor="text1"/>
        </w:rPr>
        <w:t xml:space="preserve">En la </w:t>
      </w:r>
      <w:r w:rsidRPr="00FF4E25">
        <w:rPr>
          <w:color w:val="000000" w:themeColor="text1"/>
        </w:rPr>
        <w:fldChar w:fldCharType="begin"/>
      </w:r>
      <w:r w:rsidRPr="00FF4E25">
        <w:rPr>
          <w:color w:val="000000" w:themeColor="text1"/>
        </w:rPr>
        <w:instrText xml:space="preserve"> REF _Ref185668482 \h </w:instrText>
      </w:r>
      <w:r w:rsidRPr="00FF4E25">
        <w:rPr>
          <w:color w:val="000000" w:themeColor="text1"/>
        </w:rPr>
      </w:r>
      <w:r>
        <w:rPr>
          <w:color w:val="000000" w:themeColor="text1"/>
        </w:rPr>
        <w:instrText xml:space="preserve"> \* MERGEFORMAT </w:instrText>
      </w:r>
      <w:r w:rsidRPr="00FF4E25">
        <w:rPr>
          <w:color w:val="000000" w:themeColor="text1"/>
        </w:rPr>
        <w:fldChar w:fldCharType="separate"/>
      </w:r>
      <w:r w:rsidRPr="00FF4E25">
        <w:rPr>
          <w:color w:val="000000" w:themeColor="text1"/>
        </w:rPr>
        <w:t xml:space="preserve">Fig. </w:t>
      </w:r>
      <w:r w:rsidRPr="00FF4E25">
        <w:rPr>
          <w:color w:val="0070C0"/>
          <w:u w:val="single"/>
        </w:rPr>
        <w:t>(</w:t>
      </w:r>
      <w:r w:rsidRPr="00FF4E25">
        <w:rPr>
          <w:noProof/>
          <w:color w:val="0070C0"/>
          <w:u w:val="single"/>
        </w:rPr>
        <w:t>3</w:t>
      </w:r>
      <w:r w:rsidRPr="00FF4E25">
        <w:rPr>
          <w:color w:val="0070C0"/>
          <w:u w:val="single"/>
        </w:rPr>
        <w:noBreakHyphen/>
      </w:r>
      <w:r w:rsidRPr="00FF4E25">
        <w:rPr>
          <w:noProof/>
          <w:color w:val="0070C0"/>
          <w:u w:val="single"/>
        </w:rPr>
        <w:t>24</w:t>
      </w:r>
      <w:r w:rsidRPr="00FF4E25">
        <w:rPr>
          <w:color w:val="000000" w:themeColor="text1"/>
        </w:rPr>
        <w:fldChar w:fldCharType="end"/>
      </w:r>
      <w:r w:rsidRPr="00FF4E25">
        <w:rPr>
          <w:color w:val="0070C0"/>
          <w:u w:val="single"/>
        </w:rPr>
        <w:t>)</w:t>
      </w:r>
      <w:r>
        <w:rPr>
          <w:color w:val="000000" w:themeColor="text1"/>
        </w:rPr>
        <w:t xml:space="preserve"> se presentan los resultado </w:t>
      </w:r>
      <w:r w:rsidR="00FF2F11">
        <w:rPr>
          <w:color w:val="000000" w:themeColor="text1"/>
        </w:rPr>
        <w:t xml:space="preserve">generales </w:t>
      </w:r>
      <w:r>
        <w:rPr>
          <w:color w:val="000000" w:themeColor="text1"/>
        </w:rPr>
        <w:t xml:space="preserve">obtenidos </w:t>
      </w:r>
      <w:r w:rsidR="00FF2F11">
        <w:rPr>
          <w:color w:val="000000" w:themeColor="text1"/>
        </w:rPr>
        <w:t>del promedio de las respuestas para cada CT</w:t>
      </w:r>
      <w:r>
        <w:rPr>
          <w:color w:val="000000" w:themeColor="text1"/>
        </w:rPr>
        <w:t>, con las ecuaciones de ajuste lineal correspondientes.</w:t>
      </w:r>
    </w:p>
    <w:p w14:paraId="44E77746" w14:textId="0EA5AF31" w:rsidR="006118A0" w:rsidRDefault="006118A0" w:rsidP="00690854">
      <w:pPr>
        <w:ind w:firstLine="0"/>
      </w:pPr>
    </w:p>
    <w:p w14:paraId="152E49A0" w14:textId="6A85F19E" w:rsidR="00690854" w:rsidRDefault="00690854" w:rsidP="00690854">
      <w:pPr>
        <w:ind w:firstLine="0"/>
      </w:pPr>
    </w:p>
    <w:p w14:paraId="6D085207" w14:textId="5FE1A49A" w:rsidR="008566E4" w:rsidRDefault="008566E4" w:rsidP="00690854">
      <w:pPr>
        <w:ind w:firstLine="0"/>
      </w:pPr>
    </w:p>
    <w:p w14:paraId="733FD671" w14:textId="77777777" w:rsidR="008566E4" w:rsidRDefault="008566E4" w:rsidP="00690854">
      <w:pPr>
        <w:ind w:firstLine="0"/>
      </w:pPr>
    </w:p>
    <w:p w14:paraId="7312AFA6" w14:textId="6E44897F" w:rsidR="008566E4" w:rsidRDefault="008566E4" w:rsidP="00690854">
      <w:pPr>
        <w:ind w:firstLine="0"/>
      </w:pPr>
    </w:p>
    <w:p w14:paraId="2EE96439" w14:textId="77777777" w:rsidR="008566E4" w:rsidRDefault="008566E4" w:rsidP="00690854">
      <w:pPr>
        <w:ind w:firstLine="0"/>
      </w:pPr>
    </w:p>
    <w:p w14:paraId="118B5934" w14:textId="77777777" w:rsidR="00690854" w:rsidRDefault="00690854" w:rsidP="00690854">
      <w:pPr>
        <w:ind w:firstLine="0"/>
      </w:pPr>
    </w:p>
    <w:p w14:paraId="17B58079" w14:textId="25CB8650" w:rsidR="008566E4" w:rsidRDefault="008566E4" w:rsidP="00690854">
      <w:pPr>
        <w:ind w:firstLine="0"/>
      </w:pPr>
    </w:p>
    <w:p w14:paraId="5C5A7ED6" w14:textId="0FA41708" w:rsidR="00690854" w:rsidRDefault="00690854" w:rsidP="00690854">
      <w:pPr>
        <w:ind w:firstLine="0"/>
      </w:pPr>
    </w:p>
    <w:p w14:paraId="16C0C7FD" w14:textId="073BF138" w:rsidR="00690854" w:rsidRPr="00690854" w:rsidRDefault="00690854" w:rsidP="00690854">
      <w:pPr>
        <w:ind w:firstLine="0"/>
      </w:pPr>
    </w:p>
    <w:p w14:paraId="5D30C4BA" w14:textId="74E417BC" w:rsidR="00690854" w:rsidRDefault="00690854" w:rsidP="00690854">
      <w:pPr>
        <w:pStyle w:val="Ttulo4"/>
        <w:numPr>
          <w:ilvl w:val="3"/>
          <w:numId w:val="1"/>
        </w:numPr>
      </w:pPr>
      <w:r>
        <w:lastRenderedPageBreak/>
        <w:t>Análisis de la respuesta para corrientes catódicas</w:t>
      </w:r>
    </w:p>
    <w:p w14:paraId="52EC83D9" w14:textId="022FFB75" w:rsidR="00690854" w:rsidRDefault="00182B5E" w:rsidP="00690854">
      <w:r>
        <w:t>Tomando como referencia el inic</w:t>
      </w:r>
      <w:r w:rsidR="00687942">
        <w:t>io del desarrollo precedente, como</w:t>
      </w:r>
      <w:r>
        <w:t xml:space="preserve"> valor de referencia para la configuración de la amp</w:t>
      </w:r>
      <w:r w:rsidR="00687942">
        <w:t>litud de la corriente de salida</w:t>
      </w:r>
      <w:r>
        <w:t xml:space="preserve"> </w:t>
      </w:r>
      <w:r w:rsidR="00687942">
        <w:t>se tomó el</w:t>
      </w:r>
      <w:r>
        <w:t xml:space="preserve"> pico de corriente catódica </w:t>
      </w:r>
      <w:r w:rsidRPr="00182B5E">
        <w:rPr>
          <w:i/>
        </w:rPr>
        <w:t>Ineg</w:t>
      </w:r>
      <w:r w:rsidR="00687942">
        <w:rPr>
          <w:i/>
        </w:rPr>
        <w:t>,</w:t>
      </w:r>
      <w:r w:rsidR="00687942">
        <w:t xml:space="preserve"> el</w:t>
      </w:r>
      <w:r>
        <w:t xml:space="preserve"> cual deber</w:t>
      </w:r>
      <w:r w:rsidR="00687942">
        <w:t>á estar determinado</w:t>
      </w:r>
      <w:r>
        <w:t xml:space="preserve"> para un valor de IDAC </w:t>
      </w:r>
      <w:r w:rsidR="00687942">
        <w:t>dado y debe</w:t>
      </w:r>
      <w:r>
        <w:t xml:space="preserve"> resultar invariante para distintos valores de cargas dentro del rango esperado, el cual se estableció entre </w:t>
      </w:r>
      <w:r w:rsidRPr="00182B5E">
        <w:t>50 kΩ y 100kΩ</w:t>
      </w:r>
      <w:r>
        <w:t>.</w:t>
      </w:r>
    </w:p>
    <w:p w14:paraId="355DE7EC" w14:textId="56854511" w:rsidR="00182B5E" w:rsidRPr="00182B5E" w:rsidRDefault="00755771" w:rsidP="00690854">
      <w:r>
        <w:rPr>
          <w:noProof/>
          <w:lang w:val="es-AR"/>
        </w:rPr>
        <mc:AlternateContent>
          <mc:Choice Requires="wpg">
            <w:drawing>
              <wp:anchor distT="0" distB="0" distL="114300" distR="114300" simplePos="0" relativeHeight="251985920" behindDoc="0" locked="0" layoutInCell="1" allowOverlap="1" wp14:anchorId="2BF93A87" wp14:editId="6A62EDB3">
                <wp:simplePos x="0" y="0"/>
                <wp:positionH relativeFrom="margin">
                  <wp:posOffset>814512</wp:posOffset>
                </wp:positionH>
                <wp:positionV relativeFrom="paragraph">
                  <wp:posOffset>1044106</wp:posOffset>
                </wp:positionV>
                <wp:extent cx="4497070" cy="2997641"/>
                <wp:effectExtent l="0" t="19050" r="0" b="0"/>
                <wp:wrapNone/>
                <wp:docPr id="414" name="Grupo 414"/>
                <wp:cNvGraphicFramePr/>
                <a:graphic xmlns:a="http://schemas.openxmlformats.org/drawingml/2006/main">
                  <a:graphicData uri="http://schemas.microsoft.com/office/word/2010/wordprocessingGroup">
                    <wpg:wgp>
                      <wpg:cNvGrpSpPr/>
                      <wpg:grpSpPr>
                        <a:xfrm>
                          <a:off x="0" y="0"/>
                          <a:ext cx="4497070" cy="2997641"/>
                          <a:chOff x="0" y="131544"/>
                          <a:chExt cx="4497070" cy="2997641"/>
                        </a:xfrm>
                      </wpg:grpSpPr>
                      <pic:pic xmlns:pic="http://schemas.openxmlformats.org/drawingml/2006/picture">
                        <pic:nvPicPr>
                          <pic:cNvPr id="392" name="Imagen 392"/>
                          <pic:cNvPicPr>
                            <a:picLocks noChangeAspect="1"/>
                          </pic:cNvPicPr>
                        </pic:nvPicPr>
                        <pic:blipFill>
                          <a:blip r:embed="rId248">
                            <a:extLst>
                              <a:ext uri="{28A0092B-C50C-407E-A947-70E740481C1C}">
                                <a14:useLocalDpi xmlns:a14="http://schemas.microsoft.com/office/drawing/2010/main" val="0"/>
                              </a:ext>
                            </a:extLst>
                          </a:blip>
                          <a:srcRect/>
                          <a:stretch>
                            <a:fillRect/>
                          </a:stretch>
                        </pic:blipFill>
                        <pic:spPr bwMode="auto">
                          <a:xfrm>
                            <a:off x="629633" y="131544"/>
                            <a:ext cx="3314214" cy="2436636"/>
                          </a:xfrm>
                          <a:prstGeom prst="rect">
                            <a:avLst/>
                          </a:prstGeom>
                          <a:noFill/>
                          <a:ln>
                            <a:solidFill>
                              <a:schemeClr val="tx1"/>
                            </a:solidFill>
                          </a:ln>
                        </pic:spPr>
                      </pic:pic>
                      <wps:wsp>
                        <wps:cNvPr id="413" name="Cuadro de texto 413"/>
                        <wps:cNvSpPr txBox="1"/>
                        <wps:spPr>
                          <a:xfrm>
                            <a:off x="0" y="2646925"/>
                            <a:ext cx="4497070" cy="482260"/>
                          </a:xfrm>
                          <a:prstGeom prst="rect">
                            <a:avLst/>
                          </a:prstGeom>
                          <a:solidFill>
                            <a:prstClr val="white"/>
                          </a:solidFill>
                          <a:ln>
                            <a:noFill/>
                          </a:ln>
                          <a:effectLst/>
                        </wps:spPr>
                        <wps:txbx>
                          <w:txbxContent>
                            <w:p w14:paraId="5A593396" w14:textId="05C15182" w:rsidR="00F73331" w:rsidRPr="00690854" w:rsidRDefault="00F73331" w:rsidP="00690854">
                              <w:pPr>
                                <w:pStyle w:val="Descripcin"/>
                                <w:ind w:firstLine="0"/>
                                <w:jc w:val="center"/>
                                <w:rPr>
                                  <w:i w:val="0"/>
                                  <w:noProof/>
                                  <w:color w:val="auto"/>
                                  <w:sz w:val="32"/>
                                  <w:szCs w:val="24"/>
                                </w:rPr>
                              </w:pPr>
                              <w:bookmarkStart w:id="525" w:name="_Ref18568644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5</w:t>
                              </w:r>
                              <w:r>
                                <w:rPr>
                                  <w:color w:val="auto"/>
                                  <w:sz w:val="22"/>
                                </w:rPr>
                                <w:fldChar w:fldCharType="end"/>
                              </w:r>
                              <w:bookmarkEnd w:id="525"/>
                              <w:r w:rsidRPr="00690854">
                                <w:rPr>
                                  <w:color w:val="auto"/>
                                  <w:sz w:val="22"/>
                                </w:rPr>
                                <w:t>:</w:t>
                              </w:r>
                              <w:r w:rsidRPr="00690854">
                                <w:rPr>
                                  <w:i w:val="0"/>
                                  <w:color w:val="auto"/>
                                  <w:sz w:val="22"/>
                                </w:rPr>
                                <w:t xml:space="preserve"> Promedio con desviación de las corrientes catódicas (salientes) para tres "Tneg" distintos, sobre cada una de las cargas: 50 kΩ, 75 kΩ y 100 kΩ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BF93A87" id="Grupo 414" o:spid="_x0000_s1176" style="position:absolute;left:0;text-align:left;margin-left:64.15pt;margin-top:82.2pt;width:354.1pt;height:236.05pt;z-index:251985920;mso-position-horizontal-relative:margin;mso-height-relative:margin" coordorigin=",1315" coordsize="44970,29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">
                <v:shape id="Imagen 392" o:spid="_x0000_s1177" type="#_x0000_t75" style="position:absolute;left:6296;top:1315;width:33142;height:243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phajFAAAA3AAAAA8AAABkcnMvZG93bnJldi54bWxEj0FrwkAUhO8F/8PyBC9FN1UoGl1Fq6W9&#10;eDCK52f2mQ1m34bsNsZ/7xYKPQ4z8w2zWHW2Ei01vnSs4G2UgCDOnS65UHA6fg6nIHxA1lg5JgUP&#10;8rBa9l4WmGp35wO1WShEhLBPUYEJoU6l9Lkhi37kauLoXV1jMUTZFFI3eI9wW8lxkrxLiyXHBYM1&#10;fRjKb9mPVfB1vuzJztozPTamDa/X3fZ02Sk16HfrOYhAXfgP/7W/tYLJbAy/Z+IRkM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aYWoxQAAANwAAAAPAAAAAAAAAAAAAAAA&#10;AJ8CAABkcnMvZG93bnJldi54bWxQSwUGAAAAAAQABAD3AAAAkQMAAAAA&#10;" stroked="t" strokecolor="black [3213]">
                  <v:imagedata r:id="rId249" o:title=""/>
                  <v:path arrowok="t"/>
                </v:shape>
                <v:shape id="Cuadro de texto 413" o:spid="_x0000_s1178" type="#_x0000_t202" style="position:absolute;top:26469;width:44970;height:4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dJcUA&#10;AADcAAAADwAAAGRycy9kb3ducmV2LnhtbESPzYvCMBTE7wv+D+EJe1nWVF1EukbxYwUP68EPPD+a&#10;Z1tsXkoSbf3vjSB4HGbmN8xk1ppK3Mj50rKCfi8BQZxZXXKu4HhYf49B+ICssbJMCu7kYTbtfEww&#10;1bbhHd32IRcRwj5FBUUIdSqlzwoy6Hu2Jo7e2TqDIUqXS+2wiXBTyUGSjKTBkuNCgTUtC8ou+6tR&#10;MFq5a7Pj5dfq+PeP2zofnBb3k1Kf3Xb+CyJQG97hV3ujFfz0h/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h0lxQAAANwAAAAPAAAAAAAAAAAAAAAAAJgCAABkcnMv&#10;ZG93bnJldi54bWxQSwUGAAAAAAQABAD1AAAAigMAAAAA&#10;" stroked="f">
                  <v:textbox inset="0,0,0,0">
                    <w:txbxContent>
                      <w:p w14:paraId="5A593396" w14:textId="05C15182" w:rsidR="00F73331" w:rsidRPr="00690854" w:rsidRDefault="00F73331" w:rsidP="00690854">
                        <w:pPr>
                          <w:pStyle w:val="Descripcin"/>
                          <w:ind w:firstLine="0"/>
                          <w:jc w:val="center"/>
                          <w:rPr>
                            <w:i w:val="0"/>
                            <w:noProof/>
                            <w:color w:val="auto"/>
                            <w:sz w:val="32"/>
                            <w:szCs w:val="24"/>
                          </w:rPr>
                        </w:pPr>
                        <w:bookmarkStart w:id="526" w:name="_Ref185686445"/>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5</w:t>
                        </w:r>
                        <w:r>
                          <w:rPr>
                            <w:color w:val="auto"/>
                            <w:sz w:val="22"/>
                          </w:rPr>
                          <w:fldChar w:fldCharType="end"/>
                        </w:r>
                        <w:bookmarkEnd w:id="526"/>
                        <w:r w:rsidRPr="00690854">
                          <w:rPr>
                            <w:color w:val="auto"/>
                            <w:sz w:val="22"/>
                          </w:rPr>
                          <w:t>:</w:t>
                        </w:r>
                        <w:r w:rsidRPr="00690854">
                          <w:rPr>
                            <w:i w:val="0"/>
                            <w:color w:val="auto"/>
                            <w:sz w:val="22"/>
                          </w:rPr>
                          <w:t xml:space="preserve"> Promedio con desviación de las corrientes catódicas (salientes) para tres "Tneg" distintos, sobre cada una de las cargas: 50 kΩ, 75 kΩ y 100 kΩ (Fuente: elaboración propia).</w:t>
                        </w:r>
                      </w:p>
                    </w:txbxContent>
                  </v:textbox>
                </v:shape>
                <w10:wrap anchorx="margin"/>
              </v:group>
            </w:pict>
          </mc:Fallback>
        </mc:AlternateContent>
      </w:r>
      <w:r w:rsidR="00687942">
        <w:t xml:space="preserve">En este contexto, el valor de </w:t>
      </w:r>
      <w:r w:rsidR="00687942" w:rsidRPr="00687942">
        <w:rPr>
          <w:i/>
        </w:rPr>
        <w:t>Ineg</w:t>
      </w:r>
      <w:r w:rsidR="00687942">
        <w:t xml:space="preserve"> no dependerá de CT configurado, a diferencia de </w:t>
      </w:r>
      <w:r w:rsidR="00687942" w:rsidRPr="00687942">
        <w:rPr>
          <w:i/>
        </w:rPr>
        <w:t>Ipos</w:t>
      </w:r>
      <w:r w:rsidR="00687942">
        <w:t xml:space="preserve"> que tendrá una dependencia directo de este parámetro como ya se ha especificado. Para visualizar el nivel de linealidad de la corriente catódica para distintos valores de IDAC, en </w:t>
      </w:r>
      <w:r w:rsidR="00687942" w:rsidRPr="00687942">
        <w:t xml:space="preserve">la </w:t>
      </w:r>
      <w:r w:rsidR="00687942" w:rsidRPr="00687942">
        <w:fldChar w:fldCharType="begin"/>
      </w:r>
      <w:r w:rsidR="00687942" w:rsidRPr="00687942">
        <w:instrText xml:space="preserve"> REF _Ref185686445 \h </w:instrText>
      </w:r>
      <w:r w:rsidR="00687942">
        <w:instrText xml:space="preserve"> \* MERGEFORMAT </w:instrText>
      </w:r>
      <w:r w:rsidR="00687942" w:rsidRPr="00687942">
        <w:fldChar w:fldCharType="separate"/>
      </w:r>
      <w:r w:rsidR="00687942">
        <w:t>Fig.</w:t>
      </w:r>
      <w:r w:rsidR="00687942" w:rsidRPr="00687942">
        <w:t xml:space="preserve"> </w:t>
      </w:r>
      <w:r w:rsidR="00687942" w:rsidRPr="00687942">
        <w:rPr>
          <w:color w:val="0070C0"/>
          <w:u w:val="single"/>
        </w:rPr>
        <w:t>(</w:t>
      </w:r>
      <w:r w:rsidR="00687942" w:rsidRPr="00687942">
        <w:rPr>
          <w:noProof/>
          <w:color w:val="0070C0"/>
          <w:u w:val="single"/>
        </w:rPr>
        <w:t>3</w:t>
      </w:r>
      <w:r w:rsidR="00687942" w:rsidRPr="00687942">
        <w:rPr>
          <w:color w:val="0070C0"/>
          <w:u w:val="single"/>
        </w:rPr>
        <w:noBreakHyphen/>
      </w:r>
      <w:r w:rsidR="00687942" w:rsidRPr="00687942">
        <w:rPr>
          <w:noProof/>
          <w:color w:val="0070C0"/>
          <w:u w:val="single"/>
        </w:rPr>
        <w:t>25</w:t>
      </w:r>
      <w:r w:rsidR="00687942" w:rsidRPr="00687942">
        <w:fldChar w:fldCharType="end"/>
      </w:r>
      <w:r w:rsidR="00687942" w:rsidRPr="00687942">
        <w:rPr>
          <w:color w:val="0070C0"/>
          <w:u w:val="single"/>
        </w:rPr>
        <w:t>)</w:t>
      </w:r>
      <w:r w:rsidR="00687942">
        <w:t xml:space="preserve"> se presentan los resultados del relevamiento de Ineg para cada carga de prueba, sin discriminación de CT:</w:t>
      </w:r>
    </w:p>
    <w:p w14:paraId="03D15480" w14:textId="7035AEF1" w:rsidR="00690854" w:rsidRDefault="00690854" w:rsidP="00690854"/>
    <w:p w14:paraId="2D02823E" w14:textId="77777777" w:rsidR="00690854" w:rsidRDefault="00690854" w:rsidP="00690854"/>
    <w:p w14:paraId="544B3EF7" w14:textId="77777777" w:rsidR="00690854" w:rsidRDefault="00690854" w:rsidP="00690854"/>
    <w:p w14:paraId="65BB7DA4" w14:textId="77777777" w:rsidR="00690854" w:rsidRDefault="00690854" w:rsidP="00690854"/>
    <w:p w14:paraId="64CFFCB4" w14:textId="77777777" w:rsidR="00690854" w:rsidRDefault="00690854" w:rsidP="00690854"/>
    <w:p w14:paraId="5DC150F9" w14:textId="77777777" w:rsidR="00690854" w:rsidRDefault="00690854" w:rsidP="00690854"/>
    <w:p w14:paraId="0A2509D7" w14:textId="01633AF5" w:rsidR="00690854" w:rsidRDefault="00690854" w:rsidP="00690854"/>
    <w:p w14:paraId="56F3FA36" w14:textId="66786847" w:rsidR="00690854" w:rsidRDefault="00690854" w:rsidP="00690854"/>
    <w:p w14:paraId="7A5E1262" w14:textId="35755602" w:rsidR="00690854" w:rsidRPr="00DA0005" w:rsidRDefault="00690854" w:rsidP="00DA0005">
      <w:pPr>
        <w:ind w:firstLine="0"/>
        <w:rPr>
          <w:sz w:val="22"/>
        </w:rPr>
      </w:pPr>
    </w:p>
    <w:p w14:paraId="05F42162" w14:textId="4292A349" w:rsidR="00690854" w:rsidRDefault="00755771" w:rsidP="00690854">
      <w:r>
        <w:t xml:space="preserve"> A pesar de que el gráfico incluye los umbrales de varianza, los mismos tienen un muy bajo valor (3.6 % en el peor de los casos), lo que demuestra una buena capacidad de precisión en la determinación de la corriente para un valor de IDAC dado, con una muy baja dependencia del valor de la carga y/o CT configurado.</w:t>
      </w:r>
    </w:p>
    <w:p w14:paraId="464DBF9F" w14:textId="6C5A43A5" w:rsidR="00DA0005" w:rsidRDefault="00DA0005" w:rsidP="00690854">
      <w:pPr>
        <w:rPr>
          <w:color w:val="000000" w:themeColor="text1"/>
        </w:rPr>
      </w:pPr>
      <w:r>
        <w:t xml:space="preserve">A partir de la respuesta presentada en la </w:t>
      </w:r>
      <w:r w:rsidRPr="00687942">
        <w:fldChar w:fldCharType="begin"/>
      </w:r>
      <w:r w:rsidRPr="00687942">
        <w:instrText xml:space="preserve"> REF _Ref185686445 \h </w:instrText>
      </w:r>
      <w:r>
        <w:instrText xml:space="preserve"> \* MERGEFORMAT </w:instrText>
      </w:r>
      <w:r w:rsidRPr="00687942">
        <w:fldChar w:fldCharType="separate"/>
      </w:r>
      <w:r>
        <w:t>Fig.</w:t>
      </w:r>
      <w:r w:rsidRPr="00687942">
        <w:t xml:space="preserve"> </w:t>
      </w:r>
      <w:r w:rsidRPr="00687942">
        <w:rPr>
          <w:color w:val="0070C0"/>
          <w:u w:val="single"/>
        </w:rPr>
        <w:t>(</w:t>
      </w:r>
      <w:r w:rsidRPr="00687942">
        <w:rPr>
          <w:noProof/>
          <w:color w:val="0070C0"/>
          <w:u w:val="single"/>
        </w:rPr>
        <w:t>3</w:t>
      </w:r>
      <w:r w:rsidRPr="00687942">
        <w:rPr>
          <w:color w:val="0070C0"/>
          <w:u w:val="single"/>
        </w:rPr>
        <w:noBreakHyphen/>
      </w:r>
      <w:r w:rsidRPr="00687942">
        <w:rPr>
          <w:noProof/>
          <w:color w:val="0070C0"/>
          <w:u w:val="single"/>
        </w:rPr>
        <w:t>25</w:t>
      </w:r>
      <w:r w:rsidRPr="00687942">
        <w:fldChar w:fldCharType="end"/>
      </w:r>
      <w:r w:rsidRPr="00687942">
        <w:rPr>
          <w:color w:val="0070C0"/>
          <w:u w:val="single"/>
        </w:rPr>
        <w:t>)</w:t>
      </w:r>
      <w:r>
        <w:rPr>
          <w:color w:val="000000" w:themeColor="text1"/>
        </w:rPr>
        <w:t xml:space="preserve">, se desprende que la respuesta promedio tendrá una fuerte coincidencia, lo que implicará también, gracias a la clara linealidad en el comportamiento, la calibración de la interfaz de usuario en términos del valor absoluto de la corriente catódica de trabajo para la electroestimulación, tendrá un gran de error bajo limitado por el mayor valor de varianza presente a los largo de toda la recta. </w:t>
      </w:r>
    </w:p>
    <w:p w14:paraId="7EE9D9ED" w14:textId="4208F551" w:rsidR="00DA0005" w:rsidRPr="00DA0005" w:rsidRDefault="00DA0005" w:rsidP="00690854">
      <w:pPr>
        <w:rPr>
          <w:color w:val="000000" w:themeColor="text1"/>
        </w:rPr>
      </w:pPr>
      <w:r>
        <w:rPr>
          <w:color w:val="000000" w:themeColor="text1"/>
        </w:rPr>
        <w:t xml:space="preserve">En </w:t>
      </w:r>
      <w:r w:rsidRPr="0005305C">
        <w:rPr>
          <w:color w:val="000000" w:themeColor="text1"/>
        </w:rPr>
        <w:t xml:space="preserve">la </w:t>
      </w:r>
      <w:r w:rsidRPr="0005305C">
        <w:rPr>
          <w:color w:val="000000" w:themeColor="text1"/>
        </w:rPr>
        <w:fldChar w:fldCharType="begin"/>
      </w:r>
      <w:r w:rsidRPr="0005305C">
        <w:rPr>
          <w:color w:val="000000" w:themeColor="text1"/>
        </w:rPr>
        <w:instrText xml:space="preserve"> REF _Ref185687159 \h </w:instrText>
      </w:r>
      <w:r w:rsidRPr="0005305C">
        <w:rPr>
          <w:color w:val="000000" w:themeColor="text1"/>
        </w:rPr>
      </w:r>
      <w:r w:rsidR="0005305C">
        <w:rPr>
          <w:color w:val="000000" w:themeColor="text1"/>
        </w:rPr>
        <w:instrText xml:space="preserve"> \* MERGEFORMAT </w:instrText>
      </w:r>
      <w:r w:rsidRPr="0005305C">
        <w:rPr>
          <w:color w:val="000000" w:themeColor="text1"/>
        </w:rPr>
        <w:fldChar w:fldCharType="separate"/>
      </w:r>
      <w:r w:rsidRPr="0005305C">
        <w:t xml:space="preserve">Fig. </w:t>
      </w:r>
      <w:r w:rsidRPr="0005305C">
        <w:rPr>
          <w:color w:val="0070C0"/>
          <w:u w:val="single"/>
        </w:rPr>
        <w:t>(</w:t>
      </w:r>
      <w:r w:rsidRPr="0005305C">
        <w:rPr>
          <w:noProof/>
          <w:color w:val="0070C0"/>
          <w:u w:val="single"/>
        </w:rPr>
        <w:t>3</w:t>
      </w:r>
      <w:r w:rsidRPr="0005305C">
        <w:rPr>
          <w:color w:val="0070C0"/>
          <w:u w:val="single"/>
        </w:rPr>
        <w:noBreakHyphen/>
      </w:r>
      <w:r w:rsidRPr="0005305C">
        <w:rPr>
          <w:noProof/>
          <w:color w:val="0070C0"/>
          <w:u w:val="single"/>
        </w:rPr>
        <w:t>26</w:t>
      </w:r>
      <w:r w:rsidRPr="0005305C">
        <w:rPr>
          <w:color w:val="000000" w:themeColor="text1"/>
        </w:rPr>
        <w:fldChar w:fldCharType="end"/>
      </w:r>
      <w:r w:rsidRPr="0005305C">
        <w:rPr>
          <w:color w:val="0070C0"/>
          <w:u w:val="single"/>
        </w:rPr>
        <w:t>)</w:t>
      </w:r>
      <w:r>
        <w:rPr>
          <w:color w:val="000000" w:themeColor="text1"/>
        </w:rPr>
        <w:t xml:space="preserve"> se presentan los resultados del promedio general de los relevamiento de </w:t>
      </w:r>
      <w:r w:rsidRPr="0005305C">
        <w:rPr>
          <w:i/>
          <w:color w:val="000000" w:themeColor="text1"/>
        </w:rPr>
        <w:t>Ineg</w:t>
      </w:r>
      <w:r>
        <w:rPr>
          <w:color w:val="000000" w:themeColor="text1"/>
        </w:rPr>
        <w:t xml:space="preserve"> para las tres cargas de prueba con su correspondiente ecuación de ajuste lineal</w:t>
      </w:r>
      <w:r w:rsidR="0005305C">
        <w:rPr>
          <w:color w:val="000000" w:themeColor="text1"/>
        </w:rPr>
        <w:t>.</w:t>
      </w:r>
    </w:p>
    <w:p w14:paraId="01B14FBF" w14:textId="0FDB7E28" w:rsidR="00690854" w:rsidRDefault="0005305C" w:rsidP="00690854">
      <w:r>
        <w:rPr>
          <w:noProof/>
          <w:lang w:val="es-AR"/>
        </w:rPr>
        <w:lastRenderedPageBreak/>
        <mc:AlternateContent>
          <mc:Choice Requires="wpg">
            <w:drawing>
              <wp:anchor distT="0" distB="0" distL="114300" distR="114300" simplePos="0" relativeHeight="251988992" behindDoc="0" locked="0" layoutInCell="1" allowOverlap="1" wp14:anchorId="10FBFD90" wp14:editId="7045D7FF">
                <wp:simplePos x="0" y="0"/>
                <wp:positionH relativeFrom="margin">
                  <wp:align>center</wp:align>
                </wp:positionH>
                <wp:positionV relativeFrom="paragraph">
                  <wp:posOffset>-67337</wp:posOffset>
                </wp:positionV>
                <wp:extent cx="4375150" cy="2631882"/>
                <wp:effectExtent l="0" t="19050" r="6350" b="0"/>
                <wp:wrapNone/>
                <wp:docPr id="416" name="Grupo 416"/>
                <wp:cNvGraphicFramePr/>
                <a:graphic xmlns:a="http://schemas.openxmlformats.org/drawingml/2006/main">
                  <a:graphicData uri="http://schemas.microsoft.com/office/word/2010/wordprocessingGroup">
                    <wpg:wgp>
                      <wpg:cNvGrpSpPr/>
                      <wpg:grpSpPr>
                        <a:xfrm>
                          <a:off x="0" y="0"/>
                          <a:ext cx="4375150" cy="2631882"/>
                          <a:chOff x="0" y="0"/>
                          <a:chExt cx="4375150" cy="2631882"/>
                        </a:xfrm>
                      </wpg:grpSpPr>
                      <pic:pic xmlns:pic="http://schemas.openxmlformats.org/drawingml/2006/picture">
                        <pic:nvPicPr>
                          <pic:cNvPr id="393" name="Imagen 393"/>
                          <pic:cNvPicPr>
                            <a:picLocks noChangeAspect="1"/>
                          </pic:cNvPicPr>
                        </pic:nvPicPr>
                        <pic:blipFill>
                          <a:blip r:embed="rId250">
                            <a:extLst>
                              <a:ext uri="{28A0092B-C50C-407E-A947-70E740481C1C}">
                                <a14:useLocalDpi xmlns:a14="http://schemas.microsoft.com/office/drawing/2010/main" val="0"/>
                              </a:ext>
                            </a:extLst>
                          </a:blip>
                          <a:srcRect/>
                          <a:stretch>
                            <a:fillRect/>
                          </a:stretch>
                        </pic:blipFill>
                        <pic:spPr bwMode="auto">
                          <a:xfrm>
                            <a:off x="457200" y="0"/>
                            <a:ext cx="3482340" cy="2223135"/>
                          </a:xfrm>
                          <a:prstGeom prst="rect">
                            <a:avLst/>
                          </a:prstGeom>
                          <a:noFill/>
                          <a:ln>
                            <a:solidFill>
                              <a:schemeClr val="tx1"/>
                            </a:solidFill>
                          </a:ln>
                        </pic:spPr>
                      </pic:pic>
                      <wps:wsp>
                        <wps:cNvPr id="415" name="Cuadro de texto 415"/>
                        <wps:cNvSpPr txBox="1"/>
                        <wps:spPr>
                          <a:xfrm>
                            <a:off x="0" y="2285812"/>
                            <a:ext cx="4375150" cy="346070"/>
                          </a:xfrm>
                          <a:prstGeom prst="rect">
                            <a:avLst/>
                          </a:prstGeom>
                          <a:solidFill>
                            <a:prstClr val="white"/>
                          </a:solidFill>
                          <a:ln>
                            <a:noFill/>
                          </a:ln>
                          <a:effectLst/>
                        </wps:spPr>
                        <wps:txbx>
                          <w:txbxContent>
                            <w:p w14:paraId="27FF270A" w14:textId="2AED4EA7" w:rsidR="00F73331" w:rsidRPr="00690854" w:rsidRDefault="00F73331" w:rsidP="00690854">
                              <w:pPr>
                                <w:pStyle w:val="Descripcin"/>
                                <w:ind w:firstLine="0"/>
                                <w:jc w:val="center"/>
                                <w:rPr>
                                  <w:i w:val="0"/>
                                  <w:noProof/>
                                  <w:color w:val="auto"/>
                                  <w:sz w:val="32"/>
                                  <w:szCs w:val="24"/>
                                </w:rPr>
                              </w:pPr>
                              <w:bookmarkStart w:id="527" w:name="_Ref18568715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6</w:t>
                              </w:r>
                              <w:r>
                                <w:rPr>
                                  <w:color w:val="auto"/>
                                  <w:sz w:val="22"/>
                                </w:rPr>
                                <w:fldChar w:fldCharType="end"/>
                              </w:r>
                              <w:bookmarkEnd w:id="527"/>
                              <w:r w:rsidRPr="00690854">
                                <w:rPr>
                                  <w:color w:val="auto"/>
                                  <w:sz w:val="22"/>
                                </w:rPr>
                                <w:t>:</w:t>
                              </w:r>
                              <w:r w:rsidRPr="00690854">
                                <w:rPr>
                                  <w:i w:val="0"/>
                                  <w:color w:val="auto"/>
                                  <w:sz w:val="22"/>
                                </w:rPr>
                                <w:t xml:space="preserve"> Promedio con desviación de las corrientes catódicas (salientes) para los "Tneg" y valores de carga ensayados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0FBFD90" id="Grupo 416" o:spid="_x0000_s1179" style="position:absolute;left:0;text-align:left;margin-left:0;margin-top:-5.3pt;width:344.5pt;height:207.25pt;z-index:251988992;mso-position-horizontal:center;mso-position-horizontal-relative:margin;mso-height-relative:margin" coordsize="43751,26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">
                <v:shape id="Imagen 393" o:spid="_x0000_s1180" type="#_x0000_t75" style="position:absolute;left:4572;width:34823;height:22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35F7DAAAA3AAAAA8AAABkcnMvZG93bnJldi54bWxEj82KAjEQhO/CvkPoBW+aWQXRcaIsouJl&#10;V/x5gGbS84NJZ5hEHX36zYLgsaiqr6hs2VkjbtT62rGCr2ECgjh3uuZSwfm0GUxB+ICs0TgmBQ/y&#10;sFx89DJMtbvzgW7HUIoIYZ+igiqEJpXS5xVZ9EPXEEevcK3FEGVbSt3iPcKtkaMkmUiLNceFChta&#10;VZRfjlerwO3XF3MwT7PTTMVkS7/2/HNVqv/Zfc9BBOrCO/xq77SC8WwM/2fiEZC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fkXsMAAADcAAAADwAAAAAAAAAAAAAAAACf&#10;AgAAZHJzL2Rvd25yZXYueG1sUEsFBgAAAAAEAAQA9wAAAI8DAAAAAA==&#10;" stroked="t" strokecolor="black [3213]">
                  <v:imagedata r:id="rId251" o:title=""/>
                  <v:path arrowok="t"/>
                </v:shape>
                <v:shape id="Cuadro de texto 415" o:spid="_x0000_s1181" type="#_x0000_t202" style="position:absolute;top:22858;width:43751;height:3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cgysUA&#10;AADcAAAADwAAAGRycy9kb3ducmV2LnhtbESPzYvCMBTE7wv+D+EJe1nWVHFFukbxYwUP68EPPD+a&#10;Z1tsXkoSbf3vjSB4HGbmN8xk1ppK3Mj50rKCfi8BQZxZXXKu4HhYf49B+ICssbJMCu7kYTbtfEww&#10;1bbhHd32IRcRwj5FBUUIdSqlzwoy6Hu2Jo7e2TqDIUqXS+2wiXBTyUGSjKTBkuNCgTUtC8ou+6tR&#10;MFq5a7Pj5dfq+PeP2zofnBb3k1Kf3Xb+CyJQG97hV3ujFQz7P/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yDKxQAAANwAAAAPAAAAAAAAAAAAAAAAAJgCAABkcnMv&#10;ZG93bnJldi54bWxQSwUGAAAAAAQABAD1AAAAigMAAAAA&#10;" stroked="f">
                  <v:textbox inset="0,0,0,0">
                    <w:txbxContent>
                      <w:p w14:paraId="27FF270A" w14:textId="2AED4EA7" w:rsidR="00F73331" w:rsidRPr="00690854" w:rsidRDefault="00F73331" w:rsidP="00690854">
                        <w:pPr>
                          <w:pStyle w:val="Descripcin"/>
                          <w:ind w:firstLine="0"/>
                          <w:jc w:val="center"/>
                          <w:rPr>
                            <w:i w:val="0"/>
                            <w:noProof/>
                            <w:color w:val="auto"/>
                            <w:sz w:val="32"/>
                            <w:szCs w:val="24"/>
                          </w:rPr>
                        </w:pPr>
                        <w:bookmarkStart w:id="528" w:name="_Ref185687159"/>
                        <w:r w:rsidRPr="0069085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3</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26</w:t>
                        </w:r>
                        <w:r>
                          <w:rPr>
                            <w:color w:val="auto"/>
                            <w:sz w:val="22"/>
                          </w:rPr>
                          <w:fldChar w:fldCharType="end"/>
                        </w:r>
                        <w:bookmarkEnd w:id="528"/>
                        <w:r w:rsidRPr="00690854">
                          <w:rPr>
                            <w:color w:val="auto"/>
                            <w:sz w:val="22"/>
                          </w:rPr>
                          <w:t>:</w:t>
                        </w:r>
                        <w:r w:rsidRPr="00690854">
                          <w:rPr>
                            <w:i w:val="0"/>
                            <w:color w:val="auto"/>
                            <w:sz w:val="22"/>
                          </w:rPr>
                          <w:t xml:space="preserve"> Promedio con desviación de las corrientes catódicas (salientes) para los "Tneg" y valores de carga ensayados (Fuente: elaboración propia).</w:t>
                        </w:r>
                      </w:p>
                    </w:txbxContent>
                  </v:textbox>
                </v:shape>
                <w10:wrap anchorx="margin"/>
              </v:group>
            </w:pict>
          </mc:Fallback>
        </mc:AlternateContent>
      </w:r>
    </w:p>
    <w:p w14:paraId="0A4D0D22" w14:textId="798C2104" w:rsidR="00690854" w:rsidRDefault="00690854" w:rsidP="00690854"/>
    <w:p w14:paraId="48FD946A" w14:textId="7986BC41" w:rsidR="00690854" w:rsidRDefault="00690854" w:rsidP="00690854"/>
    <w:p w14:paraId="1FF95BA4" w14:textId="7EC0B1D0" w:rsidR="00690854" w:rsidRDefault="00690854" w:rsidP="00690854"/>
    <w:p w14:paraId="43E22487" w14:textId="664C2826" w:rsidR="00690854" w:rsidRDefault="00690854" w:rsidP="00690854"/>
    <w:p w14:paraId="6C9B4F2C" w14:textId="77777777" w:rsidR="00690854" w:rsidRDefault="00690854" w:rsidP="00690854">
      <w:pPr>
        <w:ind w:firstLine="0"/>
      </w:pPr>
    </w:p>
    <w:p w14:paraId="4C0EDD8B" w14:textId="77777777" w:rsidR="00690854" w:rsidRDefault="00690854" w:rsidP="00690854">
      <w:pPr>
        <w:ind w:firstLine="0"/>
      </w:pPr>
    </w:p>
    <w:p w14:paraId="0A1AE72D" w14:textId="77777777" w:rsidR="00690854" w:rsidRDefault="00690854" w:rsidP="00690854">
      <w:pPr>
        <w:ind w:firstLine="0"/>
      </w:pPr>
    </w:p>
    <w:p w14:paraId="769D94E4" w14:textId="2D568A91" w:rsidR="00690854" w:rsidRDefault="0005305C" w:rsidP="0005305C">
      <w:r>
        <w:t>Analizando cuantitativamente la ecuación de ajuste lineal, es posible determinar indirectamente la ganancia de corriente del circuito del Conversor i-V-I, considerando que la resolución mínima del IDAC se corresponde con los 2.4 uA y que según la ecuación, para cada incremento la salida presente aun ∆Io = 12.26 uA, lo cual implica una ganancia promedio de corriente de 5.08 en veces.</w:t>
      </w:r>
    </w:p>
    <w:p w14:paraId="1665F8ED" w14:textId="77777777" w:rsidR="00690854" w:rsidRPr="0005305C" w:rsidRDefault="00690854" w:rsidP="00690854">
      <w:pPr>
        <w:ind w:firstLine="0"/>
        <w:rPr>
          <w:sz w:val="12"/>
        </w:rPr>
      </w:pPr>
    </w:p>
    <w:p w14:paraId="6D84A64B" w14:textId="33E9D3C3" w:rsidR="00EC585B" w:rsidRDefault="00690854" w:rsidP="005A564F">
      <w:pPr>
        <w:pStyle w:val="Ttulo4"/>
        <w:numPr>
          <w:ilvl w:val="3"/>
          <w:numId w:val="1"/>
        </w:numPr>
      </w:pPr>
      <w:r>
        <w:t>Análisis de variabilidad en las tensiones</w:t>
      </w:r>
    </w:p>
    <w:p w14:paraId="010263B6" w14:textId="59AECD12" w:rsidR="00E61E99" w:rsidRPr="001E3C8E" w:rsidRDefault="001E3C8E" w:rsidP="00E61E99">
      <w:r>
        <w:rPr>
          <w:noProof/>
          <w:lang w:val="es-AR"/>
        </w:rPr>
        <mc:AlternateContent>
          <mc:Choice Requires="wpg">
            <w:drawing>
              <wp:anchor distT="0" distB="0" distL="114300" distR="114300" simplePos="0" relativeHeight="252022784" behindDoc="0" locked="0" layoutInCell="1" allowOverlap="1" wp14:anchorId="0540C28C" wp14:editId="427C4806">
                <wp:simplePos x="0" y="0"/>
                <wp:positionH relativeFrom="margin">
                  <wp:align>center</wp:align>
                </wp:positionH>
                <wp:positionV relativeFrom="paragraph">
                  <wp:posOffset>1829517</wp:posOffset>
                </wp:positionV>
                <wp:extent cx="5032182" cy="2719346"/>
                <wp:effectExtent l="0" t="19050" r="0" b="5080"/>
                <wp:wrapNone/>
                <wp:docPr id="442" name="Grupo 442"/>
                <wp:cNvGraphicFramePr/>
                <a:graphic xmlns:a="http://schemas.openxmlformats.org/drawingml/2006/main">
                  <a:graphicData uri="http://schemas.microsoft.com/office/word/2010/wordprocessingGroup">
                    <wpg:wgp>
                      <wpg:cNvGrpSpPr/>
                      <wpg:grpSpPr>
                        <a:xfrm>
                          <a:off x="0" y="0"/>
                          <a:ext cx="5032182" cy="2719346"/>
                          <a:chOff x="-151076" y="198783"/>
                          <a:chExt cx="5032182" cy="2719556"/>
                        </a:xfrm>
                      </wpg:grpSpPr>
                      <pic:pic xmlns:pic="http://schemas.openxmlformats.org/drawingml/2006/picture">
                        <pic:nvPicPr>
                          <pic:cNvPr id="440" name="Imagen 440"/>
                          <pic:cNvPicPr>
                            <a:picLocks noChangeAspect="1"/>
                          </pic:cNvPicPr>
                        </pic:nvPicPr>
                        <pic:blipFill>
                          <a:blip r:embed="rId252">
                            <a:extLst>
                              <a:ext uri="{28A0092B-C50C-407E-A947-70E740481C1C}">
                                <a14:useLocalDpi xmlns:a14="http://schemas.microsoft.com/office/drawing/2010/main" val="0"/>
                              </a:ext>
                            </a:extLst>
                          </a:blip>
                          <a:srcRect/>
                          <a:stretch>
                            <a:fillRect/>
                          </a:stretch>
                        </pic:blipFill>
                        <pic:spPr bwMode="auto">
                          <a:xfrm>
                            <a:off x="397565" y="198783"/>
                            <a:ext cx="3816202" cy="2327676"/>
                          </a:xfrm>
                          <a:prstGeom prst="rect">
                            <a:avLst/>
                          </a:prstGeom>
                          <a:noFill/>
                          <a:ln>
                            <a:solidFill>
                              <a:schemeClr val="tx1"/>
                            </a:solidFill>
                          </a:ln>
                        </pic:spPr>
                      </pic:pic>
                      <wps:wsp>
                        <wps:cNvPr id="441" name="Cuadro de texto 441"/>
                        <wps:cNvSpPr txBox="1"/>
                        <wps:spPr>
                          <a:xfrm>
                            <a:off x="-151076" y="2567887"/>
                            <a:ext cx="5032182" cy="350452"/>
                          </a:xfrm>
                          <a:prstGeom prst="rect">
                            <a:avLst/>
                          </a:prstGeom>
                          <a:solidFill>
                            <a:prstClr val="white"/>
                          </a:solidFill>
                          <a:ln>
                            <a:noFill/>
                          </a:ln>
                          <a:effectLst/>
                        </wps:spPr>
                        <wps:txbx>
                          <w:txbxContent>
                            <w:p w14:paraId="7B9419E0" w14:textId="451C6376" w:rsidR="00F73331" w:rsidRPr="00AC5931" w:rsidRDefault="00F73331" w:rsidP="00AC5931">
                              <w:pPr>
                                <w:pStyle w:val="Descripcin"/>
                                <w:ind w:firstLine="0"/>
                                <w:jc w:val="center"/>
                                <w:rPr>
                                  <w:i w:val="0"/>
                                  <w:noProof/>
                                  <w:color w:val="000000" w:themeColor="text1"/>
                                  <w:sz w:val="32"/>
                                  <w:szCs w:val="24"/>
                                </w:rPr>
                              </w:pPr>
                              <w:bookmarkStart w:id="529" w:name="_Ref185688772"/>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529"/>
                              <w:r w:rsidRPr="00AC5931">
                                <w:rPr>
                                  <w:i w:val="0"/>
                                  <w:color w:val="000000" w:themeColor="text1"/>
                                  <w:sz w:val="22"/>
                                </w:rPr>
                                <w:t>: Variación del  promedio general con desviación de la tensión media sobre la carga, para cada CT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40C28C" id="Grupo 442" o:spid="_x0000_s1182" style="position:absolute;left:0;text-align:left;margin-left:0;margin-top:144.05pt;width:396.25pt;height:214.1pt;z-index:252022784;mso-position-horizontal:center;mso-position-horizontal-relative:margin;mso-width-relative:margin;mso-height-relative:margin" coordorigin="-1510,1987" coordsize="50321,27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">
                <v:shape id="Imagen 440" o:spid="_x0000_s1183" type="#_x0000_t75" style="position:absolute;left:3975;top:1987;width:38162;height:23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NioXBAAAA3AAAAA8AAABkcnMvZG93bnJldi54bWxET91qgzAUvi/sHcIZ7Ka0cVuR1hqLbIzt&#10;dtoHOJhTlZkTSbLqfPrlotDLj+8/P81mEFdyvres4HmbgCBurO65VXCuPzZ7ED4gaxwsk4I/8nAq&#10;HlY5ZtpO/E3XKrQihrDPUEEXwphJ6ZuODPqtHYkjd7HOYIjQtVI7nGK4GeRLkqTSYM+xocOR3jpq&#10;fqpfo2Cp5Tgf0uXznfTrZShLF/q1U+rpcS6PIALN4S6+ub+0gt0uzo9n4hGQx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NioXBAAAA3AAAAA8AAAAAAAAAAAAAAAAAnwIA&#10;AGRycy9kb3ducmV2LnhtbFBLBQYAAAAABAAEAPcAAACNAwAAAAA=&#10;" stroked="t" strokecolor="black [3213]">
                  <v:imagedata r:id="rId253" o:title=""/>
                  <v:path arrowok="t"/>
                </v:shape>
                <v:shape id="Cuadro de texto 441" o:spid="_x0000_s1184" type="#_x0000_t202" style="position:absolute;left:-1510;top:25678;width:50321;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8J1M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6Rz+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8J1MYAAADcAAAADwAAAAAAAAAAAAAAAACYAgAAZHJz&#10;L2Rvd25yZXYueG1sUEsFBgAAAAAEAAQA9QAAAIsDAAAAAA==&#10;" stroked="f">
                  <v:textbox inset="0,0,0,0">
                    <w:txbxContent>
                      <w:p w14:paraId="7B9419E0" w14:textId="451C6376" w:rsidR="00F73331" w:rsidRPr="00AC5931" w:rsidRDefault="00F73331" w:rsidP="00AC5931">
                        <w:pPr>
                          <w:pStyle w:val="Descripcin"/>
                          <w:ind w:firstLine="0"/>
                          <w:jc w:val="center"/>
                          <w:rPr>
                            <w:i w:val="0"/>
                            <w:noProof/>
                            <w:color w:val="000000" w:themeColor="text1"/>
                            <w:sz w:val="32"/>
                            <w:szCs w:val="24"/>
                          </w:rPr>
                        </w:pPr>
                        <w:bookmarkStart w:id="530" w:name="_Ref185688772"/>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530"/>
                        <w:r w:rsidRPr="00AC5931">
                          <w:rPr>
                            <w:i w:val="0"/>
                            <w:color w:val="000000" w:themeColor="text1"/>
                            <w:sz w:val="22"/>
                          </w:rPr>
                          <w:t>: Variación del  promedio general con desviación de la tensión media sobre la carga, para cada CT en función del estado del IDAC (Fuente: elaboración propia).</w:t>
                        </w:r>
                      </w:p>
                    </w:txbxContent>
                  </v:textbox>
                </v:shape>
                <w10:wrap anchorx="margin"/>
              </v:group>
            </w:pict>
          </mc:Fallback>
        </mc:AlternateContent>
      </w:r>
      <w:r w:rsidR="00010915">
        <w:t xml:space="preserve">Luego de determinar el margen de variabilidad y el nivel de linealidad de la respuesta en términos de la corriente, a los fines de lograr una caracterización más amplia del dispositivo, resulta importante analizar; en primera instancia, en qué medida se logra mantener un valor medio nulo de corriente (o de valor despreciable) sobre la carga, para todo el rango de excursión de las señales de corriente. Para graficar este comportamiento, se relevó la tensión media sobre la carga (medida </w:t>
      </w:r>
      <w:r>
        <w:t>utilizada</w:t>
      </w:r>
      <w:r w:rsidR="00010915">
        <w:t xml:space="preserve"> para ajustar el valor del </w:t>
      </w:r>
      <w:r w:rsidR="00010915" w:rsidRPr="001E3C8E">
        <w:rPr>
          <w:i/>
        </w:rPr>
        <w:t>Ipos</w:t>
      </w:r>
      <w:r w:rsidR="00010915">
        <w:t>)</w:t>
      </w:r>
      <w:r>
        <w:t xml:space="preserve"> para los incrementos de IDAC para las tres cargas analizadas, cuyo resultado se presenta en </w:t>
      </w:r>
      <w:r w:rsidRPr="001E3C8E">
        <w:t xml:space="preserve">la </w:t>
      </w:r>
      <w:r w:rsidRPr="001E3C8E">
        <w:fldChar w:fldCharType="begin"/>
      </w:r>
      <w:r w:rsidRPr="001E3C8E">
        <w:instrText xml:space="preserve"> REF _Ref185688772 \h </w:instrText>
      </w:r>
      <w:r>
        <w:instrText xml:space="preserve"> \* MERGEFORMAT </w:instrText>
      </w:r>
      <w:r w:rsidRPr="001E3C8E">
        <w:fldChar w:fldCharType="separate"/>
      </w:r>
      <w:r w:rsidRPr="001E3C8E">
        <w:rPr>
          <w:color w:val="000000" w:themeColor="text1"/>
        </w:rPr>
        <w:t xml:space="preserve">Fig. </w:t>
      </w:r>
      <w:r w:rsidRPr="001E3C8E">
        <w:rPr>
          <w:color w:val="0070C0"/>
          <w:u w:val="single"/>
        </w:rPr>
        <w:t>(</w:t>
      </w:r>
      <w:r w:rsidRPr="001E3C8E">
        <w:rPr>
          <w:noProof/>
          <w:color w:val="0070C0"/>
          <w:u w:val="single"/>
        </w:rPr>
        <w:t>3</w:t>
      </w:r>
      <w:r w:rsidRPr="001E3C8E">
        <w:rPr>
          <w:color w:val="0070C0"/>
          <w:u w:val="single"/>
        </w:rPr>
        <w:noBreakHyphen/>
      </w:r>
      <w:r w:rsidRPr="001E3C8E">
        <w:rPr>
          <w:noProof/>
          <w:color w:val="0070C0"/>
          <w:u w:val="single"/>
        </w:rPr>
        <w:t>27</w:t>
      </w:r>
      <w:r w:rsidRPr="001E3C8E">
        <w:fldChar w:fldCharType="end"/>
      </w:r>
      <w:r w:rsidRPr="001E3C8E">
        <w:rPr>
          <w:color w:val="0070C0"/>
          <w:u w:val="single"/>
        </w:rPr>
        <w:t>)</w:t>
      </w:r>
      <w:r>
        <w:t>:</w:t>
      </w:r>
    </w:p>
    <w:p w14:paraId="02364B4F" w14:textId="572FA3E1" w:rsidR="00690854" w:rsidRDefault="00690854" w:rsidP="00690854">
      <w:pPr>
        <w:ind w:firstLine="0"/>
      </w:pPr>
    </w:p>
    <w:p w14:paraId="77F3CDF8" w14:textId="2AAA4ECB" w:rsidR="00690854" w:rsidRDefault="00690854" w:rsidP="00690854">
      <w:pPr>
        <w:ind w:firstLine="0"/>
      </w:pPr>
    </w:p>
    <w:p w14:paraId="5F318CBE" w14:textId="5D8BF7F8" w:rsidR="00690854" w:rsidRDefault="00690854" w:rsidP="00690854">
      <w:pPr>
        <w:ind w:firstLine="0"/>
      </w:pPr>
    </w:p>
    <w:p w14:paraId="0AF14A4A" w14:textId="7B6238E2" w:rsidR="00690854" w:rsidRDefault="00690854" w:rsidP="00690854">
      <w:pPr>
        <w:ind w:firstLine="0"/>
      </w:pPr>
    </w:p>
    <w:p w14:paraId="65BBB69F" w14:textId="5DB86B58" w:rsidR="00690854" w:rsidRDefault="00690854" w:rsidP="00690854">
      <w:pPr>
        <w:ind w:firstLine="0"/>
      </w:pPr>
    </w:p>
    <w:p w14:paraId="6D59E560" w14:textId="21DFED30" w:rsidR="00690854" w:rsidRDefault="00690854" w:rsidP="00690854">
      <w:pPr>
        <w:ind w:firstLine="0"/>
      </w:pPr>
    </w:p>
    <w:p w14:paraId="775ADB43" w14:textId="632F112F" w:rsidR="00690854" w:rsidRDefault="00690854" w:rsidP="00690854">
      <w:pPr>
        <w:ind w:firstLine="0"/>
      </w:pPr>
    </w:p>
    <w:p w14:paraId="1AA75386" w14:textId="00D87F21" w:rsidR="001E3C8E" w:rsidRDefault="00C775AF" w:rsidP="001E3C8E">
      <w:r>
        <w:lastRenderedPageBreak/>
        <w:t>Como puede apreciarse del gráfico, si bien los</w:t>
      </w:r>
      <w:r w:rsidR="00D27741">
        <w:t xml:space="preserve"> promedios para las tres cargas</w:t>
      </w:r>
      <w:r>
        <w:t xml:space="preserve"> diferenciados para los distintos CT, dado que el parámetro bajo análisis</w:t>
      </w:r>
      <w:r w:rsidR="00D27741">
        <w:t xml:space="preserve"> es directamente dependiente de éste factor, dan tensiones negativas, lo que implicaría una corriente media levemente catódica para todos los casos, las varianzas son muy amplias, llegando a valores m</w:t>
      </w:r>
      <w:r w:rsidR="00FB0C7C">
        <w:t xml:space="preserve">áximos en términos absolutos de 991.8 mV. En términos generales, la respuesta presentada expone que las tensiones medias y sus corrientes asociadas no superan </w:t>
      </w:r>
      <w:r w:rsidR="00822E89">
        <w:t>el valor de 1 V en polaridad positiva y de 1.5 V en polaridad negativa.</w:t>
      </w:r>
    </w:p>
    <w:p w14:paraId="0C91D3EE" w14:textId="5BC88591" w:rsidR="00822E89" w:rsidRDefault="00822E89" w:rsidP="001E3C8E">
      <w:r>
        <w:t xml:space="preserve">Cabe resaltar que del análisis cualitativo del proceso de ensayo, al ajustar la corriente </w:t>
      </w:r>
      <w:r w:rsidRPr="005555A1">
        <w:rPr>
          <w:i/>
        </w:rPr>
        <w:t>Ipos</w:t>
      </w:r>
      <w:r>
        <w:t xml:space="preserve"> para disminuir los valores en la parte media de la excursión del IDAC, se incrementaban los valores positivos en los extremos, manteniendo la forma de la respuesta pero desplazándose hacia valores positivos. Por otro lado, el valor medio mayor hacia la polaridad negativa para el CT = 16 %</w:t>
      </w:r>
      <w:r w:rsidR="005555A1">
        <w:t xml:space="preserve"> y menor para el CT = 8 %, se lo asocia directamente a que cuando cantidad de carga en sentido catódico es mayor la capacidad de ajuste por parte de </w:t>
      </w:r>
      <w:r w:rsidR="005555A1" w:rsidRPr="005555A1">
        <w:rPr>
          <w:i/>
        </w:rPr>
        <w:t>Ipos</w:t>
      </w:r>
      <w:r w:rsidR="005555A1">
        <w:t xml:space="preserve"> disminuye. Sin embargo, como corolario del análisis, tratándose de valores de tensión sobre la carga más de 50 veces mayores a los manifestados en el los resultados, el impacto porcentual es mínimo, sobre todo considerando los valores de tensión media mencionado en relación al valor típico de la interfaz electrodo-piel.</w:t>
      </w:r>
    </w:p>
    <w:p w14:paraId="68477F81" w14:textId="1CC6F585" w:rsidR="005555A1" w:rsidRPr="007C2A7B" w:rsidRDefault="007B0DEB" w:rsidP="001E3C8E">
      <w:r>
        <w:rPr>
          <w:noProof/>
          <w:lang w:val="es-AR"/>
        </w:rPr>
        <mc:AlternateContent>
          <mc:Choice Requires="wpg">
            <w:drawing>
              <wp:anchor distT="0" distB="0" distL="114300" distR="114300" simplePos="0" relativeHeight="252026880" behindDoc="0" locked="0" layoutInCell="1" allowOverlap="1" wp14:anchorId="469F4871" wp14:editId="34E3E7B8">
                <wp:simplePos x="0" y="0"/>
                <wp:positionH relativeFrom="margin">
                  <wp:align>center</wp:align>
                </wp:positionH>
                <wp:positionV relativeFrom="paragraph">
                  <wp:posOffset>1816956</wp:posOffset>
                </wp:positionV>
                <wp:extent cx="4412615" cy="3106573"/>
                <wp:effectExtent l="0" t="19050" r="6985" b="0"/>
                <wp:wrapNone/>
                <wp:docPr id="445" name="Grupo 445"/>
                <wp:cNvGraphicFramePr/>
                <a:graphic xmlns:a="http://schemas.openxmlformats.org/drawingml/2006/main">
                  <a:graphicData uri="http://schemas.microsoft.com/office/word/2010/wordprocessingGroup">
                    <wpg:wgp>
                      <wpg:cNvGrpSpPr/>
                      <wpg:grpSpPr>
                        <a:xfrm>
                          <a:off x="0" y="0"/>
                          <a:ext cx="4412615" cy="3106573"/>
                          <a:chOff x="0" y="169365"/>
                          <a:chExt cx="4412615" cy="3106573"/>
                        </a:xfrm>
                      </wpg:grpSpPr>
                      <pic:pic xmlns:pic="http://schemas.openxmlformats.org/drawingml/2006/picture">
                        <pic:nvPicPr>
                          <pic:cNvPr id="443" name="Imagen 443"/>
                          <pic:cNvPicPr>
                            <a:picLocks noChangeAspect="1"/>
                          </pic:cNvPicPr>
                        </pic:nvPicPr>
                        <pic:blipFill>
                          <a:blip r:embed="rId254">
                            <a:extLst>
                              <a:ext uri="{28A0092B-C50C-407E-A947-70E740481C1C}">
                                <a14:useLocalDpi xmlns:a14="http://schemas.microsoft.com/office/drawing/2010/main" val="0"/>
                              </a:ext>
                            </a:extLst>
                          </a:blip>
                          <a:srcRect/>
                          <a:stretch>
                            <a:fillRect/>
                          </a:stretch>
                        </pic:blipFill>
                        <pic:spPr bwMode="auto">
                          <a:xfrm>
                            <a:off x="429372" y="169365"/>
                            <a:ext cx="3633746" cy="2547628"/>
                          </a:xfrm>
                          <a:prstGeom prst="rect">
                            <a:avLst/>
                          </a:prstGeom>
                          <a:noFill/>
                          <a:ln>
                            <a:solidFill>
                              <a:schemeClr val="tx1"/>
                            </a:solidFill>
                          </a:ln>
                        </pic:spPr>
                      </pic:pic>
                      <wps:wsp>
                        <wps:cNvPr id="444" name="Cuadro de texto 444"/>
                        <wps:cNvSpPr txBox="1"/>
                        <wps:spPr>
                          <a:xfrm>
                            <a:off x="0" y="2767054"/>
                            <a:ext cx="4412615" cy="508884"/>
                          </a:xfrm>
                          <a:prstGeom prst="rect">
                            <a:avLst/>
                          </a:prstGeom>
                          <a:solidFill>
                            <a:prstClr val="white"/>
                          </a:solidFill>
                          <a:ln>
                            <a:noFill/>
                          </a:ln>
                          <a:effectLst/>
                        </wps:spPr>
                        <wps:txbx>
                          <w:txbxContent>
                            <w:p w14:paraId="40337F14" w14:textId="096490AF" w:rsidR="00F73331" w:rsidRPr="00AC5931" w:rsidRDefault="00F73331" w:rsidP="00AC5931">
                              <w:pPr>
                                <w:pStyle w:val="Descripcin"/>
                                <w:ind w:firstLine="0"/>
                                <w:jc w:val="center"/>
                                <w:rPr>
                                  <w:i w:val="0"/>
                                  <w:noProof/>
                                  <w:color w:val="000000" w:themeColor="text1"/>
                                  <w:sz w:val="32"/>
                                  <w:szCs w:val="24"/>
                                </w:rPr>
                              </w:pPr>
                              <w:bookmarkStart w:id="531" w:name="_Ref185690941"/>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531"/>
                              <w:r w:rsidRPr="00AC5931">
                                <w:rPr>
                                  <w:i w:val="0"/>
                                  <w:color w:val="000000" w:themeColor="text1"/>
                                  <w:sz w:val="22"/>
                                </w:rPr>
                                <w:t>: Variación del promedio general con desviación de la tensión pico a pico de la fuente VAT±, para cada CT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69F4871" id="Grupo 445" o:spid="_x0000_s1185" style="position:absolute;left:0;text-align:left;margin-left:0;margin-top:143.05pt;width:347.45pt;height:244.6pt;z-index:252026880;mso-position-horizontal:center;mso-position-horizontal-relative:margin;mso-height-relative:margin" coordorigin=",1693" coordsize="44126,31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">
                <v:shape id="Imagen 443" o:spid="_x0000_s1186" type="#_x0000_t75" style="position:absolute;left:4293;top:1693;width:36338;height:25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1aEHFAAAA3AAAAA8AAABkcnMvZG93bnJldi54bWxEj09rwkAUxO+FfoflCV6KbmpF0tQ1lKKQ&#10;Qy81QTw+si9/MPs2ZNcYv71bKPQ4zMxvmG06mU6MNLjWsoLXZQSCuLS65VpBkR8WMQjnkTV2lknB&#10;nRyku+enLSba3viHxqOvRYCwS1BB432fSOnKhgy6pe2Jg1fZwaAPcqilHvAW4KaTqyjaSIMth4UG&#10;e/pqqLwcr0ZBnMXn2p8r95Lj9754P2VTdbdKzWfT5wcIT5P/D/+1M61gvX6D3zPhCMjd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NWhBxQAAANwAAAAPAAAAAAAAAAAAAAAA&#10;AJ8CAABkcnMvZG93bnJldi54bWxQSwUGAAAAAAQABAD3AAAAkQMAAAAA&#10;" stroked="t" strokecolor="black [3213]">
                  <v:imagedata r:id="rId255" o:title=""/>
                  <v:path arrowok="t"/>
                </v:shape>
                <v:shape id="Cuadro de texto 444" o:spid="_x0000_s1187" type="#_x0000_t202" style="position:absolute;top:27670;width:44126;height:5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iqTMQA&#10;AADcAAAADwAAAGRycy9kb3ducmV2LnhtbESPzYvCMBTE7wv+D+EJXhZNlSJ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YqkzEAAAA3AAAAA8AAAAAAAAAAAAAAAAAmAIAAGRycy9k&#10;b3ducmV2LnhtbFBLBQYAAAAABAAEAPUAAACJAwAAAAA=&#10;" stroked="f">
                  <v:textbox inset="0,0,0,0">
                    <w:txbxContent>
                      <w:p w14:paraId="40337F14" w14:textId="096490AF" w:rsidR="00F73331" w:rsidRPr="00AC5931" w:rsidRDefault="00F73331" w:rsidP="00AC5931">
                        <w:pPr>
                          <w:pStyle w:val="Descripcin"/>
                          <w:ind w:firstLine="0"/>
                          <w:jc w:val="center"/>
                          <w:rPr>
                            <w:i w:val="0"/>
                            <w:noProof/>
                            <w:color w:val="000000" w:themeColor="text1"/>
                            <w:sz w:val="32"/>
                            <w:szCs w:val="24"/>
                          </w:rPr>
                        </w:pPr>
                        <w:bookmarkStart w:id="532" w:name="_Ref185690941"/>
                        <w:r w:rsidRPr="00AC593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532"/>
                        <w:r w:rsidRPr="00AC5931">
                          <w:rPr>
                            <w:i w:val="0"/>
                            <w:color w:val="000000" w:themeColor="text1"/>
                            <w:sz w:val="22"/>
                          </w:rPr>
                          <w:t>: Variación del promedio general con desviación de la tensión pico a pico de la fuente VAT±, para cada CT en función del estado del IDAC (Fuente: elaboración propia).</w:t>
                        </w:r>
                      </w:p>
                    </w:txbxContent>
                  </v:textbox>
                </v:shape>
                <w10:wrap anchorx="margin"/>
              </v:group>
            </w:pict>
          </mc:Fallback>
        </mc:AlternateContent>
      </w:r>
      <w:r w:rsidR="007C2A7B">
        <w:t>Otro aspecto relevante de analizar es la respuesta de la fuente de alimentación (</w:t>
      </w:r>
      <w:r w:rsidR="007C2A7B">
        <w:rPr>
          <w:i/>
        </w:rPr>
        <w:t>Bloque B</w:t>
      </w:r>
      <w:r w:rsidR="007C2A7B">
        <w:t>) a los largo del ensayo, y de qué forma responden los valores de tensión V</w:t>
      </w:r>
      <w:r w:rsidR="007C2A7B" w:rsidRPr="007C2A7B">
        <w:rPr>
          <w:vertAlign w:val="subscript"/>
        </w:rPr>
        <w:t>AT</w:t>
      </w:r>
      <w:r w:rsidR="007C2A7B">
        <w:t xml:space="preserve">± para cada régimen de carga y configuración establecido. </w:t>
      </w:r>
      <w:r w:rsidR="007C2A7B" w:rsidRPr="007B0DEB">
        <w:t xml:space="preserve">En la </w:t>
      </w:r>
      <w:r w:rsidR="007C2A7B" w:rsidRPr="007B0DEB">
        <w:fldChar w:fldCharType="begin"/>
      </w:r>
      <w:r w:rsidR="007C2A7B" w:rsidRPr="007B0DEB">
        <w:instrText xml:space="preserve"> REF _Ref185690941 \h </w:instrText>
      </w:r>
      <w:r>
        <w:instrText xml:space="preserve"> \* MERGEFORMAT </w:instrText>
      </w:r>
      <w:r w:rsidR="007C2A7B" w:rsidRPr="007B0DEB">
        <w:fldChar w:fldCharType="separate"/>
      </w:r>
      <w:r>
        <w:rPr>
          <w:color w:val="000000" w:themeColor="text1"/>
        </w:rPr>
        <w:t>Fig.</w:t>
      </w:r>
      <w:r w:rsidR="007C2A7B" w:rsidRPr="007B0DEB">
        <w:rPr>
          <w:color w:val="000000" w:themeColor="text1"/>
        </w:rPr>
        <w:t xml:space="preserve"> </w:t>
      </w:r>
      <w:r w:rsidR="007C2A7B" w:rsidRPr="007B0DEB">
        <w:rPr>
          <w:color w:val="0070C0"/>
          <w:u w:val="single"/>
        </w:rPr>
        <w:t>(</w:t>
      </w:r>
      <w:r w:rsidR="007C2A7B" w:rsidRPr="007B0DEB">
        <w:rPr>
          <w:noProof/>
          <w:color w:val="0070C0"/>
          <w:u w:val="single"/>
        </w:rPr>
        <w:t>3</w:t>
      </w:r>
      <w:r w:rsidR="007C2A7B" w:rsidRPr="007B0DEB">
        <w:rPr>
          <w:color w:val="0070C0"/>
          <w:u w:val="single"/>
        </w:rPr>
        <w:noBreakHyphen/>
      </w:r>
      <w:r w:rsidR="007C2A7B" w:rsidRPr="007B0DEB">
        <w:rPr>
          <w:noProof/>
          <w:color w:val="0070C0"/>
          <w:u w:val="single"/>
        </w:rPr>
        <w:t>28</w:t>
      </w:r>
      <w:r w:rsidR="007C2A7B" w:rsidRPr="007B0DEB">
        <w:fldChar w:fldCharType="end"/>
      </w:r>
      <w:r w:rsidR="007C2A7B" w:rsidRPr="007B0DEB">
        <w:rPr>
          <w:color w:val="0070C0"/>
          <w:u w:val="single"/>
        </w:rPr>
        <w:t>)</w:t>
      </w:r>
      <w:r w:rsidR="007C2A7B" w:rsidRPr="007B0DEB">
        <w:t xml:space="preserve"> se presenta</w:t>
      </w:r>
      <w:r w:rsidR="007C2A7B">
        <w:t xml:space="preserve"> el resultado del relevamiento de la diferencia de tensión  entre V</w:t>
      </w:r>
      <w:r w:rsidR="007C2A7B" w:rsidRPr="007B0DEB">
        <w:rPr>
          <w:vertAlign w:val="subscript"/>
        </w:rPr>
        <w:t>AT</w:t>
      </w:r>
      <w:r w:rsidR="007C2A7B">
        <w:t>+ y V</w:t>
      </w:r>
      <w:r w:rsidR="007C2A7B" w:rsidRPr="007B0DEB">
        <w:rPr>
          <w:vertAlign w:val="subscript"/>
        </w:rPr>
        <w:t>AT</w:t>
      </w:r>
      <w:r w:rsidR="007C2A7B">
        <w:t>- para la excursión del IDAC completa, para cada CT, dado que del análisis de las tablas de datos de detectó que las variaciones en valor absoluto de la diferencia de tensión</w:t>
      </w:r>
      <w:r>
        <w:t xml:space="preserve"> de la fuente depende principalmente de este factor, manteniéndose relativamente constante para un mismo CT, a distintos valores de carga y </w:t>
      </w:r>
      <w:r w:rsidRPr="007B0DEB">
        <w:rPr>
          <w:i/>
        </w:rPr>
        <w:t>Tneg</w:t>
      </w:r>
      <w:r>
        <w:t>.</w:t>
      </w:r>
    </w:p>
    <w:p w14:paraId="1B9FC6E4" w14:textId="7D7A6AE0" w:rsidR="00690854" w:rsidRDefault="00690854" w:rsidP="00690854">
      <w:pPr>
        <w:ind w:firstLine="0"/>
      </w:pPr>
    </w:p>
    <w:p w14:paraId="4F382138" w14:textId="0D692C10" w:rsidR="00690854" w:rsidRDefault="00690854" w:rsidP="00690854">
      <w:pPr>
        <w:ind w:firstLine="0"/>
      </w:pPr>
    </w:p>
    <w:p w14:paraId="605A4440" w14:textId="3855A4AE" w:rsidR="00690854" w:rsidRDefault="00690854" w:rsidP="00690854">
      <w:pPr>
        <w:ind w:firstLine="0"/>
      </w:pPr>
    </w:p>
    <w:p w14:paraId="01F9338E" w14:textId="4D18D3A5" w:rsidR="00690854" w:rsidRDefault="00690854" w:rsidP="00690854">
      <w:pPr>
        <w:ind w:firstLine="0"/>
      </w:pPr>
    </w:p>
    <w:p w14:paraId="503B7C11" w14:textId="11598974" w:rsidR="00690854" w:rsidRDefault="00690854" w:rsidP="00690854">
      <w:pPr>
        <w:ind w:firstLine="0"/>
      </w:pPr>
    </w:p>
    <w:p w14:paraId="15137BD6" w14:textId="5E6E30BD" w:rsidR="00690854" w:rsidRDefault="00690854" w:rsidP="00690854">
      <w:pPr>
        <w:ind w:firstLine="0"/>
      </w:pPr>
    </w:p>
    <w:p w14:paraId="27827B30" w14:textId="16B85A5E" w:rsidR="00690854" w:rsidRDefault="00690854" w:rsidP="00690854">
      <w:pPr>
        <w:ind w:firstLine="0"/>
      </w:pPr>
    </w:p>
    <w:p w14:paraId="53BCADFD" w14:textId="60140B59" w:rsidR="00690854" w:rsidRDefault="00690854" w:rsidP="00690854">
      <w:pPr>
        <w:ind w:firstLine="0"/>
      </w:pPr>
    </w:p>
    <w:p w14:paraId="086B9CAE" w14:textId="5716D662" w:rsidR="00690854" w:rsidRDefault="00706144" w:rsidP="007B0DEB">
      <w:pPr>
        <w:rPr>
          <w:color w:val="000000" w:themeColor="text1"/>
        </w:rPr>
      </w:pPr>
      <w:r>
        <w:lastRenderedPageBreak/>
        <w:t xml:space="preserve">El presente análisis fue de vital importancia para el proceso de diseño del circuito del Conversor V-I, dado que los picos de tensión que deben resistir entre colector-emisor los transistores de salida Q9 y Q6-Q8 se encuentra directamente relacionado a gráfico de la </w:t>
      </w:r>
      <w:r w:rsidRPr="007B0DEB">
        <w:fldChar w:fldCharType="begin"/>
      </w:r>
      <w:r w:rsidRPr="007B0DEB">
        <w:instrText xml:space="preserve"> REF _Ref185690941 \h </w:instrText>
      </w:r>
      <w:r>
        <w:instrText xml:space="preserve"> \* MERGEFORMAT </w:instrText>
      </w:r>
      <w:r w:rsidRPr="007B0DEB">
        <w:fldChar w:fldCharType="separate"/>
      </w:r>
      <w:r>
        <w:rPr>
          <w:color w:val="000000" w:themeColor="text1"/>
        </w:rPr>
        <w:t>Fig.</w:t>
      </w:r>
      <w:r w:rsidRPr="007B0DEB">
        <w:rPr>
          <w:color w:val="000000" w:themeColor="text1"/>
        </w:rPr>
        <w:t xml:space="preserve"> </w:t>
      </w:r>
      <w:r w:rsidRPr="007B0DEB">
        <w:rPr>
          <w:color w:val="0070C0"/>
          <w:u w:val="single"/>
        </w:rPr>
        <w:t>(</w:t>
      </w:r>
      <w:r w:rsidRPr="007B0DEB">
        <w:rPr>
          <w:noProof/>
          <w:color w:val="0070C0"/>
          <w:u w:val="single"/>
        </w:rPr>
        <w:t>3</w:t>
      </w:r>
      <w:r w:rsidRPr="007B0DEB">
        <w:rPr>
          <w:color w:val="0070C0"/>
          <w:u w:val="single"/>
        </w:rPr>
        <w:noBreakHyphen/>
      </w:r>
      <w:r w:rsidRPr="007B0DEB">
        <w:rPr>
          <w:noProof/>
          <w:color w:val="0070C0"/>
          <w:u w:val="single"/>
        </w:rPr>
        <w:t>28</w:t>
      </w:r>
      <w:r w:rsidRPr="007B0DEB">
        <w:fldChar w:fldCharType="end"/>
      </w:r>
      <w:r w:rsidRPr="007B0DEB">
        <w:rPr>
          <w:color w:val="0070C0"/>
          <w:u w:val="single"/>
        </w:rPr>
        <w:t>)</w:t>
      </w:r>
      <w:r>
        <w:rPr>
          <w:color w:val="000000" w:themeColor="text1"/>
        </w:rPr>
        <w:t xml:space="preserve"> y dadas las características de funcionamiento de la fuente, ante una carga que, al estar durante el periodo de la señal principalmente aplicada sobre la salida V</w:t>
      </w:r>
      <w:r w:rsidRPr="00706144">
        <w:rPr>
          <w:color w:val="000000" w:themeColor="text1"/>
          <w:vertAlign w:val="subscript"/>
        </w:rPr>
        <w:t>AT</w:t>
      </w:r>
      <w:r>
        <w:rPr>
          <w:color w:val="000000" w:themeColor="text1"/>
        </w:rPr>
        <w:t>+, la cual se encontraba realimentada hacia el SG3525, esto genera un incremento del ciclo de trabajo del regulador PWM</w:t>
      </w:r>
      <w:r w:rsidR="004C151C">
        <w:rPr>
          <w:color w:val="000000" w:themeColor="text1"/>
        </w:rPr>
        <w:t xml:space="preserve"> para mantener en valor de V</w:t>
      </w:r>
      <w:r w:rsidR="004C151C" w:rsidRPr="004C151C">
        <w:rPr>
          <w:color w:val="000000" w:themeColor="text1"/>
          <w:vertAlign w:val="subscript"/>
        </w:rPr>
        <w:t>AT</w:t>
      </w:r>
      <w:r w:rsidR="004C151C">
        <w:rPr>
          <w:color w:val="000000" w:themeColor="text1"/>
        </w:rPr>
        <w:t xml:space="preserve">+ </w:t>
      </w:r>
      <w:r w:rsidR="004C151C">
        <w:rPr>
          <w:rFonts w:ascii="Cambria Math" w:hAnsi="Cambria Math"/>
          <w:color w:val="000000" w:themeColor="text1"/>
        </w:rPr>
        <w:t>≌</w:t>
      </w:r>
      <w:r w:rsidR="004C151C">
        <w:rPr>
          <w:color w:val="000000" w:themeColor="text1"/>
        </w:rPr>
        <w:t>70 V, generando un incremento del valor de V</w:t>
      </w:r>
      <w:r w:rsidR="004C151C" w:rsidRPr="004C151C">
        <w:rPr>
          <w:color w:val="000000" w:themeColor="text1"/>
          <w:vertAlign w:val="subscript"/>
        </w:rPr>
        <w:t>AT</w:t>
      </w:r>
      <w:r w:rsidR="004C151C">
        <w:rPr>
          <w:color w:val="000000" w:themeColor="text1"/>
        </w:rPr>
        <w:t>- dado que en dicho periodo la misma no se encuentra cargada. Posteriormente, el tiempo de carga sobre V</w:t>
      </w:r>
      <w:r w:rsidR="004C151C" w:rsidRPr="004C151C">
        <w:rPr>
          <w:color w:val="000000" w:themeColor="text1"/>
          <w:vertAlign w:val="subscript"/>
        </w:rPr>
        <w:t>AT</w:t>
      </w:r>
      <w:r w:rsidR="004C151C">
        <w:rPr>
          <w:color w:val="000000" w:themeColor="text1"/>
        </w:rPr>
        <w:t>- es mínimo (16 % del periodo en el mayor de los casos), generando una disminución mínima sobre la tensión de C3 y por ende, una valor medio absoluto mayor en la salida negativa.</w:t>
      </w:r>
    </w:p>
    <w:p w14:paraId="3942DA3C" w14:textId="6AA23F4B" w:rsidR="00703AE2" w:rsidRPr="00BD07EF" w:rsidRDefault="004C151C" w:rsidP="00BD07EF">
      <w:pPr>
        <w:rPr>
          <w:color w:val="000000" w:themeColor="text1"/>
        </w:rPr>
      </w:pPr>
      <w:r>
        <w:rPr>
          <w:color w:val="000000" w:themeColor="text1"/>
        </w:rPr>
        <w:t xml:space="preserve">Cerrando en análisis, según lo expuesto se podría suponer que para el CT = 16 % la diferencia de tensión entre </w:t>
      </w:r>
      <w:r>
        <w:t>V</w:t>
      </w:r>
      <w:r w:rsidRPr="007C2A7B">
        <w:rPr>
          <w:vertAlign w:val="subscript"/>
        </w:rPr>
        <w:t>AT</w:t>
      </w:r>
      <w:r>
        <w:t xml:space="preserve">± debería ser menor, dado que hay un tiempo de descarga mayor para C3, sin embargo en la </w:t>
      </w:r>
      <w:r w:rsidRPr="007B0DEB">
        <w:fldChar w:fldCharType="begin"/>
      </w:r>
      <w:r w:rsidRPr="007B0DEB">
        <w:instrText xml:space="preserve"> REF _Ref185690941 \h </w:instrText>
      </w:r>
      <w:r>
        <w:instrText xml:space="preserve"> \* MERGEFORMAT </w:instrText>
      </w:r>
      <w:r w:rsidRPr="007B0DEB">
        <w:fldChar w:fldCharType="separate"/>
      </w:r>
      <w:r>
        <w:rPr>
          <w:color w:val="000000" w:themeColor="text1"/>
        </w:rPr>
        <w:t>Fig.</w:t>
      </w:r>
      <w:r w:rsidRPr="007B0DEB">
        <w:rPr>
          <w:color w:val="000000" w:themeColor="text1"/>
        </w:rPr>
        <w:t xml:space="preserve"> </w:t>
      </w:r>
      <w:r w:rsidRPr="007B0DEB">
        <w:rPr>
          <w:color w:val="0070C0"/>
          <w:u w:val="single"/>
        </w:rPr>
        <w:t>(</w:t>
      </w:r>
      <w:r w:rsidRPr="007B0DEB">
        <w:rPr>
          <w:noProof/>
          <w:color w:val="0070C0"/>
          <w:u w:val="single"/>
        </w:rPr>
        <w:t>3</w:t>
      </w:r>
      <w:r w:rsidRPr="007B0DEB">
        <w:rPr>
          <w:color w:val="0070C0"/>
          <w:u w:val="single"/>
        </w:rPr>
        <w:noBreakHyphen/>
      </w:r>
      <w:r w:rsidRPr="007B0DEB">
        <w:rPr>
          <w:noProof/>
          <w:color w:val="0070C0"/>
          <w:u w:val="single"/>
        </w:rPr>
        <w:t>28</w:t>
      </w:r>
      <w:r w:rsidRPr="007B0DEB">
        <w:fldChar w:fldCharType="end"/>
      </w:r>
      <w:r w:rsidRPr="007B0DEB">
        <w:rPr>
          <w:color w:val="0070C0"/>
          <w:u w:val="single"/>
        </w:rPr>
        <w:t>)</w:t>
      </w:r>
      <w:r>
        <w:rPr>
          <w:color w:val="000000" w:themeColor="text1"/>
        </w:rPr>
        <w:t xml:space="preserve"> se ve exactamente lo opuesto, esto se debe a que, si bien el tiempo de descarga de C3 es mayor, para dicho régimen de señal la corriente </w:t>
      </w:r>
      <w:r w:rsidRPr="00BD07EF">
        <w:rPr>
          <w:i/>
          <w:color w:val="000000" w:themeColor="text1"/>
        </w:rPr>
        <w:t>Ipos</w:t>
      </w:r>
      <w:r>
        <w:rPr>
          <w:color w:val="000000" w:themeColor="text1"/>
        </w:rPr>
        <w:t xml:space="preserve"> es mayor, lo que implica una mayor </w:t>
      </w:r>
      <w:r w:rsidR="00BD07EF">
        <w:rPr>
          <w:color w:val="000000" w:themeColor="text1"/>
        </w:rPr>
        <w:t>amplitud</w:t>
      </w:r>
      <w:r>
        <w:rPr>
          <w:color w:val="000000" w:themeColor="text1"/>
        </w:rPr>
        <w:t xml:space="preserve"> del PWM por parte del SG3525</w:t>
      </w:r>
      <w:r w:rsidR="00BD07EF">
        <w:rPr>
          <w:color w:val="000000" w:themeColor="text1"/>
        </w:rPr>
        <w:t xml:space="preserve"> que, durante el 84 % restante del periodo cargará a C3, escenario que claramente resulta favorable al incremento de carga en el capacitor.</w:t>
      </w:r>
    </w:p>
    <w:p w14:paraId="54BAF4F4" w14:textId="77777777" w:rsidR="00703AE2" w:rsidRPr="00BD07EF" w:rsidRDefault="00703AE2" w:rsidP="00690854">
      <w:pPr>
        <w:ind w:firstLine="0"/>
        <w:rPr>
          <w:sz w:val="12"/>
        </w:rPr>
      </w:pPr>
    </w:p>
    <w:p w14:paraId="7D56B773" w14:textId="00C228BA" w:rsidR="00460B91" w:rsidRDefault="006828A6" w:rsidP="004E66A7">
      <w:pPr>
        <w:pStyle w:val="Ttulo4"/>
        <w:numPr>
          <w:ilvl w:val="3"/>
          <w:numId w:val="1"/>
        </w:numPr>
      </w:pPr>
      <w:r>
        <w:t xml:space="preserve"> </w:t>
      </w:r>
      <w:r w:rsidR="00B85C28">
        <w:t xml:space="preserve">Análisis de rendimiento </w:t>
      </w:r>
    </w:p>
    <w:p w14:paraId="47575E23" w14:textId="18698744" w:rsidR="00690854" w:rsidRDefault="007E2A2A" w:rsidP="00690854">
      <w:r>
        <w:t>Finalmente, otro aspecto que característico a analizar del dispositivo es el rendimiento que manifiesta para los distintos regímenes</w:t>
      </w:r>
      <w:r w:rsidR="000E14F1">
        <w:t xml:space="preserve"> de funcionamiento,</w:t>
      </w:r>
      <w:r>
        <w:t xml:space="preserve"> para las distintas cargas de prueba. Esto también nos brindará información del consumo de potencia asociado a los componentes, circuitos asoc</w:t>
      </w:r>
      <w:r w:rsidR="000E14F1">
        <w:t>iados al micro</w:t>
      </w:r>
      <w:r>
        <w:t xml:space="preserve">controlador y Conversor i-V-I, </w:t>
      </w:r>
      <w:r w:rsidR="000E14F1">
        <w:t>consumo que es requerido p</w:t>
      </w:r>
      <w:r>
        <w:t>ara su funcionamiento y que no decanta en potencia efectiva sobre la carga.</w:t>
      </w:r>
    </w:p>
    <w:p w14:paraId="3D7997CD" w14:textId="1BA87FF8" w:rsidR="00A5188B" w:rsidRDefault="00A5188B" w:rsidP="00690854">
      <w:r>
        <w:t xml:space="preserve">En este sentido, del análisis de las tablas de datos se obtuvieron las diferencias de corriente entre el sistema en reposo y el sistema con una electroestimulación activa, como el presentado </w:t>
      </w:r>
      <w:r w:rsidRPr="00C469F9">
        <w:t xml:space="preserve">en la </w:t>
      </w:r>
      <w:r w:rsidRPr="00C469F9">
        <w:fldChar w:fldCharType="begin"/>
      </w:r>
      <w:r w:rsidRPr="00C469F9">
        <w:instrText xml:space="preserve"> REF _Ref185038796 \h </w:instrText>
      </w:r>
      <w:r w:rsidR="00C469F9">
        <w:instrText xml:space="preserve"> \* MERGEFORMAT </w:instrText>
      </w:r>
      <w:r w:rsidRPr="00C469F9">
        <w:fldChar w:fldCharType="separate"/>
      </w:r>
      <w:r w:rsidRPr="00C469F9">
        <w:rPr>
          <w:color w:val="000000" w:themeColor="text1"/>
        </w:rPr>
        <w:t xml:space="preserve">Tabla </w:t>
      </w:r>
      <w:r w:rsidRPr="00C469F9">
        <w:rPr>
          <w:color w:val="0070C0"/>
          <w:u w:val="single"/>
        </w:rPr>
        <w:t>(</w:t>
      </w:r>
      <w:r w:rsidRPr="00C469F9">
        <w:rPr>
          <w:noProof/>
          <w:color w:val="0070C0"/>
          <w:u w:val="single"/>
        </w:rPr>
        <w:t>3</w:t>
      </w:r>
      <w:r w:rsidRPr="00C469F9">
        <w:rPr>
          <w:color w:val="0070C0"/>
          <w:u w:val="single"/>
        </w:rPr>
        <w:noBreakHyphen/>
      </w:r>
      <w:r w:rsidRPr="00C469F9">
        <w:rPr>
          <w:noProof/>
          <w:color w:val="0070C0"/>
          <w:u w:val="single"/>
        </w:rPr>
        <w:t>8</w:t>
      </w:r>
      <w:r w:rsidRPr="00C469F9">
        <w:fldChar w:fldCharType="end"/>
      </w:r>
      <w:r w:rsidRPr="00C469F9">
        <w:rPr>
          <w:color w:val="0070C0"/>
          <w:u w:val="single"/>
        </w:rPr>
        <w:t>)</w:t>
      </w:r>
      <w:r w:rsidR="00A069A6" w:rsidRPr="00C469F9">
        <w:t>, a los fines de determinar cuál es la corriente que se incorpora al consumo desde el</w:t>
      </w:r>
      <w:r w:rsidR="00A069A6">
        <w:t xml:space="preserve"> banco de baterías principal, asociada específicamente a la electroestimulación activa y descontando la relacionada el funcionamiento del sistema en reposo</w:t>
      </w:r>
      <w:r w:rsidR="00C469F9">
        <w:t xml:space="preserve"> (∆Ii)</w:t>
      </w:r>
      <w:r w:rsidR="00A069A6">
        <w:t>. Realizando este análisis para las tres cargas de prueba, para cada CT, para toda la excursión del IDAC (promediando los ∆Ii para cada Tneg) se determinaron las potencias asociadas a dichos incrementos, resultando en sí la potencia demandada desde la fuente principal para entregarle una determinada potencia efectiva a la carga conectada a su salida.</w:t>
      </w:r>
    </w:p>
    <w:p w14:paraId="61F0ABEB" w14:textId="190A36CB" w:rsidR="003B66D4" w:rsidRDefault="00A069A6" w:rsidP="006828A6">
      <w:r>
        <w:lastRenderedPageBreak/>
        <w:t>La potencia efectiva sobre la carga se calculó para cada régimen de electroestimulación (estado del IDAC, valor de la carga</w:t>
      </w:r>
      <w:r w:rsidR="00C469F9">
        <w:t xml:space="preserve"> y </w:t>
      </w:r>
      <w:r>
        <w:t>CT seleccionado)</w:t>
      </w:r>
      <w:r w:rsidR="003B66D4">
        <w:t xml:space="preserve"> considerando la siguiente ecuación:</w:t>
      </w:r>
    </w:p>
    <w:p w14:paraId="507B7432" w14:textId="71244F7C" w:rsidR="003B66D4" w:rsidRDefault="003B66D4" w:rsidP="006828A6">
      <w:pPr>
        <w:ind w:firstLine="0"/>
        <w:jc w:val="right"/>
      </w:pPr>
      <m:oMath>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 xml:space="preserve">=R . </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neg</m:t>
                    </m:r>
                  </m:sub>
                  <m:sup>
                    <m:r>
                      <w:rPr>
                        <w:rFonts w:ascii="Cambria Math" w:hAnsi="Cambria Math"/>
                      </w:rPr>
                      <m:t>2</m:t>
                    </m:r>
                  </m:sup>
                </m:sSubSup>
                <m:r>
                  <w:rPr>
                    <w:rFonts w:ascii="Cambria Math" w:hAnsi="Cambria Math"/>
                  </w:rPr>
                  <m:t>.CT</m:t>
                </m:r>
              </m:e>
            </m:d>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pos</m:t>
                </m:r>
              </m:sub>
              <m:sup>
                <m:r>
                  <w:rPr>
                    <w:rFonts w:ascii="Cambria Math" w:hAnsi="Cambria Math"/>
                  </w:rPr>
                  <m:t>2</m:t>
                </m:r>
              </m:sup>
            </m:sSubSup>
            <m:d>
              <m:dPr>
                <m:ctrlPr>
                  <w:rPr>
                    <w:rFonts w:ascii="Cambria Math" w:hAnsi="Cambria Math"/>
                    <w:i/>
                  </w:rPr>
                </m:ctrlPr>
              </m:dPr>
              <m:e>
                <m:r>
                  <w:rPr>
                    <w:rFonts w:ascii="Cambria Math" w:hAnsi="Cambria Math"/>
                  </w:rPr>
                  <m:t>1-CT</m:t>
                </m:r>
              </m:e>
            </m:d>
          </m:e>
        </m:d>
        <m:r>
          <w:rPr>
            <w:rFonts w:ascii="Cambria Math" w:hAnsi="Cambria Math"/>
          </w:rPr>
          <m:t xml:space="preserve">    </m:t>
        </m:r>
      </m:oMath>
      <w:r w:rsidR="006828A6">
        <w:t xml:space="preserve">                                               (3-1)</w:t>
      </w:r>
    </w:p>
    <w:p w14:paraId="37E4CF35" w14:textId="62419C45" w:rsidR="006828A6" w:rsidRDefault="006828A6" w:rsidP="006828A6">
      <w:r>
        <w:t>La expresión de la Ec. (3-1) se deduce desde la definición de Potencia Media de una señal periódica</w:t>
      </w:r>
      <w:r w:rsidR="0019662D">
        <w:t>, considerando que la potencia de las fuentes V</w:t>
      </w:r>
      <w:r w:rsidR="0019662D" w:rsidRPr="0019662D">
        <w:rPr>
          <w:vertAlign w:val="subscript"/>
        </w:rPr>
        <w:t>AT</w:t>
      </w:r>
      <w:r w:rsidR="0019662D">
        <w:t xml:space="preserve">± provienen de la fuente principal que alimenta al </w:t>
      </w:r>
      <w:r w:rsidR="0019662D" w:rsidRPr="0019662D">
        <w:rPr>
          <w:i/>
        </w:rPr>
        <w:t>Bloque B</w:t>
      </w:r>
      <w:r w:rsidR="0019662D">
        <w:t xml:space="preserve">. Aplicando la integral por separado a los pulsos de corriente catódica y anódica, tratándose ambas de señales rectangulares cuyos anchos son complementarios en función del valor de CT para un periodo T dado, se obtiene una expresión que sólo depende de los valores de </w:t>
      </w:r>
      <w:r w:rsidR="0019662D" w:rsidRPr="0019662D">
        <w:rPr>
          <w:i/>
        </w:rPr>
        <w:t>Ipos</w:t>
      </w:r>
      <w:r w:rsidR="0019662D">
        <w:t xml:space="preserve">, </w:t>
      </w:r>
      <w:r w:rsidR="0019662D" w:rsidRPr="0019662D">
        <w:rPr>
          <w:i/>
        </w:rPr>
        <w:t>Ineg</w:t>
      </w:r>
      <w:r w:rsidR="0019662D">
        <w:t>, CT y la R aplicada.</w:t>
      </w:r>
    </w:p>
    <w:p w14:paraId="0A14E633" w14:textId="27D8B646" w:rsidR="0019662D" w:rsidRDefault="005C22AB" w:rsidP="006828A6">
      <w:r>
        <w:rPr>
          <w:noProof/>
          <w:lang w:val="es-AR"/>
        </w:rPr>
        <mc:AlternateContent>
          <mc:Choice Requires="wpg">
            <w:drawing>
              <wp:anchor distT="0" distB="0" distL="114300" distR="114300" simplePos="0" relativeHeight="252033024" behindDoc="0" locked="0" layoutInCell="1" allowOverlap="1" wp14:anchorId="690D537D" wp14:editId="263D5A02">
                <wp:simplePos x="0" y="0"/>
                <wp:positionH relativeFrom="margin">
                  <wp:align>center</wp:align>
                </wp:positionH>
                <wp:positionV relativeFrom="paragraph">
                  <wp:posOffset>767080</wp:posOffset>
                </wp:positionV>
                <wp:extent cx="4180840" cy="2910177"/>
                <wp:effectExtent l="0" t="19050" r="0" b="5080"/>
                <wp:wrapNone/>
                <wp:docPr id="451" name="Grupo 451"/>
                <wp:cNvGraphicFramePr/>
                <a:graphic xmlns:a="http://schemas.openxmlformats.org/drawingml/2006/main">
                  <a:graphicData uri="http://schemas.microsoft.com/office/word/2010/wordprocessingGroup">
                    <wpg:wgp>
                      <wpg:cNvGrpSpPr/>
                      <wpg:grpSpPr>
                        <a:xfrm>
                          <a:off x="0" y="0"/>
                          <a:ext cx="4180840" cy="2910177"/>
                          <a:chOff x="0" y="0"/>
                          <a:chExt cx="4180840" cy="2910177"/>
                        </a:xfrm>
                      </wpg:grpSpPr>
                      <pic:pic xmlns:pic="http://schemas.openxmlformats.org/drawingml/2006/picture">
                        <pic:nvPicPr>
                          <pic:cNvPr id="449" name="Imagen 449"/>
                          <pic:cNvPicPr>
                            <a:picLocks noChangeAspect="1"/>
                          </pic:cNvPicPr>
                        </pic:nvPicPr>
                        <pic:blipFill>
                          <a:blip r:embed="rId256">
                            <a:extLst>
                              <a:ext uri="{28A0092B-C50C-407E-A947-70E740481C1C}">
                                <a14:useLocalDpi xmlns:a14="http://schemas.microsoft.com/office/drawing/2010/main" val="0"/>
                              </a:ext>
                            </a:extLst>
                          </a:blip>
                          <a:srcRect/>
                          <a:stretch>
                            <a:fillRect/>
                          </a:stretch>
                        </pic:blipFill>
                        <pic:spPr bwMode="auto">
                          <a:xfrm>
                            <a:off x="143123" y="0"/>
                            <a:ext cx="3886835" cy="2512695"/>
                          </a:xfrm>
                          <a:prstGeom prst="rect">
                            <a:avLst/>
                          </a:prstGeom>
                          <a:noFill/>
                          <a:ln>
                            <a:solidFill>
                              <a:schemeClr val="tx1"/>
                            </a:solidFill>
                          </a:ln>
                        </pic:spPr>
                      </pic:pic>
                      <wps:wsp>
                        <wps:cNvPr id="450" name="Cuadro de texto 450"/>
                        <wps:cNvSpPr txBox="1"/>
                        <wps:spPr>
                          <a:xfrm>
                            <a:off x="0" y="2576195"/>
                            <a:ext cx="4180840" cy="333982"/>
                          </a:xfrm>
                          <a:prstGeom prst="rect">
                            <a:avLst/>
                          </a:prstGeom>
                          <a:solidFill>
                            <a:prstClr val="white"/>
                          </a:solidFill>
                          <a:ln>
                            <a:noFill/>
                          </a:ln>
                          <a:effectLst/>
                        </wps:spPr>
                        <wps:txbx>
                          <w:txbxContent>
                            <w:p w14:paraId="79813ADD" w14:textId="59513116" w:rsidR="00F73331" w:rsidRPr="005C22AB" w:rsidRDefault="00F73331" w:rsidP="005C22AB">
                              <w:pPr>
                                <w:pStyle w:val="Descripcin"/>
                                <w:ind w:firstLine="0"/>
                                <w:jc w:val="center"/>
                                <w:rPr>
                                  <w:i w:val="0"/>
                                  <w:noProof/>
                                  <w:color w:val="000000" w:themeColor="text1"/>
                                  <w:sz w:val="32"/>
                                  <w:szCs w:val="24"/>
                                </w:rPr>
                              </w:pPr>
                              <w:r w:rsidRPr="00267E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267E65">
                                <w:rPr>
                                  <w:color w:val="000000" w:themeColor="text1"/>
                                  <w:sz w:val="22"/>
                                </w:rPr>
                                <w:t>:</w:t>
                              </w:r>
                              <w:r w:rsidRPr="005C22AB">
                                <w:rPr>
                                  <w:i w:val="0"/>
                                  <w:color w:val="000000" w:themeColor="text1"/>
                                  <w:sz w:val="22"/>
                                </w:rPr>
                                <w:t xml:space="preserve"> Rendimiento promedio para cada valor de carga ensayado, en función del estado del IDAC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90D537D" id="Grupo 451" o:spid="_x0000_s1188" style="position:absolute;left:0;text-align:left;margin-left:0;margin-top:60.4pt;width:329.2pt;height:229.15pt;z-index:252033024;mso-position-horizontal:center;mso-position-horizontal-relative:margin;mso-height-relative:margin" coordsize="41808,29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">
                <v:shape id="Imagen 449" o:spid="_x0000_s1189" type="#_x0000_t75" style="position:absolute;left:1431;width:38868;height:25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R69/EAAAA3AAAAA8AAABkcnMvZG93bnJldi54bWxEj0GLwjAUhO/C/ofwFrxpuksR2zXK4iKo&#10;N6uHPT6aZ1vbvJQmavXXG0HwOMzMN8xs0ZtGXKhzlWUFX+MIBHFudcWFgsN+NZqCcB5ZY2OZFNzI&#10;wWL+MZhhqu2Vd3TJfCEChF2KCkrv21RKl5dk0I1tSxy8o+0M+iC7QuoOrwFuGvkdRRNpsOKwUGJL&#10;y5LyOjsbBVH8XyentvZ1Mtlust1yf/8r7koNP/vfHxCeev8Ov9prrSCOE3ieCUdAz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R69/EAAAA3AAAAA8AAAAAAAAAAAAAAAAA&#10;nwIAAGRycy9kb3ducmV2LnhtbFBLBQYAAAAABAAEAPcAAACQAwAAAAA=&#10;" stroked="t" strokecolor="black [3213]">
                  <v:imagedata r:id="rId257" o:title=""/>
                  <v:path arrowok="t"/>
                </v:shape>
                <v:shape id="Cuadro de texto 450" o:spid="_x0000_s1190" type="#_x0000_t202" style="position:absolute;top:25761;width:41808;height:3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o6ksMA&#10;AADcAAAADwAAAGRycy9kb3ducmV2LnhtbERPz2vCMBS+D/wfwhN2GZquOJFqFGcn7LAd2onnR/Ns&#10;i81LSaKt//1yGOz48f3e7EbTiTs531pW8DpPQBBXVrdcKzj9HGcrED4ga+wsk4IHedhtJ08bzLQd&#10;uKB7GWoRQ9hnqKAJoc+k9FVDBv3c9sSRu1hnMEToaqkdDjHcdDJNkqU02HJsaLCnQ0PVtbwZBcvc&#10;3YaCDy/56eMLv/s6Pb8/zko9T8f9GkSgMfyL/9yfWsHiLc6P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o6ksMAAADcAAAADwAAAAAAAAAAAAAAAACYAgAAZHJzL2Rv&#10;d25yZXYueG1sUEsFBgAAAAAEAAQA9QAAAIgDAAAAAA==&#10;" stroked="f">
                  <v:textbox inset="0,0,0,0">
                    <w:txbxContent>
                      <w:p w14:paraId="79813ADD" w14:textId="59513116" w:rsidR="00F73331" w:rsidRPr="005C22AB" w:rsidRDefault="00F73331" w:rsidP="005C22AB">
                        <w:pPr>
                          <w:pStyle w:val="Descripcin"/>
                          <w:ind w:firstLine="0"/>
                          <w:jc w:val="center"/>
                          <w:rPr>
                            <w:i w:val="0"/>
                            <w:noProof/>
                            <w:color w:val="000000" w:themeColor="text1"/>
                            <w:sz w:val="32"/>
                            <w:szCs w:val="24"/>
                          </w:rPr>
                        </w:pPr>
                        <w:r w:rsidRPr="00267E6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267E65">
                          <w:rPr>
                            <w:color w:val="000000" w:themeColor="text1"/>
                            <w:sz w:val="22"/>
                          </w:rPr>
                          <w:t>:</w:t>
                        </w:r>
                        <w:r w:rsidRPr="005C22AB">
                          <w:rPr>
                            <w:i w:val="0"/>
                            <w:color w:val="000000" w:themeColor="text1"/>
                            <w:sz w:val="22"/>
                          </w:rPr>
                          <w:t xml:space="preserve"> Rendimiento promedio para cada valor de carga ensayado, en función del estado del IDAC (Fuente: elaboración propia).</w:t>
                        </w:r>
                      </w:p>
                    </w:txbxContent>
                  </v:textbox>
                </v:shape>
                <w10:wrap anchorx="margin"/>
              </v:group>
            </w:pict>
          </mc:Fallback>
        </mc:AlternateContent>
      </w:r>
      <w:r w:rsidR="0019662D">
        <w:t xml:space="preserve">Realizando el cálculo de potencia sobre la carga para </w:t>
      </w:r>
      <w:r w:rsidR="0019662D" w:rsidRPr="0019662D">
        <w:t>cada valor</w:t>
      </w:r>
      <w:r>
        <w:t xml:space="preserve"> relevado</w:t>
      </w:r>
      <w:r w:rsidR="0019662D" w:rsidRPr="0019662D">
        <w:t xml:space="preserve"> (50 kΩ, 75 kΩ y 100 kΩ)</w:t>
      </w:r>
      <w:r>
        <w:t>, para cada CT y c</w:t>
      </w:r>
      <w:r w:rsidRPr="005C22AB">
        <w:t xml:space="preserve">onsiderando los valores de </w:t>
      </w:r>
      <w:r w:rsidRPr="005C22AB">
        <w:rPr>
          <w:i/>
        </w:rPr>
        <w:t>Ipos</w:t>
      </w:r>
      <w:r w:rsidRPr="005C22AB">
        <w:t xml:space="preserve"> e </w:t>
      </w:r>
      <w:r w:rsidRPr="005C22AB">
        <w:rPr>
          <w:i/>
        </w:rPr>
        <w:t>Ineg</w:t>
      </w:r>
      <w:r w:rsidRPr="005C22AB">
        <w:t xml:space="preserve"> promedios, presentados en la </w:t>
      </w:r>
      <w:r w:rsidRPr="005C22AB">
        <w:fldChar w:fldCharType="begin"/>
      </w:r>
      <w:r w:rsidRPr="005C22AB">
        <w:instrText xml:space="preserve"> REF _Ref185668482 \h </w:instrText>
      </w:r>
      <w:r>
        <w:instrText xml:space="preserve"> \* MERGEFORMAT </w:instrText>
      </w:r>
      <w:r w:rsidRPr="005C22AB">
        <w:fldChar w:fldCharType="separate"/>
      </w:r>
      <w:r>
        <w:rPr>
          <w:color w:val="000000" w:themeColor="text1"/>
        </w:rPr>
        <w:t>Fig.</w:t>
      </w:r>
      <w:r w:rsidRPr="005C22AB">
        <w:rPr>
          <w:color w:val="000000" w:themeColor="text1"/>
        </w:rPr>
        <w:t xml:space="preserve"> </w:t>
      </w:r>
      <w:r w:rsidRPr="005C22AB">
        <w:rPr>
          <w:color w:val="0070C0"/>
          <w:u w:val="single"/>
        </w:rPr>
        <w:t>(</w:t>
      </w:r>
      <w:r w:rsidRPr="005C22AB">
        <w:rPr>
          <w:noProof/>
          <w:color w:val="0070C0"/>
          <w:u w:val="single"/>
        </w:rPr>
        <w:t>3</w:t>
      </w:r>
      <w:r w:rsidRPr="005C22AB">
        <w:rPr>
          <w:color w:val="0070C0"/>
          <w:u w:val="single"/>
        </w:rPr>
        <w:noBreakHyphen/>
      </w:r>
      <w:r w:rsidRPr="005C22AB">
        <w:rPr>
          <w:noProof/>
          <w:color w:val="0070C0"/>
          <w:u w:val="single"/>
        </w:rPr>
        <w:t>24</w:t>
      </w:r>
      <w:r w:rsidRPr="005C22AB">
        <w:fldChar w:fldCharType="end"/>
      </w:r>
      <w:r w:rsidRPr="005C22AB">
        <w:rPr>
          <w:color w:val="0070C0"/>
          <w:u w:val="single"/>
        </w:rPr>
        <w:t>)</w:t>
      </w:r>
      <w:r w:rsidRPr="005C22AB">
        <w:t xml:space="preserve"> y </w:t>
      </w:r>
      <w:r w:rsidRPr="005C22AB">
        <w:fldChar w:fldCharType="begin"/>
      </w:r>
      <w:r w:rsidRPr="005C22AB">
        <w:instrText xml:space="preserve"> REF _Ref185687159 \h </w:instrText>
      </w:r>
      <w:r>
        <w:instrText xml:space="preserve"> \* MERGEFORMAT </w:instrText>
      </w:r>
      <w:r w:rsidRPr="005C22AB">
        <w:fldChar w:fldCharType="separate"/>
      </w:r>
      <w:r>
        <w:t>Fig.</w:t>
      </w:r>
      <w:r w:rsidRPr="005C22AB">
        <w:t xml:space="preserve"> </w:t>
      </w:r>
      <w:r w:rsidRPr="005C22AB">
        <w:rPr>
          <w:color w:val="0070C0"/>
          <w:u w:val="single"/>
        </w:rPr>
        <w:t>(</w:t>
      </w:r>
      <w:r w:rsidRPr="005C22AB">
        <w:rPr>
          <w:noProof/>
          <w:color w:val="0070C0"/>
          <w:u w:val="single"/>
        </w:rPr>
        <w:t>3</w:t>
      </w:r>
      <w:r w:rsidRPr="005C22AB">
        <w:rPr>
          <w:color w:val="0070C0"/>
          <w:u w:val="single"/>
        </w:rPr>
        <w:noBreakHyphen/>
      </w:r>
      <w:r w:rsidRPr="005C22AB">
        <w:rPr>
          <w:noProof/>
          <w:color w:val="0070C0"/>
          <w:u w:val="single"/>
        </w:rPr>
        <w:t>26</w:t>
      </w:r>
      <w:r w:rsidRPr="005C22AB">
        <w:fldChar w:fldCharType="end"/>
      </w:r>
      <w:r w:rsidRPr="005C22AB">
        <w:rPr>
          <w:color w:val="0070C0"/>
          <w:u w:val="single"/>
        </w:rPr>
        <w:t>)</w:t>
      </w:r>
      <w:r w:rsidRPr="005C22AB">
        <w:t xml:space="preserve">, se </w:t>
      </w:r>
      <w:r>
        <w:t>obtuvieron los resultados presentados en la FIGURA:</w:t>
      </w:r>
    </w:p>
    <w:p w14:paraId="428A3638" w14:textId="11B6AB5C" w:rsidR="005C22AB" w:rsidRDefault="005C22AB" w:rsidP="005C22AB">
      <w:pPr>
        <w:ind w:firstLine="0"/>
      </w:pPr>
    </w:p>
    <w:p w14:paraId="4B4EC88D" w14:textId="1E812A14" w:rsidR="005C22AB" w:rsidRPr="0019662D" w:rsidRDefault="005C22AB" w:rsidP="005C22AB">
      <w:pPr>
        <w:ind w:firstLine="0"/>
      </w:pPr>
    </w:p>
    <w:p w14:paraId="69003ED2" w14:textId="77777777" w:rsidR="003B66D4" w:rsidRDefault="003B66D4" w:rsidP="003B66D4">
      <w:pPr>
        <w:ind w:firstLine="0"/>
      </w:pPr>
    </w:p>
    <w:p w14:paraId="75AC7B89" w14:textId="77777777" w:rsidR="005C22AB" w:rsidRDefault="005C22AB" w:rsidP="003B66D4">
      <w:pPr>
        <w:ind w:firstLine="0"/>
      </w:pPr>
    </w:p>
    <w:p w14:paraId="78696786" w14:textId="77777777" w:rsidR="005C22AB" w:rsidRDefault="005C22AB" w:rsidP="003B66D4">
      <w:pPr>
        <w:ind w:firstLine="0"/>
      </w:pPr>
    </w:p>
    <w:p w14:paraId="7EB569A0" w14:textId="77777777" w:rsidR="005C22AB" w:rsidRDefault="005C22AB" w:rsidP="003B66D4">
      <w:pPr>
        <w:ind w:firstLine="0"/>
      </w:pPr>
    </w:p>
    <w:p w14:paraId="10A21956" w14:textId="77777777" w:rsidR="005C22AB" w:rsidRDefault="005C22AB" w:rsidP="003B66D4">
      <w:pPr>
        <w:ind w:firstLine="0"/>
      </w:pPr>
    </w:p>
    <w:p w14:paraId="35B2B59C" w14:textId="2FC0B1DD" w:rsidR="005C22AB" w:rsidRDefault="005C22AB" w:rsidP="003B66D4">
      <w:pPr>
        <w:ind w:firstLine="0"/>
      </w:pPr>
    </w:p>
    <w:p w14:paraId="23EDF272" w14:textId="77777777" w:rsidR="005C22AB" w:rsidRPr="00692D06" w:rsidRDefault="005C22AB" w:rsidP="003B66D4">
      <w:pPr>
        <w:ind w:firstLine="0"/>
        <w:rPr>
          <w:sz w:val="22"/>
        </w:rPr>
      </w:pPr>
    </w:p>
    <w:p w14:paraId="405776CD" w14:textId="6FE63C54" w:rsidR="00692D06" w:rsidRPr="00690854" w:rsidRDefault="00A91FFA" w:rsidP="00692D06">
      <w:r>
        <w:t xml:space="preserve">Como puede apreciarse del gráfico, el rendimiento máximo logrado fue del 25 %, para el caso de la carga de mayor </w:t>
      </w:r>
      <w:r w:rsidRPr="00A91FFA">
        <w:t>valor (R</w:t>
      </w:r>
      <w:r w:rsidRPr="00A91FFA">
        <w:rPr>
          <w:vertAlign w:val="subscript"/>
        </w:rPr>
        <w:t>L</w:t>
      </w:r>
      <w:r w:rsidRPr="00A91FFA">
        <w:t xml:space="preserve"> = 100 kΩ)</w:t>
      </w:r>
      <w:r>
        <w:t xml:space="preserve"> y con la misma lógica, para cada estado del IDAC (el cual define la amplitud de la señal de electroestimulación), el rendimiento para la R</w:t>
      </w:r>
      <w:r w:rsidRPr="00A91FFA">
        <w:rPr>
          <w:vertAlign w:val="subscript"/>
        </w:rPr>
        <w:t>L</w:t>
      </w:r>
      <w:r>
        <w:t xml:space="preserve"> mayor siempre resulta mayor. La evolución del rendimiento resulta lógica, dado que responde a una dinámica similar a un amplificador, el cual logra su máximo rendimient</w:t>
      </w:r>
      <w:r w:rsidR="00016933">
        <w:t>o</w:t>
      </w:r>
      <w:r w:rsidR="00692D06">
        <w:t xml:space="preserve"> </w:t>
      </w:r>
      <w:r>
        <w:t>cuando la amplitud de la señal que genera la potencia efectiva sobre la carga tiene su mayor amplitud.</w:t>
      </w:r>
      <w:r w:rsidR="00692D06">
        <w:t xml:space="preserve"> Por otro lado, al tratarse de una fuente de corriente y ser dicho parámetro constante para cualquier valor de carga, estando definida la potencia como P = I</w:t>
      </w:r>
      <w:r w:rsidR="00692D06" w:rsidRPr="00692D06">
        <w:rPr>
          <w:vertAlign w:val="superscript"/>
        </w:rPr>
        <w:t>2</w:t>
      </w:r>
      <w:r w:rsidR="00692D06">
        <w:t xml:space="preserve">.R, la potencia </w:t>
      </w:r>
      <w:r w:rsidR="001807BB">
        <w:t>disipada en R</w:t>
      </w:r>
      <w:r w:rsidR="001807BB" w:rsidRPr="001807BB">
        <w:rPr>
          <w:vertAlign w:val="subscript"/>
        </w:rPr>
        <w:t>L</w:t>
      </w:r>
      <w:r w:rsidR="00692D06">
        <w:t xml:space="preserve"> será</w:t>
      </w:r>
      <w:r w:rsidR="001807BB">
        <w:t xml:space="preserve"> directamente proporcional a su valor</w:t>
      </w:r>
      <w:r w:rsidR="00692D06">
        <w:t>, cuestión que se</w:t>
      </w:r>
      <w:r w:rsidR="001807BB">
        <w:t xml:space="preserve"> ve</w:t>
      </w:r>
      <w:r w:rsidR="00692D06">
        <w:t xml:space="preserve"> efectivamente representada en el gráfico.</w:t>
      </w:r>
    </w:p>
    <w:p w14:paraId="20F42C4C" w14:textId="3BC49F40" w:rsidR="00B85C28" w:rsidRDefault="00B85C28" w:rsidP="00690854">
      <w:pPr>
        <w:pStyle w:val="Ttulo2"/>
        <w:numPr>
          <w:ilvl w:val="1"/>
          <w:numId w:val="1"/>
        </w:numPr>
        <w:ind w:left="1843" w:right="849" w:hanging="567"/>
      </w:pPr>
      <w:bookmarkStart w:id="533" w:name="_Toc172884109"/>
      <w:r>
        <w:lastRenderedPageBreak/>
        <w:t xml:space="preserve">Electroestimulador: prueba piloto sobre </w:t>
      </w:r>
      <w:r w:rsidR="00690854" w:rsidRPr="00690854">
        <w:t>sujeto</w:t>
      </w:r>
      <w:r w:rsidRPr="00690854">
        <w:t xml:space="preserve"> sano</w:t>
      </w:r>
      <w:bookmarkEnd w:id="533"/>
    </w:p>
    <w:p w14:paraId="6D9F2A08" w14:textId="5561DFD4" w:rsidR="00080B8A" w:rsidRDefault="006946C5" w:rsidP="00080B8A">
      <w:r>
        <w:t>Como instancia final dentro de los ensayos realizados al Electroestimulador</w:t>
      </w:r>
      <w:r w:rsidR="00D677B3">
        <w:t>,</w:t>
      </w:r>
      <w:r>
        <w:t xml:space="preserve"> y a los fines de relevar y documentar su funcionamiento desde </w:t>
      </w:r>
      <w:r w:rsidR="00A52DA1">
        <w:t>la mayor cantidad de aspectos</w:t>
      </w:r>
      <w:r w:rsidR="00D677B3">
        <w:t xml:space="preserve"> posibles, resta</w:t>
      </w:r>
      <w:r w:rsidR="00A52DA1">
        <w:t xml:space="preserve"> por aplicar a su salida</w:t>
      </w:r>
      <w:r w:rsidR="00D677B3">
        <w:t xml:space="preserve"> y evaluar su desempeño en</w:t>
      </w:r>
      <w:r w:rsidR="00A52DA1">
        <w:t xml:space="preserve"> lo que </w:t>
      </w:r>
      <w:r w:rsidR="00D677B3">
        <w:t xml:space="preserve">eventualmente </w:t>
      </w:r>
      <w:r w:rsidR="00A52DA1">
        <w:t>será un</w:t>
      </w:r>
      <w:r w:rsidR="00D677B3">
        <w:t>a</w:t>
      </w:r>
      <w:r w:rsidR="00A52DA1">
        <w:t xml:space="preserve"> </w:t>
      </w:r>
      <w:r w:rsidR="00D677B3">
        <w:t>“</w:t>
      </w:r>
      <w:r w:rsidR="00A52DA1">
        <w:t>carga real</w:t>
      </w:r>
      <w:r w:rsidR="00D677B3">
        <w:t>”</w:t>
      </w:r>
      <w:r w:rsidR="00A52DA1">
        <w:t xml:space="preserve">, es decir una interfaz electrodo-piel a nivel de brazo y/o antebrazo, área donde típicamente </w:t>
      </w:r>
      <w:r w:rsidR="00D677B3">
        <w:t>será</w:t>
      </w:r>
      <w:r w:rsidR="00A52DA1">
        <w:t xml:space="preserve"> aplicado el dispositivo final, considerando una </w:t>
      </w:r>
      <w:r w:rsidR="00D677B3">
        <w:t>amputación transradial o transhumeral.</w:t>
      </w:r>
    </w:p>
    <w:p w14:paraId="26D4ACB9" w14:textId="350AFB0F" w:rsidR="00D677B3" w:rsidRPr="00080B8A" w:rsidRDefault="00D677B3" w:rsidP="00080B8A">
      <w:r>
        <w:t>Para ello se realizó una prueba piloto sobre un sujeto sano a los fines de registrar el funcionamiento en referencia a aspectos como: tipos de electrodos adecuados, posición, molestias generadas, sensaciones táctiles detectables, rangos de la señal en las que se manifiestan y correcto funcionamiento de la fuente de corriente ante la interfaz.</w:t>
      </w:r>
    </w:p>
    <w:p w14:paraId="30080C0F" w14:textId="69AD555A" w:rsidR="00B85C28" w:rsidRDefault="00B85C28" w:rsidP="005A564F">
      <w:pPr>
        <w:pStyle w:val="Ttulo3"/>
        <w:numPr>
          <w:ilvl w:val="2"/>
          <w:numId w:val="1"/>
        </w:numPr>
      </w:pPr>
      <w:bookmarkStart w:id="534" w:name="_Toc172884110"/>
      <w:r>
        <w:t>Características</w:t>
      </w:r>
      <w:r w:rsidR="008F359C">
        <w:t xml:space="preserve"> </w:t>
      </w:r>
      <w:r w:rsidR="00824B4D">
        <w:t xml:space="preserve">generales </w:t>
      </w:r>
      <w:r w:rsidR="008F359C" w:rsidRPr="00690854">
        <w:t>del ensayo</w:t>
      </w:r>
      <w:bookmarkEnd w:id="534"/>
    </w:p>
    <w:p w14:paraId="432D55D7" w14:textId="3EDF1333" w:rsidR="007E1017" w:rsidRDefault="00055283" w:rsidP="007E1017">
      <w:r>
        <w:t xml:space="preserve">Como primera medida, se registraron los datos característicos físicos a los fines de catalogar al sujeto de </w:t>
      </w:r>
      <w:r w:rsidRPr="00055283">
        <w:t xml:space="preserve">prueba, en la </w:t>
      </w:r>
      <w:r w:rsidRPr="00055283">
        <w:fldChar w:fldCharType="begin"/>
      </w:r>
      <w:r w:rsidRPr="00055283">
        <w:instrText xml:space="preserve"> REF _Ref185782933 \h </w:instrText>
      </w:r>
      <w:r>
        <w:instrText xml:space="preserve"> \* MERGEFORMAT </w:instrText>
      </w:r>
      <w:r w:rsidRPr="00055283">
        <w:fldChar w:fldCharType="separate"/>
      </w:r>
      <w:r w:rsidRPr="00055283">
        <w:rPr>
          <w:color w:val="000000" w:themeColor="text1"/>
        </w:rPr>
        <w:t xml:space="preserve">Tabla </w:t>
      </w:r>
      <w:r w:rsidRPr="00055283">
        <w:rPr>
          <w:color w:val="0070C0"/>
          <w:u w:val="single"/>
        </w:rPr>
        <w:t>(</w:t>
      </w:r>
      <w:r w:rsidRPr="00055283">
        <w:rPr>
          <w:noProof/>
          <w:color w:val="0070C0"/>
          <w:u w:val="single"/>
        </w:rPr>
        <w:t>3</w:t>
      </w:r>
      <w:r w:rsidRPr="00055283">
        <w:rPr>
          <w:color w:val="0070C0"/>
          <w:u w:val="single"/>
        </w:rPr>
        <w:noBreakHyphen/>
      </w:r>
      <w:r w:rsidRPr="00055283">
        <w:rPr>
          <w:noProof/>
          <w:color w:val="0070C0"/>
          <w:u w:val="single"/>
        </w:rPr>
        <w:t>11</w:t>
      </w:r>
      <w:r w:rsidRPr="00055283">
        <w:fldChar w:fldCharType="end"/>
      </w:r>
      <w:r w:rsidRPr="00055283">
        <w:rPr>
          <w:color w:val="0070C0"/>
          <w:u w:val="single"/>
        </w:rPr>
        <w:t>)</w:t>
      </w:r>
      <w:r w:rsidRPr="00055283">
        <w:t xml:space="preserve"> se presentan</w:t>
      </w:r>
      <w:r>
        <w:t xml:space="preserve"> los datos considerados relevantes:</w:t>
      </w:r>
    </w:p>
    <w:p w14:paraId="404B069B" w14:textId="1C6C0E30" w:rsidR="00055283" w:rsidRPr="00055283" w:rsidRDefault="00055283" w:rsidP="00055283">
      <w:pPr>
        <w:pStyle w:val="Descripcin"/>
        <w:keepNext/>
        <w:ind w:firstLine="0"/>
        <w:jc w:val="center"/>
        <w:rPr>
          <w:i w:val="0"/>
          <w:color w:val="000000" w:themeColor="text1"/>
          <w:sz w:val="22"/>
        </w:rPr>
      </w:pPr>
      <w:bookmarkStart w:id="535" w:name="_Ref185782933"/>
      <w:r w:rsidRPr="00055283">
        <w:rPr>
          <w:color w:val="000000" w:themeColor="text1"/>
          <w:sz w:val="22"/>
        </w:rPr>
        <w:t xml:space="preserve">Tabla </w:t>
      </w:r>
      <w:r w:rsidR="00176E96">
        <w:rPr>
          <w:color w:val="000000" w:themeColor="text1"/>
          <w:sz w:val="22"/>
        </w:rPr>
        <w:fldChar w:fldCharType="begin"/>
      </w:r>
      <w:r w:rsidR="00176E96">
        <w:rPr>
          <w:color w:val="000000" w:themeColor="text1"/>
          <w:sz w:val="22"/>
        </w:rPr>
        <w:instrText xml:space="preserve"> STYLEREF 1 \s </w:instrText>
      </w:r>
      <w:r w:rsidR="00176E96">
        <w:rPr>
          <w:color w:val="000000" w:themeColor="text1"/>
          <w:sz w:val="22"/>
        </w:rPr>
        <w:fldChar w:fldCharType="separate"/>
      </w:r>
      <w:r w:rsidR="00176E96">
        <w:rPr>
          <w:noProof/>
          <w:color w:val="000000" w:themeColor="text1"/>
          <w:sz w:val="22"/>
        </w:rPr>
        <w:t>3</w:t>
      </w:r>
      <w:r w:rsidR="00176E96">
        <w:rPr>
          <w:color w:val="000000" w:themeColor="text1"/>
          <w:sz w:val="22"/>
        </w:rPr>
        <w:fldChar w:fldCharType="end"/>
      </w:r>
      <w:r w:rsidR="00176E96">
        <w:rPr>
          <w:color w:val="000000" w:themeColor="text1"/>
          <w:sz w:val="22"/>
        </w:rPr>
        <w:noBreakHyphen/>
      </w:r>
      <w:r w:rsidR="00176E96">
        <w:rPr>
          <w:color w:val="000000" w:themeColor="text1"/>
          <w:sz w:val="22"/>
        </w:rPr>
        <w:fldChar w:fldCharType="begin"/>
      </w:r>
      <w:r w:rsidR="00176E96">
        <w:rPr>
          <w:color w:val="000000" w:themeColor="text1"/>
          <w:sz w:val="22"/>
        </w:rPr>
        <w:instrText xml:space="preserve"> SEQ Tabla \* ARABIC \s 1 </w:instrText>
      </w:r>
      <w:r w:rsidR="00176E96">
        <w:rPr>
          <w:color w:val="000000" w:themeColor="text1"/>
          <w:sz w:val="22"/>
        </w:rPr>
        <w:fldChar w:fldCharType="separate"/>
      </w:r>
      <w:r w:rsidR="00176E96">
        <w:rPr>
          <w:noProof/>
          <w:color w:val="000000" w:themeColor="text1"/>
          <w:sz w:val="22"/>
        </w:rPr>
        <w:t>11</w:t>
      </w:r>
      <w:r w:rsidR="00176E96">
        <w:rPr>
          <w:color w:val="000000" w:themeColor="text1"/>
          <w:sz w:val="22"/>
        </w:rPr>
        <w:fldChar w:fldCharType="end"/>
      </w:r>
      <w:bookmarkEnd w:id="535"/>
      <w:r w:rsidRPr="00055283">
        <w:rPr>
          <w:color w:val="000000" w:themeColor="text1"/>
          <w:sz w:val="22"/>
        </w:rPr>
        <w:t>:</w:t>
      </w:r>
      <w:r w:rsidRPr="00055283">
        <w:rPr>
          <w:i w:val="0"/>
          <w:color w:val="000000" w:themeColor="text1"/>
          <w:sz w:val="22"/>
        </w:rPr>
        <w:t xml:space="preserve"> Datos del sujeto de prueba piloto (Fuente: elaboración propia).</w:t>
      </w:r>
    </w:p>
    <w:tbl>
      <w:tblPr>
        <w:tblStyle w:val="Tablaconcuadrcula"/>
        <w:tblW w:w="5277" w:type="dxa"/>
        <w:jc w:val="center"/>
        <w:tblLook w:val="04A0" w:firstRow="1" w:lastRow="0" w:firstColumn="1" w:lastColumn="0" w:noHBand="0" w:noVBand="1"/>
      </w:tblPr>
      <w:tblGrid>
        <w:gridCol w:w="486"/>
        <w:gridCol w:w="1494"/>
        <w:gridCol w:w="1230"/>
        <w:gridCol w:w="1293"/>
        <w:gridCol w:w="774"/>
      </w:tblGrid>
      <w:tr w:rsidR="00055283" w14:paraId="66DC0A77" w14:textId="77777777" w:rsidTr="00055283">
        <w:trPr>
          <w:jc w:val="center"/>
        </w:trPr>
        <w:tc>
          <w:tcPr>
            <w:tcW w:w="486" w:type="dxa"/>
          </w:tcPr>
          <w:p w14:paraId="1A2EB6C8" w14:textId="4754441F" w:rsidR="00055283" w:rsidRPr="00055283" w:rsidRDefault="00055283" w:rsidP="00055283">
            <w:pPr>
              <w:ind w:firstLine="0"/>
              <w:jc w:val="center"/>
              <w:rPr>
                <w:b/>
              </w:rPr>
            </w:pPr>
            <w:r w:rsidRPr="00055283">
              <w:rPr>
                <w:b/>
              </w:rPr>
              <w:t>N°</w:t>
            </w:r>
          </w:p>
        </w:tc>
        <w:tc>
          <w:tcPr>
            <w:tcW w:w="1494" w:type="dxa"/>
          </w:tcPr>
          <w:p w14:paraId="0D26DA78" w14:textId="539E5430" w:rsidR="00055283" w:rsidRPr="00055283" w:rsidRDefault="00055283" w:rsidP="00055283">
            <w:pPr>
              <w:ind w:firstLine="0"/>
              <w:jc w:val="center"/>
              <w:rPr>
                <w:b/>
              </w:rPr>
            </w:pPr>
            <w:r w:rsidRPr="00055283">
              <w:rPr>
                <w:b/>
              </w:rPr>
              <w:t>Altura (cm)</w:t>
            </w:r>
          </w:p>
        </w:tc>
        <w:tc>
          <w:tcPr>
            <w:tcW w:w="1230" w:type="dxa"/>
          </w:tcPr>
          <w:p w14:paraId="2697EFD5" w14:textId="1C9F6BF7" w:rsidR="00055283" w:rsidRPr="00055283" w:rsidRDefault="00055283" w:rsidP="00055283">
            <w:pPr>
              <w:ind w:firstLine="0"/>
              <w:jc w:val="center"/>
              <w:rPr>
                <w:b/>
              </w:rPr>
            </w:pPr>
            <w:r w:rsidRPr="00055283">
              <w:rPr>
                <w:b/>
              </w:rPr>
              <w:t>Peso (Kg)</w:t>
            </w:r>
          </w:p>
        </w:tc>
        <w:tc>
          <w:tcPr>
            <w:tcW w:w="1293" w:type="dxa"/>
          </w:tcPr>
          <w:p w14:paraId="67711F9A" w14:textId="00B8ACDE" w:rsidR="00055283" w:rsidRPr="00055283" w:rsidRDefault="00055283" w:rsidP="00055283">
            <w:pPr>
              <w:ind w:firstLine="0"/>
              <w:jc w:val="center"/>
              <w:rPr>
                <w:b/>
              </w:rPr>
            </w:pPr>
            <w:r w:rsidRPr="00055283">
              <w:rPr>
                <w:b/>
              </w:rPr>
              <w:t>Género</w:t>
            </w:r>
          </w:p>
        </w:tc>
        <w:tc>
          <w:tcPr>
            <w:tcW w:w="774" w:type="dxa"/>
          </w:tcPr>
          <w:p w14:paraId="2DD887BC" w14:textId="4B6154C5" w:rsidR="00055283" w:rsidRPr="00055283" w:rsidRDefault="00055283" w:rsidP="00055283">
            <w:pPr>
              <w:ind w:firstLine="0"/>
              <w:jc w:val="center"/>
              <w:rPr>
                <w:b/>
              </w:rPr>
            </w:pPr>
            <w:r w:rsidRPr="00055283">
              <w:rPr>
                <w:b/>
              </w:rPr>
              <w:t>Edad</w:t>
            </w:r>
          </w:p>
        </w:tc>
      </w:tr>
      <w:tr w:rsidR="00055283" w14:paraId="10EA43BD" w14:textId="77777777" w:rsidTr="00055283">
        <w:trPr>
          <w:jc w:val="center"/>
        </w:trPr>
        <w:tc>
          <w:tcPr>
            <w:tcW w:w="486" w:type="dxa"/>
          </w:tcPr>
          <w:p w14:paraId="228A68E6" w14:textId="06C62F6F" w:rsidR="00055283" w:rsidRDefault="00055283" w:rsidP="00055283">
            <w:pPr>
              <w:ind w:firstLine="0"/>
              <w:jc w:val="center"/>
            </w:pPr>
            <w:r>
              <w:t>1</w:t>
            </w:r>
          </w:p>
        </w:tc>
        <w:tc>
          <w:tcPr>
            <w:tcW w:w="1494" w:type="dxa"/>
          </w:tcPr>
          <w:p w14:paraId="32E70816" w14:textId="7C108A1A" w:rsidR="00055283" w:rsidRDefault="00055283" w:rsidP="00055283">
            <w:pPr>
              <w:ind w:firstLine="0"/>
              <w:jc w:val="center"/>
            </w:pPr>
            <w:r>
              <w:t>174</w:t>
            </w:r>
          </w:p>
        </w:tc>
        <w:tc>
          <w:tcPr>
            <w:tcW w:w="1230" w:type="dxa"/>
          </w:tcPr>
          <w:p w14:paraId="642E073C" w14:textId="2AFDA2DF" w:rsidR="00055283" w:rsidRDefault="00055283" w:rsidP="00055283">
            <w:pPr>
              <w:ind w:firstLine="0"/>
              <w:jc w:val="center"/>
            </w:pPr>
            <w:r>
              <w:t>87</w:t>
            </w:r>
          </w:p>
        </w:tc>
        <w:tc>
          <w:tcPr>
            <w:tcW w:w="1293" w:type="dxa"/>
          </w:tcPr>
          <w:p w14:paraId="2A569278" w14:textId="47CC826F" w:rsidR="00055283" w:rsidRDefault="00055283" w:rsidP="00055283">
            <w:pPr>
              <w:ind w:firstLine="0"/>
              <w:jc w:val="center"/>
            </w:pPr>
            <w:r>
              <w:t>Masculino</w:t>
            </w:r>
          </w:p>
        </w:tc>
        <w:tc>
          <w:tcPr>
            <w:tcW w:w="774" w:type="dxa"/>
          </w:tcPr>
          <w:p w14:paraId="54D8816E" w14:textId="6D5C8DDE" w:rsidR="00055283" w:rsidRDefault="00055283" w:rsidP="00055283">
            <w:pPr>
              <w:ind w:firstLine="0"/>
              <w:jc w:val="center"/>
            </w:pPr>
            <w:r>
              <w:t>38</w:t>
            </w:r>
          </w:p>
        </w:tc>
      </w:tr>
    </w:tbl>
    <w:p w14:paraId="46F559C4" w14:textId="77777777" w:rsidR="00055283" w:rsidRPr="00394813" w:rsidRDefault="00055283" w:rsidP="00394813">
      <w:pPr>
        <w:rPr>
          <w:sz w:val="2"/>
        </w:rPr>
      </w:pPr>
    </w:p>
    <w:p w14:paraId="30E27FE5" w14:textId="458D7BA4" w:rsidR="00394813" w:rsidRDefault="00394813" w:rsidP="00394813">
      <w:r>
        <w:rPr>
          <w:noProof/>
          <w:lang w:val="es-AR"/>
        </w:rPr>
        <mc:AlternateContent>
          <mc:Choice Requires="wpg">
            <w:drawing>
              <wp:anchor distT="0" distB="0" distL="114300" distR="114300" simplePos="0" relativeHeight="252049408" behindDoc="0" locked="0" layoutInCell="1" allowOverlap="1" wp14:anchorId="37B2EC9C" wp14:editId="1AB2C23D">
                <wp:simplePos x="0" y="0"/>
                <wp:positionH relativeFrom="margin">
                  <wp:align>center</wp:align>
                </wp:positionH>
                <wp:positionV relativeFrom="paragraph">
                  <wp:posOffset>1769110</wp:posOffset>
                </wp:positionV>
                <wp:extent cx="5280466" cy="2600077"/>
                <wp:effectExtent l="19050" t="19050" r="15875" b="0"/>
                <wp:wrapNone/>
                <wp:docPr id="466" name="Grupo 466"/>
                <wp:cNvGraphicFramePr/>
                <a:graphic xmlns:a="http://schemas.openxmlformats.org/drawingml/2006/main">
                  <a:graphicData uri="http://schemas.microsoft.com/office/word/2010/wordprocessingGroup">
                    <wpg:wgp>
                      <wpg:cNvGrpSpPr/>
                      <wpg:grpSpPr>
                        <a:xfrm>
                          <a:off x="0" y="0"/>
                          <a:ext cx="5280466" cy="2600077"/>
                          <a:chOff x="-1263" y="0"/>
                          <a:chExt cx="5376234" cy="2663687"/>
                        </a:xfrm>
                      </wpg:grpSpPr>
                      <wpg:grpSp>
                        <wpg:cNvPr id="463" name="Grupo 463"/>
                        <wpg:cNvGrpSpPr/>
                        <wpg:grpSpPr>
                          <a:xfrm>
                            <a:off x="-1263" y="0"/>
                            <a:ext cx="5368393" cy="2256845"/>
                            <a:chOff x="-1353" y="0"/>
                            <a:chExt cx="5750560" cy="2407920"/>
                          </a:xfrm>
                        </wpg:grpSpPr>
                        <pic:pic xmlns:pic="http://schemas.openxmlformats.org/drawingml/2006/picture">
                          <pic:nvPicPr>
                            <pic:cNvPr id="461" name="Imagen 461"/>
                            <pic:cNvPicPr>
                              <a:picLocks noChangeAspect="1"/>
                            </pic:cNvPicPr>
                          </pic:nvPicPr>
                          <pic:blipFill rotWithShape="1">
                            <a:blip r:embed="rId258" cstate="print">
                              <a:extLst>
                                <a:ext uri="{28A0092B-C50C-407E-A947-70E740481C1C}">
                                  <a14:useLocalDpi xmlns:a14="http://schemas.microsoft.com/office/drawing/2010/main" val="0"/>
                                </a:ext>
                              </a:extLst>
                            </a:blip>
                            <a:srcRect t="22932" b="18278"/>
                            <a:stretch/>
                          </pic:blipFill>
                          <pic:spPr bwMode="auto">
                            <a:xfrm>
                              <a:off x="-1353" y="0"/>
                              <a:ext cx="3062605" cy="240030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462" name="Imagen 462"/>
                            <pic:cNvPicPr>
                              <a:picLocks noChangeAspect="1"/>
                            </pic:cNvPicPr>
                          </pic:nvPicPr>
                          <pic:blipFill rotWithShape="1">
                            <a:blip r:embed="rId259" cstate="print">
                              <a:extLst>
                                <a:ext uri="{28A0092B-C50C-407E-A947-70E740481C1C}">
                                  <a14:useLocalDpi xmlns:a14="http://schemas.microsoft.com/office/drawing/2010/main" val="0"/>
                                </a:ext>
                              </a:extLst>
                            </a:blip>
                            <a:srcRect t="14696" b="18120"/>
                            <a:stretch/>
                          </pic:blipFill>
                          <pic:spPr bwMode="auto">
                            <a:xfrm>
                              <a:off x="3061252" y="0"/>
                              <a:ext cx="2687955" cy="2407920"/>
                            </a:xfrm>
                            <a:prstGeom prst="rect">
                              <a:avLst/>
                            </a:prstGeom>
                            <a:ln>
                              <a:solidFill>
                                <a:schemeClr val="tx1"/>
                              </a:solidFill>
                            </a:ln>
                            <a:extLst>
                              <a:ext uri="{53640926-AAD7-44D8-BBD7-CCE9431645EC}">
                                <a14:shadowObscured xmlns:a14="http://schemas.microsoft.com/office/drawing/2010/main"/>
                              </a:ext>
                            </a:extLst>
                          </pic:spPr>
                        </pic:pic>
                      </wpg:grpSp>
                      <wps:wsp>
                        <wps:cNvPr id="465" name="Cuadro de texto 465"/>
                        <wps:cNvSpPr txBox="1"/>
                        <wps:spPr>
                          <a:xfrm>
                            <a:off x="7951" y="2313829"/>
                            <a:ext cx="5367020" cy="349858"/>
                          </a:xfrm>
                          <a:prstGeom prst="rect">
                            <a:avLst/>
                          </a:prstGeom>
                          <a:solidFill>
                            <a:prstClr val="white"/>
                          </a:solidFill>
                          <a:ln>
                            <a:noFill/>
                          </a:ln>
                          <a:effectLst/>
                        </wps:spPr>
                        <wps:txbx>
                          <w:txbxContent>
                            <w:p w14:paraId="54BE6652" w14:textId="3D8C2A62" w:rsidR="00F73331" w:rsidRPr="00394813" w:rsidRDefault="00F73331" w:rsidP="00394813">
                              <w:pPr>
                                <w:pStyle w:val="Descripcin"/>
                                <w:ind w:firstLine="0"/>
                                <w:jc w:val="center"/>
                                <w:rPr>
                                  <w:i w:val="0"/>
                                  <w:noProof/>
                                  <w:color w:val="000000" w:themeColor="text1"/>
                                  <w:sz w:val="32"/>
                                  <w:szCs w:val="24"/>
                                </w:rPr>
                              </w:pPr>
                              <w:bookmarkStart w:id="536" w:name="_Ref185783606"/>
                              <w:r w:rsidRPr="0039481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536"/>
                              <w:r w:rsidRPr="00394813">
                                <w:rPr>
                                  <w:color w:val="000000" w:themeColor="text1"/>
                                  <w:sz w:val="22"/>
                                </w:rPr>
                                <w:t>:</w:t>
                              </w:r>
                              <w:r w:rsidRPr="00394813">
                                <w:rPr>
                                  <w:i w:val="0"/>
                                  <w:color w:val="000000" w:themeColor="text1"/>
                                  <w:sz w:val="22"/>
                                </w:rPr>
                                <w:t xml:space="preserve"> Electrodos utilizados en el ensayo, adhesivos de Ag/AgCl (izquierda) y de goma conductiva (derech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B2EC9C" id="Grupo 466" o:spid="_x0000_s1191" style="position:absolute;left:0;text-align:left;margin-left:0;margin-top:139.3pt;width:415.8pt;height:204.75pt;z-index:252049408;mso-position-horizontal:center;mso-position-horizontal-relative:margin;mso-width-relative:margin;mso-height-relative:margin" coordorigin="-12" coordsize="53762,266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">
                <v:group id="Grupo 463" o:spid="_x0000_s1192" style="position:absolute;left:-12;width:53683;height:22568" coordorigin="-13" coordsize="57505,240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Imagen 461" o:spid="_x0000_s1193" type="#_x0000_t75" style="position:absolute;left:-13;width:3062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F3Z/FAAAA3AAAAA8AAABkcnMvZG93bnJldi54bWxEj0FrwkAUhO+F/oflCb3VjVJDia4iQlFo&#10;D2oq4u2RfWaD2bchu2ry77sFweMw880ws0Vna3Gj1leOFYyGCQjiwumKSwW/+df7JwgfkDXWjklB&#10;Tx4W89eXGWba3XlHt30oRSxhn6ECE0KTSekLQxb90DXE0Tu71mKIsi2lbvEey20tx0mSSosVxwWD&#10;Da0MFZf91Sr4OFz7fLvRppjgabJOv/vjz3al1NugW05BBOrCM/ygNzpy6Qj+z8Qj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xd2fxQAAANwAAAAPAAAAAAAAAAAAAAAA&#10;AJ8CAABkcnMvZG93bnJldi54bWxQSwUGAAAAAAQABAD3AAAAkQMAAAAA&#10;" stroked="t" strokecolor="black [3213]">
                    <v:imagedata r:id="rId260" o:title="" croptop="15029f" cropbottom="11979f"/>
                    <v:path arrowok="t"/>
                  </v:shape>
                  <v:shape id="Imagen 462" o:spid="_x0000_s1194" type="#_x0000_t75" style="position:absolute;left:30612;width:26880;height:240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8zsDFAAAA3AAAAA8AAABkcnMvZG93bnJldi54bWxEj81qwzAQhO+FvoPYQm6N3CSY4kYJpcWQ&#10;kFwal54Xa2M7sVZGkn/69lUg0OMwM98w6+1kWjGQ841lBS/zBARxaXXDlYLvIn9+BeEDssbWMin4&#10;JQ/bzePDGjNtR/6i4RQqESHsM1RQh9BlUvqyJoN+bjvi6J2tMxiidJXUDscIN61cJEkqDTYcF2rs&#10;6KOm8nrqjYL8cqz6vV72n/ngwiH9KYrjeFFq9jS9v4EINIX/8L290wpW6QJuZ+IR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vM7AxQAAANwAAAAPAAAAAAAAAAAAAAAA&#10;AJ8CAABkcnMvZG93bnJldi54bWxQSwUGAAAAAAQABAD3AAAAkQMAAAAA&#10;" stroked="t" strokecolor="black [3213]">
                    <v:imagedata r:id="rId261" o:title="" croptop="9631f" cropbottom="11875f"/>
                    <v:path arrowok="t"/>
                  </v:shape>
                </v:group>
                <v:shape id="Cuadro de texto 465" o:spid="_x0000_s1195" type="#_x0000_t202" style="position:absolute;left:79;top:23138;width:53670;height:3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FTt8UA&#10;AADcAAAADwAAAGRycy9kb3ducmV2LnhtbESPQWvCQBSE70L/w/IEL6KbShskukqrFjy0h1jx/Mg+&#10;k2D2bdhdTfz3bqHgcZiZb5jlujeNuJHztWUFr9MEBHFhdc2lguPv12QOwgdkjY1lUnAnD+vVy2CJ&#10;mbYd53Q7hFJECPsMFVQhtJmUvqjIoJ/aljh6Z+sMhihdKbXDLsJNI2dJkkqDNceFClvaVFRcDlej&#10;IN26a5fzZrw97r7xpy1np8/7SanRsP9YgAjUh2f4v73XCt7Sd/g7E4+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VO3xQAAANwAAAAPAAAAAAAAAAAAAAAAAJgCAABkcnMv&#10;ZG93bnJldi54bWxQSwUGAAAAAAQABAD1AAAAigMAAAAA&#10;" stroked="f">
                  <v:textbox inset="0,0,0,0">
                    <w:txbxContent>
                      <w:p w14:paraId="54BE6652" w14:textId="3D8C2A62" w:rsidR="00F73331" w:rsidRPr="00394813" w:rsidRDefault="00F73331" w:rsidP="00394813">
                        <w:pPr>
                          <w:pStyle w:val="Descripcin"/>
                          <w:ind w:firstLine="0"/>
                          <w:jc w:val="center"/>
                          <w:rPr>
                            <w:i w:val="0"/>
                            <w:noProof/>
                            <w:color w:val="000000" w:themeColor="text1"/>
                            <w:sz w:val="32"/>
                            <w:szCs w:val="24"/>
                          </w:rPr>
                        </w:pPr>
                        <w:bookmarkStart w:id="537" w:name="_Ref185783606"/>
                        <w:r w:rsidRPr="0039481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537"/>
                        <w:r w:rsidRPr="00394813">
                          <w:rPr>
                            <w:color w:val="000000" w:themeColor="text1"/>
                            <w:sz w:val="22"/>
                          </w:rPr>
                          <w:t>:</w:t>
                        </w:r>
                        <w:r w:rsidRPr="00394813">
                          <w:rPr>
                            <w:i w:val="0"/>
                            <w:color w:val="000000" w:themeColor="text1"/>
                            <w:sz w:val="22"/>
                          </w:rPr>
                          <w:t xml:space="preserve"> Electrodos utilizados en el ensayo, adhesivos de Ag/AgCl (izquierda) y de goma conductiva (derecha)</w:t>
                        </w:r>
                      </w:p>
                    </w:txbxContent>
                  </v:textbox>
                </v:shape>
                <w10:wrap anchorx="margin"/>
              </v:group>
            </w:pict>
          </mc:Fallback>
        </mc:AlternateContent>
      </w:r>
      <w:r>
        <w:t xml:space="preserve">Para las pruebas, se implementaron dos tipos de electrodos; por un lado electrodos de goma conductiva, utilizados típicamente en terapias de electroestimulación kinesiológica y los cuales requieren la aplicación de gel conductivo para mejorar las características de impedancia de contacto y un medio mecánico (manda con abrojos por ejemplos) para mantenerlos fijos; y por otro, electrodos adhesivos de Ag/AgCl, para los que no es necesaria la aplicación de gel externo ni tampoco de un medio mecánico para su fijación. En </w:t>
      </w:r>
      <w:r w:rsidRPr="00394813">
        <w:rPr>
          <w:color w:val="000000" w:themeColor="text1"/>
        </w:rPr>
        <w:t xml:space="preserve">la </w:t>
      </w:r>
      <w:r w:rsidRPr="00394813">
        <w:rPr>
          <w:color w:val="000000" w:themeColor="text1"/>
        </w:rPr>
        <w:fldChar w:fldCharType="begin"/>
      </w:r>
      <w:r w:rsidRPr="00394813">
        <w:rPr>
          <w:color w:val="000000" w:themeColor="text1"/>
        </w:rPr>
        <w:instrText xml:space="preserve"> REF _Ref185783606 \h </w:instrText>
      </w:r>
      <w:r w:rsidRPr="00394813">
        <w:rPr>
          <w:color w:val="000000" w:themeColor="text1"/>
        </w:rPr>
      </w:r>
      <w:r w:rsidRPr="00394813">
        <w:rPr>
          <w:color w:val="000000" w:themeColor="text1"/>
        </w:rPr>
        <w:instrText xml:space="preserve"> \* MERGEFORMAT </w:instrText>
      </w:r>
      <w:r w:rsidRPr="00394813">
        <w:rPr>
          <w:color w:val="000000" w:themeColor="text1"/>
        </w:rPr>
        <w:fldChar w:fldCharType="separate"/>
      </w:r>
      <w:r w:rsidRPr="00394813">
        <w:rPr>
          <w:color w:val="000000" w:themeColor="text1"/>
        </w:rPr>
        <w:t xml:space="preserve">Fig. </w:t>
      </w:r>
      <w:r w:rsidRPr="00394813">
        <w:rPr>
          <w:color w:val="0070C0"/>
          <w:u w:val="single"/>
        </w:rPr>
        <w:t>(</w:t>
      </w:r>
      <w:r w:rsidRPr="00394813">
        <w:rPr>
          <w:noProof/>
          <w:color w:val="0070C0"/>
          <w:u w:val="single"/>
        </w:rPr>
        <w:t>3</w:t>
      </w:r>
      <w:r w:rsidRPr="00394813">
        <w:rPr>
          <w:color w:val="0070C0"/>
          <w:u w:val="single"/>
        </w:rPr>
        <w:noBreakHyphen/>
      </w:r>
      <w:r w:rsidRPr="00394813">
        <w:rPr>
          <w:noProof/>
          <w:color w:val="0070C0"/>
          <w:u w:val="single"/>
        </w:rPr>
        <w:t>30</w:t>
      </w:r>
      <w:r w:rsidRPr="00394813">
        <w:rPr>
          <w:color w:val="000000" w:themeColor="text1"/>
        </w:rPr>
        <w:fldChar w:fldCharType="end"/>
      </w:r>
      <w:r w:rsidRPr="00394813">
        <w:rPr>
          <w:color w:val="0070C0"/>
          <w:u w:val="single"/>
        </w:rPr>
        <w:t>)</w:t>
      </w:r>
      <w:r w:rsidRPr="00394813">
        <w:rPr>
          <w:color w:val="000000" w:themeColor="text1"/>
        </w:rPr>
        <w:t xml:space="preserve"> se </w:t>
      </w:r>
      <w:r>
        <w:t>presentan los electrodos utilizados y la zona seleccionada para la electroestimulación.</w:t>
      </w:r>
    </w:p>
    <w:p w14:paraId="52CE3D57" w14:textId="44F5F6FC" w:rsidR="00394813" w:rsidRDefault="00394813" w:rsidP="00055283">
      <w:pPr>
        <w:ind w:firstLine="0"/>
      </w:pPr>
    </w:p>
    <w:p w14:paraId="6782FC2A" w14:textId="2C25E390" w:rsidR="00F205B0" w:rsidRDefault="00F205B0" w:rsidP="007E1017"/>
    <w:p w14:paraId="2710B897" w14:textId="1FBFBB2D" w:rsidR="00F205B0" w:rsidRDefault="00F205B0" w:rsidP="007E1017"/>
    <w:p w14:paraId="478650D2" w14:textId="55C21579" w:rsidR="00F205B0" w:rsidRDefault="00F205B0" w:rsidP="007E1017"/>
    <w:p w14:paraId="06D76B93" w14:textId="77777777" w:rsidR="00F205B0" w:rsidRDefault="00F205B0" w:rsidP="007E1017"/>
    <w:p w14:paraId="73EE7C4A" w14:textId="36E67AB1" w:rsidR="00F205B0" w:rsidRPr="007E1017" w:rsidRDefault="00F205B0" w:rsidP="00824B4D">
      <w:pPr>
        <w:ind w:firstLine="0"/>
      </w:pPr>
    </w:p>
    <w:p w14:paraId="550B9A3A" w14:textId="02169322" w:rsidR="00597630" w:rsidRDefault="008F359C" w:rsidP="005A564F">
      <w:pPr>
        <w:pStyle w:val="Ttulo3"/>
        <w:numPr>
          <w:ilvl w:val="2"/>
          <w:numId w:val="1"/>
        </w:numPr>
      </w:pPr>
      <w:bookmarkStart w:id="538" w:name="_Toc172884111"/>
      <w:r>
        <w:lastRenderedPageBreak/>
        <w:t>Banco de pruebas</w:t>
      </w:r>
      <w:bookmarkEnd w:id="538"/>
    </w:p>
    <w:p w14:paraId="4ED99F40" w14:textId="203A57D4" w:rsidR="007E1017" w:rsidRDefault="007E1017" w:rsidP="007E1017">
      <w:r>
        <w:t xml:space="preserve">A continuación se detallarán las </w:t>
      </w:r>
      <w:r w:rsidR="005E3A1E">
        <w:t xml:space="preserve">características específicas de la prueba piloto realizada con </w:t>
      </w:r>
      <w:r>
        <w:t>el dispositivo</w:t>
      </w:r>
      <w:r w:rsidR="005E3A1E">
        <w:t xml:space="preserve"> diseñado sobre un sujeto sano</w:t>
      </w:r>
      <w:r w:rsidR="00824B4D">
        <w:t xml:space="preserve"> (no amputado)</w:t>
      </w:r>
      <w:r>
        <w:t>.</w:t>
      </w:r>
    </w:p>
    <w:p w14:paraId="0DBF43FA" w14:textId="77777777" w:rsidR="007E1017" w:rsidRPr="009B7527" w:rsidRDefault="007E1017" w:rsidP="007E1017">
      <w:pPr>
        <w:rPr>
          <w:u w:val="single"/>
        </w:rPr>
      </w:pPr>
      <w:r w:rsidRPr="009B7527">
        <w:rPr>
          <w:u w:val="single"/>
        </w:rPr>
        <w:t xml:space="preserve">OBJETIVOS: </w:t>
      </w:r>
    </w:p>
    <w:p w14:paraId="7274CC3F" w14:textId="77777777" w:rsidR="005E3A1E" w:rsidRDefault="005E3A1E" w:rsidP="005E3A1E">
      <w:pPr>
        <w:pStyle w:val="Prrafodelista"/>
        <w:numPr>
          <w:ilvl w:val="0"/>
          <w:numId w:val="25"/>
        </w:numPr>
      </w:pPr>
      <w:r>
        <w:t>Documentar el funcionamiento del equipo en condiciones reales.</w:t>
      </w:r>
    </w:p>
    <w:p w14:paraId="05CC71AB" w14:textId="77777777" w:rsidR="005E3A1E" w:rsidRDefault="005E3A1E" w:rsidP="005E3A1E">
      <w:pPr>
        <w:pStyle w:val="Prrafodelista"/>
        <w:numPr>
          <w:ilvl w:val="0"/>
          <w:numId w:val="25"/>
        </w:numPr>
      </w:pPr>
      <w:r>
        <w:t>Evaluar la eficacia de la estimulación táctil no invasiva sobre los mecanorreceptores de la piel.</w:t>
      </w:r>
    </w:p>
    <w:p w14:paraId="0F316C70" w14:textId="77777777" w:rsidR="005E3A1E" w:rsidRDefault="005E3A1E" w:rsidP="005E3A1E">
      <w:pPr>
        <w:pStyle w:val="Prrafodelista"/>
        <w:numPr>
          <w:ilvl w:val="0"/>
          <w:numId w:val="25"/>
        </w:numPr>
      </w:pPr>
      <w:r>
        <w:t>Garantizar la seguridad y el confort del usuario.</w:t>
      </w:r>
    </w:p>
    <w:p w14:paraId="2086A955" w14:textId="77777777" w:rsidR="007E1017" w:rsidRDefault="007E1017" w:rsidP="007E1017">
      <w:r w:rsidRPr="009B7527">
        <w:rPr>
          <w:u w:val="single"/>
        </w:rPr>
        <w:t>COMPONENTES</w:t>
      </w:r>
      <w:r>
        <w:t>:</w:t>
      </w:r>
    </w:p>
    <w:p w14:paraId="554CF131" w14:textId="3F4D808A" w:rsidR="005E3A1E" w:rsidRPr="00110F82" w:rsidRDefault="005E3A1E" w:rsidP="005E3A1E">
      <w:pPr>
        <w:pStyle w:val="Prrafodelista"/>
        <w:numPr>
          <w:ilvl w:val="0"/>
          <w:numId w:val="26"/>
        </w:numPr>
        <w:rPr>
          <w:i/>
        </w:rPr>
      </w:pPr>
      <w:r w:rsidRPr="00110F82">
        <w:rPr>
          <w:u w:val="single"/>
        </w:rPr>
        <w:t>Electrodos</w:t>
      </w:r>
      <w:r>
        <w:t xml:space="preserve">: </w:t>
      </w:r>
      <w:r w:rsidR="00110F82" w:rsidRPr="00110F82">
        <w:rPr>
          <w:i/>
        </w:rPr>
        <w:t>adhesivos descartables de plata/cloruro de plata  y de goma conductiva.</w:t>
      </w:r>
      <w:r w:rsidRPr="00110F82">
        <w:rPr>
          <w:i/>
        </w:rPr>
        <w:t xml:space="preserve"> </w:t>
      </w:r>
    </w:p>
    <w:p w14:paraId="08D026B4" w14:textId="76C844D4" w:rsidR="005E3A1E" w:rsidRPr="00110F82" w:rsidRDefault="00110F82" w:rsidP="005E3A1E">
      <w:pPr>
        <w:pStyle w:val="Prrafodelista"/>
        <w:numPr>
          <w:ilvl w:val="0"/>
          <w:numId w:val="26"/>
        </w:numPr>
        <w:rPr>
          <w:i/>
        </w:rPr>
      </w:pPr>
      <w:r>
        <w:rPr>
          <w:u w:val="single"/>
        </w:rPr>
        <w:t>Gel conductor</w:t>
      </w:r>
      <w:r w:rsidR="005E3A1E" w:rsidRPr="00110F82">
        <w:rPr>
          <w:u w:val="single"/>
        </w:rPr>
        <w:t>:</w:t>
      </w:r>
      <w:r w:rsidR="005E3A1E">
        <w:t xml:space="preserve"> </w:t>
      </w:r>
      <w:r>
        <w:rPr>
          <w:i/>
        </w:rPr>
        <w:t>a</w:t>
      </w:r>
      <w:r w:rsidRPr="00110F82">
        <w:rPr>
          <w:i/>
        </w:rPr>
        <w:t>plicado sólo para las pruebas con electrodos de goma conductiva.</w:t>
      </w:r>
    </w:p>
    <w:p w14:paraId="691AE78F" w14:textId="77777777" w:rsidR="007E1017" w:rsidRDefault="007E1017" w:rsidP="007E1017">
      <w:pPr>
        <w:pStyle w:val="Prrafodelista"/>
        <w:numPr>
          <w:ilvl w:val="0"/>
          <w:numId w:val="26"/>
        </w:numPr>
      </w:pPr>
      <w:r w:rsidRPr="00CF58C7">
        <w:rPr>
          <w:u w:val="single"/>
        </w:rPr>
        <w:t>Cable paciente</w:t>
      </w:r>
      <w:r>
        <w:t xml:space="preserve">: </w:t>
      </w:r>
      <w:r w:rsidRPr="00CF58C7">
        <w:rPr>
          <w:i/>
        </w:rPr>
        <w:t>conector macho del tipo plug de 3.5 mm, monocanal con conectores tipo aguja para electrodos de goma conductiva.</w:t>
      </w:r>
    </w:p>
    <w:p w14:paraId="4832564E" w14:textId="77777777" w:rsidR="007E1017" w:rsidRDefault="007E1017" w:rsidP="007E1017">
      <w:pPr>
        <w:pStyle w:val="Prrafodelista"/>
        <w:numPr>
          <w:ilvl w:val="0"/>
          <w:numId w:val="26"/>
        </w:numPr>
        <w:rPr>
          <w:i/>
        </w:rPr>
      </w:pPr>
      <w:r w:rsidRPr="00CF58C7">
        <w:rPr>
          <w:u w:val="single"/>
        </w:rPr>
        <w:t>Fuente de Alimentación de Laboratorio Marca YIHUA, Modelo 3005D-II</w:t>
      </w:r>
      <w:r>
        <w:t xml:space="preserve">: </w:t>
      </w:r>
      <w:r w:rsidRPr="0046310A">
        <w:rPr>
          <w:i/>
        </w:rPr>
        <w:t>para establecimiento de las alimentaciones de ±11.7 V para el Bloque B.</w:t>
      </w:r>
    </w:p>
    <w:p w14:paraId="493CDAA6" w14:textId="15164DA7" w:rsidR="005E3A1E" w:rsidRPr="0046310A" w:rsidRDefault="005E3A1E" w:rsidP="007E1017">
      <w:pPr>
        <w:pStyle w:val="Prrafodelista"/>
        <w:numPr>
          <w:ilvl w:val="0"/>
          <w:numId w:val="26"/>
        </w:numPr>
        <w:rPr>
          <w:i/>
        </w:rPr>
      </w:pPr>
      <w:r>
        <w:rPr>
          <w:u w:val="single"/>
        </w:rPr>
        <w:t>Banco de 3 baterías de Ion Litio:</w:t>
      </w:r>
      <w:r>
        <w:rPr>
          <w:i/>
        </w:rPr>
        <w:t xml:space="preserve"> seleccionadas del tipo 1865 de 4000 mAh, las tres celdas de 3.7 V fueron dispuestas en serie, junto con una pila de 12 V del tipo A23 para completar la alimentación negativa de los AO.</w:t>
      </w:r>
    </w:p>
    <w:p w14:paraId="4E25C3C1" w14:textId="3BBEA7C9" w:rsidR="007E1017" w:rsidRDefault="007E1017" w:rsidP="007E1017">
      <w:pPr>
        <w:pStyle w:val="Prrafodelista"/>
        <w:numPr>
          <w:ilvl w:val="0"/>
          <w:numId w:val="26"/>
        </w:numPr>
      </w:pPr>
      <w:r w:rsidRPr="00CF58C7">
        <w:rPr>
          <w:u w:val="single"/>
        </w:rPr>
        <w:t>Multímetro Marca ProsKit, Modelo MT-1820</w:t>
      </w:r>
      <w:r>
        <w:t xml:space="preserve">: </w:t>
      </w:r>
      <w:r>
        <w:rPr>
          <w:i/>
        </w:rPr>
        <w:t>para la medición de la tensión entre las salidas de alta tensión (V</w:t>
      </w:r>
      <w:r w:rsidRPr="0046310A">
        <w:rPr>
          <w:i/>
          <w:vertAlign w:val="subscript"/>
        </w:rPr>
        <w:t>AT</w:t>
      </w:r>
      <w:r>
        <w:rPr>
          <w:i/>
        </w:rPr>
        <w:t>+ - V</w:t>
      </w:r>
      <w:r w:rsidRPr="0046310A">
        <w:rPr>
          <w:i/>
          <w:vertAlign w:val="subscript"/>
        </w:rPr>
        <w:t>AT</w:t>
      </w:r>
      <w:r>
        <w:rPr>
          <w:i/>
        </w:rPr>
        <w:t>-).</w:t>
      </w:r>
    </w:p>
    <w:p w14:paraId="19D39FA7" w14:textId="6F478391" w:rsidR="007E1017" w:rsidRDefault="007E1017" w:rsidP="007E1017">
      <w:pPr>
        <w:pStyle w:val="Prrafodelista"/>
        <w:numPr>
          <w:ilvl w:val="0"/>
          <w:numId w:val="26"/>
        </w:numPr>
      </w:pPr>
      <w:r w:rsidRPr="00CF58C7">
        <w:rPr>
          <w:u w:val="single"/>
        </w:rPr>
        <w:t>Multímetro Marca UNI-T, Modelo UT89X</w:t>
      </w:r>
      <w:r>
        <w:t xml:space="preserve">: </w:t>
      </w:r>
      <w:r w:rsidRPr="0046310A">
        <w:rPr>
          <w:i/>
        </w:rPr>
        <w:t>para medición de la tensión media sobre la carga a la que se le está aplicando la señal de electroestimulación.</w:t>
      </w:r>
    </w:p>
    <w:p w14:paraId="37CDD084" w14:textId="2D330854" w:rsidR="007E1017" w:rsidRPr="0046310A" w:rsidRDefault="007E1017" w:rsidP="007E1017">
      <w:pPr>
        <w:pStyle w:val="Prrafodelista"/>
        <w:numPr>
          <w:ilvl w:val="0"/>
          <w:numId w:val="26"/>
        </w:numPr>
        <w:rPr>
          <w:i/>
        </w:rPr>
      </w:pPr>
      <w:r w:rsidRPr="00CF58C7">
        <w:rPr>
          <w:u w:val="single"/>
        </w:rPr>
        <w:t>Osciloscopio Marca UNI-T, Modelo UTD2025CL</w:t>
      </w:r>
      <w:r>
        <w:t xml:space="preserve">: </w:t>
      </w:r>
      <w:r w:rsidRPr="0046310A">
        <w:rPr>
          <w:i/>
        </w:rPr>
        <w:t>para registro de forma de onda sobre la carga, mediante una resistencia de shunt de 1 kΩ y medición vía “cursor” de los picos de corriente anódica y catódica.</w:t>
      </w:r>
    </w:p>
    <w:p w14:paraId="415BE72F" w14:textId="766B6E73" w:rsidR="007E1017" w:rsidRDefault="007E1017" w:rsidP="007E1017">
      <w:pPr>
        <w:rPr>
          <w:u w:val="single"/>
        </w:rPr>
      </w:pPr>
      <w:r w:rsidRPr="00947C47">
        <w:rPr>
          <w:u w:val="single"/>
        </w:rPr>
        <w:t>PROTOCOLO DE PRUEBA:</w:t>
      </w:r>
    </w:p>
    <w:p w14:paraId="52AED15D" w14:textId="02E15110" w:rsidR="00110F82" w:rsidRPr="00110F82" w:rsidRDefault="00110F82" w:rsidP="00110F82">
      <w:pPr>
        <w:pStyle w:val="Prrafodelista"/>
        <w:numPr>
          <w:ilvl w:val="0"/>
          <w:numId w:val="26"/>
        </w:numPr>
        <w:rPr>
          <w:u w:val="single"/>
        </w:rPr>
      </w:pPr>
      <w:r w:rsidRPr="00110F82">
        <w:rPr>
          <w:u w:val="single"/>
        </w:rPr>
        <w:t>Preparación de la piel:</w:t>
      </w:r>
      <w:r w:rsidRPr="00110F82">
        <w:t xml:space="preserve"> </w:t>
      </w:r>
      <w:r w:rsidRPr="00110F82">
        <w:rPr>
          <w:i/>
        </w:rPr>
        <w:t>Limpieza con agua y jabón, y rasurado de la zona para reducir la impedancia.</w:t>
      </w:r>
    </w:p>
    <w:p w14:paraId="6AB58181" w14:textId="21A658E2" w:rsidR="007E1017" w:rsidRPr="00BC56A3" w:rsidRDefault="007E1017" w:rsidP="007E1017">
      <w:pPr>
        <w:pStyle w:val="Prrafodelista"/>
        <w:numPr>
          <w:ilvl w:val="0"/>
          <w:numId w:val="26"/>
        </w:numPr>
        <w:rPr>
          <w:u w:val="single"/>
        </w:rPr>
      </w:pPr>
      <w:r w:rsidRPr="00CF58C7">
        <w:rPr>
          <w:u w:val="single"/>
        </w:rPr>
        <w:t>Configuración inicial y evolución a lo largo del ensayo</w:t>
      </w:r>
      <w:r>
        <w:t xml:space="preserve">: </w:t>
      </w:r>
      <w:r>
        <w:rPr>
          <w:i/>
        </w:rPr>
        <w:t xml:space="preserve">se da inicio por la señal de menor TIc (o Tneg, semiperiodo de corriente catódica) que corresponde a las mayores </w:t>
      </w:r>
      <w:r>
        <w:rPr>
          <w:i/>
        </w:rPr>
        <w:lastRenderedPageBreak/>
        <w:t>frecuencias de cada CT. Para dinamizar el ensayo se seleccionaron valores de TIc intermedios: 150 us,</w:t>
      </w:r>
      <w:r w:rsidR="001F4CFD">
        <w:rPr>
          <w:i/>
        </w:rPr>
        <w:t xml:space="preserve"> 170 us</w:t>
      </w:r>
      <w:r w:rsidR="00DC5CBF">
        <w:rPr>
          <w:i/>
        </w:rPr>
        <w:t>,</w:t>
      </w:r>
      <w:r>
        <w:rPr>
          <w:i/>
        </w:rPr>
        <w:t xml:space="preserve"> 200 us</w:t>
      </w:r>
      <w:r w:rsidR="00DC5CBF">
        <w:rPr>
          <w:i/>
        </w:rPr>
        <w:t>, 230 us, 250 us</w:t>
      </w:r>
      <w:r>
        <w:rPr>
          <w:i/>
        </w:rPr>
        <w:t xml:space="preserve"> y 300 us. </w:t>
      </w:r>
    </w:p>
    <w:p w14:paraId="503614B1" w14:textId="23500F8A" w:rsidR="007E1017" w:rsidRPr="00A7116D" w:rsidRDefault="007E1017" w:rsidP="007E1017">
      <w:pPr>
        <w:pStyle w:val="Prrafodelista"/>
        <w:numPr>
          <w:ilvl w:val="0"/>
          <w:numId w:val="26"/>
        </w:numPr>
        <w:rPr>
          <w:u w:val="single"/>
        </w:rPr>
      </w:pPr>
      <w:r w:rsidRPr="00CF58C7">
        <w:rPr>
          <w:u w:val="single"/>
        </w:rPr>
        <w:t>Calibración previa al ensayo</w:t>
      </w:r>
      <w:r>
        <w:t xml:space="preserve">: </w:t>
      </w:r>
      <w:r>
        <w:rPr>
          <w:i/>
        </w:rPr>
        <w:t xml:space="preserve">Una vez configurada la señal (TIc y FREQ seleccionadas), </w:t>
      </w:r>
      <w:r w:rsidR="00DC5CBF">
        <w:rPr>
          <w:i/>
        </w:rPr>
        <w:t>s</w:t>
      </w:r>
      <w:r>
        <w:rPr>
          <w:i/>
        </w:rPr>
        <w:t>e ajusta el potenciómetro RV1</w:t>
      </w:r>
      <w:r w:rsidR="00DC5CBF">
        <w:rPr>
          <w:i/>
        </w:rPr>
        <w:t xml:space="preserve"> y la escala de la resistencia de emisor de Q3</w:t>
      </w:r>
      <w:r>
        <w:rPr>
          <w:i/>
        </w:rPr>
        <w:t xml:space="preserve"> a fin de disminuir al mínimo el valor medio de tensión. </w:t>
      </w:r>
    </w:p>
    <w:p w14:paraId="2E72F110" w14:textId="070EDDAA" w:rsidR="00A7116D" w:rsidRPr="00A7116D" w:rsidRDefault="00A7116D" w:rsidP="007E1017">
      <w:pPr>
        <w:pStyle w:val="Prrafodelista"/>
        <w:numPr>
          <w:ilvl w:val="0"/>
          <w:numId w:val="26"/>
        </w:numPr>
        <w:rPr>
          <w:u w:val="single"/>
        </w:rPr>
      </w:pPr>
      <w:r>
        <w:rPr>
          <w:u w:val="single"/>
        </w:rPr>
        <w:t>Sensación táctiles esperables:</w:t>
      </w:r>
      <w:r>
        <w:rPr>
          <w:i/>
        </w:rPr>
        <w:t xml:space="preserve"> según las referencias utilizadas, se estandarizaron las siguientes ST a los fines de incluirlas en la Tabla de Datos del ensayo:</w:t>
      </w:r>
    </w:p>
    <w:p w14:paraId="4A0F92E7" w14:textId="30D65EAA" w:rsidR="00A7116D" w:rsidRDefault="00A7116D" w:rsidP="00A7116D">
      <w:pPr>
        <w:pStyle w:val="Prrafodelista"/>
        <w:numPr>
          <w:ilvl w:val="1"/>
          <w:numId w:val="26"/>
        </w:numPr>
        <w:ind w:left="2552"/>
      </w:pPr>
      <w:r w:rsidRPr="00A7116D">
        <w:t>Punción molesta (PM).</w:t>
      </w:r>
    </w:p>
    <w:p w14:paraId="2AFA7B19" w14:textId="21A1B424" w:rsidR="00A7116D" w:rsidRDefault="00A7116D" w:rsidP="00A7116D">
      <w:pPr>
        <w:pStyle w:val="Prrafodelista"/>
        <w:numPr>
          <w:ilvl w:val="1"/>
          <w:numId w:val="26"/>
        </w:numPr>
        <w:ind w:left="2552"/>
      </w:pPr>
      <w:r>
        <w:t>Presión puntual / punción suave (PP).</w:t>
      </w:r>
    </w:p>
    <w:p w14:paraId="3F0E460A" w14:textId="0AFB2FFC" w:rsidR="00A7116D" w:rsidRDefault="00A7116D" w:rsidP="00A7116D">
      <w:pPr>
        <w:pStyle w:val="Prrafodelista"/>
        <w:numPr>
          <w:ilvl w:val="1"/>
          <w:numId w:val="26"/>
        </w:numPr>
        <w:ind w:left="2552"/>
      </w:pPr>
      <w:r>
        <w:t>Presión constante (PC).</w:t>
      </w:r>
    </w:p>
    <w:p w14:paraId="0077B22E" w14:textId="64555681" w:rsidR="00A7116D" w:rsidRDefault="00A7116D" w:rsidP="00A7116D">
      <w:pPr>
        <w:pStyle w:val="Prrafodelista"/>
        <w:numPr>
          <w:ilvl w:val="1"/>
          <w:numId w:val="26"/>
        </w:numPr>
        <w:ind w:left="2552"/>
      </w:pPr>
      <w:r>
        <w:t>Vibración (V).</w:t>
      </w:r>
    </w:p>
    <w:p w14:paraId="3127F100" w14:textId="224412CA" w:rsidR="00A7116D" w:rsidRDefault="00A7116D" w:rsidP="00A7116D">
      <w:pPr>
        <w:pStyle w:val="Prrafodelista"/>
        <w:numPr>
          <w:ilvl w:val="1"/>
          <w:numId w:val="26"/>
        </w:numPr>
        <w:ind w:left="2552"/>
      </w:pPr>
      <w:r>
        <w:t>Cosquilleo (C).</w:t>
      </w:r>
    </w:p>
    <w:p w14:paraId="43321404" w14:textId="7A988DAE" w:rsidR="00A7116D" w:rsidRPr="00A7116D" w:rsidRDefault="00A7116D" w:rsidP="00A7116D">
      <w:pPr>
        <w:pStyle w:val="Prrafodelista"/>
        <w:numPr>
          <w:ilvl w:val="1"/>
          <w:numId w:val="26"/>
        </w:numPr>
        <w:ind w:left="2552"/>
      </w:pPr>
      <w:r>
        <w:t>Sin sensación (X)</w:t>
      </w:r>
    </w:p>
    <w:p w14:paraId="45C4BA8B" w14:textId="2D450976" w:rsidR="007E1017" w:rsidRPr="00947C47" w:rsidRDefault="007E1017" w:rsidP="007E1017">
      <w:pPr>
        <w:pStyle w:val="Prrafodelista"/>
        <w:numPr>
          <w:ilvl w:val="0"/>
          <w:numId w:val="26"/>
        </w:numPr>
        <w:rPr>
          <w:u w:val="single"/>
        </w:rPr>
      </w:pPr>
      <w:r>
        <w:rPr>
          <w:u w:val="single"/>
        </w:rPr>
        <w:t>Datos a registrar:</w:t>
      </w:r>
      <w:r>
        <w:rPr>
          <w:i/>
        </w:rPr>
        <w:t xml:space="preserve"> </w:t>
      </w:r>
      <w:r w:rsidR="001F4CFD">
        <w:rPr>
          <w:i/>
        </w:rPr>
        <w:t xml:space="preserve">Aplicando la </w:t>
      </w:r>
      <w:r w:rsidR="00824B4D" w:rsidRPr="00824B4D">
        <w:rPr>
          <w:i/>
        </w:rPr>
        <w:fldChar w:fldCharType="begin"/>
      </w:r>
      <w:r w:rsidR="00824B4D" w:rsidRPr="00824B4D">
        <w:rPr>
          <w:i/>
        </w:rPr>
        <w:instrText xml:space="preserve"> REF _Ref185783843 \h </w:instrText>
      </w:r>
      <w:r w:rsidR="00824B4D" w:rsidRPr="00824B4D">
        <w:rPr>
          <w:i/>
        </w:rPr>
      </w:r>
      <w:r w:rsidR="00824B4D" w:rsidRPr="00824B4D">
        <w:rPr>
          <w:i/>
        </w:rPr>
        <w:instrText xml:space="preserve"> \* MERGEFORMAT </w:instrText>
      </w:r>
      <w:r w:rsidR="00824B4D" w:rsidRPr="00824B4D">
        <w:rPr>
          <w:i/>
        </w:rPr>
        <w:fldChar w:fldCharType="separate"/>
      </w:r>
      <w:r w:rsidR="00824B4D" w:rsidRPr="00824B4D">
        <w:rPr>
          <w:i/>
          <w:color w:val="000000" w:themeColor="text1"/>
          <w:sz w:val="22"/>
        </w:rPr>
        <w:t xml:space="preserve">Tabla </w:t>
      </w:r>
      <w:r w:rsidR="00824B4D" w:rsidRPr="00824B4D">
        <w:rPr>
          <w:i/>
          <w:color w:val="0070C0"/>
          <w:sz w:val="22"/>
          <w:u w:val="single"/>
        </w:rPr>
        <w:t>(</w:t>
      </w:r>
      <w:r w:rsidR="00824B4D" w:rsidRPr="00824B4D">
        <w:rPr>
          <w:i/>
          <w:noProof/>
          <w:color w:val="0070C0"/>
          <w:sz w:val="22"/>
          <w:u w:val="single"/>
        </w:rPr>
        <w:t>3</w:t>
      </w:r>
      <w:r w:rsidR="00824B4D" w:rsidRPr="00824B4D">
        <w:rPr>
          <w:i/>
          <w:color w:val="0070C0"/>
          <w:sz w:val="22"/>
          <w:u w:val="single"/>
        </w:rPr>
        <w:noBreakHyphen/>
      </w:r>
      <w:r w:rsidR="00824B4D" w:rsidRPr="00824B4D">
        <w:rPr>
          <w:i/>
          <w:noProof/>
          <w:color w:val="0070C0"/>
          <w:sz w:val="22"/>
          <w:u w:val="single"/>
        </w:rPr>
        <w:t>12</w:t>
      </w:r>
      <w:r w:rsidR="00824B4D" w:rsidRPr="00824B4D">
        <w:rPr>
          <w:i/>
        </w:rPr>
        <w:fldChar w:fldCharType="end"/>
      </w:r>
      <w:r w:rsidR="00824B4D" w:rsidRPr="00824B4D">
        <w:rPr>
          <w:i/>
          <w:color w:val="0070C0"/>
          <w:u w:val="single"/>
        </w:rPr>
        <w:t>)</w:t>
      </w:r>
      <w:r w:rsidR="00824B4D" w:rsidRPr="00824B4D">
        <w:rPr>
          <w:i/>
        </w:rPr>
        <w:t xml:space="preserve"> </w:t>
      </w:r>
      <w:r w:rsidR="001F4CFD" w:rsidRPr="00824B4D">
        <w:rPr>
          <w:i/>
        </w:rPr>
        <w:t>s</w:t>
      </w:r>
      <w:r w:rsidR="001F4CFD">
        <w:rPr>
          <w:i/>
        </w:rPr>
        <w:t>e incrementó desde el valor mínimo la amplitud de la señal de electroestimulación, hasta la detección de alguna de las sensaciones táctiles (ST) pre-fijadas, y para dichos puntos, se registró el resto de los datos de la tabla.</w:t>
      </w:r>
    </w:p>
    <w:p w14:paraId="27354415" w14:textId="3242C240" w:rsidR="007E1017" w:rsidRPr="00C96697" w:rsidRDefault="00824B4D" w:rsidP="007E1017">
      <w:pPr>
        <w:pStyle w:val="Prrafodelista"/>
        <w:ind w:left="1077" w:firstLine="0"/>
      </w:pPr>
      <w:r>
        <w:rPr>
          <w:noProof/>
          <w:u w:val="single"/>
          <w:lang w:val="es-AR"/>
        </w:rPr>
        <mc:AlternateContent>
          <mc:Choice Requires="wpg">
            <w:drawing>
              <wp:anchor distT="0" distB="0" distL="114300" distR="114300" simplePos="0" relativeHeight="252052480" behindDoc="0" locked="0" layoutInCell="1" allowOverlap="1" wp14:anchorId="36151A0C" wp14:editId="56D26AE3">
                <wp:simplePos x="0" y="0"/>
                <wp:positionH relativeFrom="column">
                  <wp:posOffset>1124474</wp:posOffset>
                </wp:positionH>
                <wp:positionV relativeFrom="paragraph">
                  <wp:posOffset>48730</wp:posOffset>
                </wp:positionV>
                <wp:extent cx="4102431" cy="2476832"/>
                <wp:effectExtent l="19050" t="0" r="12700" b="19050"/>
                <wp:wrapNone/>
                <wp:docPr id="468" name="Grupo 468"/>
                <wp:cNvGraphicFramePr/>
                <a:graphic xmlns:a="http://schemas.openxmlformats.org/drawingml/2006/main">
                  <a:graphicData uri="http://schemas.microsoft.com/office/word/2010/wordprocessingGroup">
                    <wpg:wgp>
                      <wpg:cNvGrpSpPr/>
                      <wpg:grpSpPr>
                        <a:xfrm>
                          <a:off x="0" y="0"/>
                          <a:ext cx="4102431" cy="2476832"/>
                          <a:chOff x="0" y="0"/>
                          <a:chExt cx="4102431" cy="2476832"/>
                        </a:xfrm>
                      </wpg:grpSpPr>
                      <pic:pic xmlns:pic="http://schemas.openxmlformats.org/drawingml/2006/picture">
                        <pic:nvPicPr>
                          <pic:cNvPr id="464" name="Imagen 464"/>
                          <pic:cNvPicPr>
                            <a:picLocks noChangeAspect="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373712"/>
                            <a:ext cx="4094480" cy="2103120"/>
                          </a:xfrm>
                          <a:prstGeom prst="rect">
                            <a:avLst/>
                          </a:prstGeom>
                          <a:noFill/>
                          <a:ln>
                            <a:solidFill>
                              <a:schemeClr val="tx1"/>
                            </a:solidFill>
                          </a:ln>
                        </pic:spPr>
                      </pic:pic>
                      <wps:wsp>
                        <wps:cNvPr id="467" name="Cuadro de texto 467"/>
                        <wps:cNvSpPr txBox="1"/>
                        <wps:spPr>
                          <a:xfrm>
                            <a:off x="7951" y="0"/>
                            <a:ext cx="4094480" cy="341907"/>
                          </a:xfrm>
                          <a:prstGeom prst="rect">
                            <a:avLst/>
                          </a:prstGeom>
                          <a:solidFill>
                            <a:prstClr val="white"/>
                          </a:solidFill>
                          <a:ln>
                            <a:noFill/>
                          </a:ln>
                          <a:effectLst/>
                        </wps:spPr>
                        <wps:txbx>
                          <w:txbxContent>
                            <w:p w14:paraId="0F6F140F" w14:textId="04671A5B" w:rsidR="00F73331" w:rsidRPr="00824B4D" w:rsidRDefault="00F73331" w:rsidP="00824B4D">
                              <w:pPr>
                                <w:pStyle w:val="Descripcin"/>
                                <w:ind w:firstLine="0"/>
                                <w:jc w:val="center"/>
                                <w:rPr>
                                  <w:i w:val="0"/>
                                  <w:color w:val="000000" w:themeColor="text1"/>
                                  <w:sz w:val="32"/>
                                  <w:szCs w:val="24"/>
                                </w:rPr>
                              </w:pPr>
                              <w:bookmarkStart w:id="539" w:name="_Ref185783843"/>
                              <w:r w:rsidRPr="00824B4D">
                                <w:rPr>
                                  <w:color w:val="000000" w:themeColor="text1"/>
                                  <w:sz w:val="22"/>
                                </w:rPr>
                                <w:t xml:space="preserve">Tabl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Tabl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539"/>
                              <w:r w:rsidRPr="00824B4D">
                                <w:rPr>
                                  <w:i w:val="0"/>
                                  <w:color w:val="000000" w:themeColor="text1"/>
                                  <w:sz w:val="22"/>
                                </w:rPr>
                                <w:t>: Tabla de Datos utilizada para el registro de ST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151A0C" id="Grupo 468" o:spid="_x0000_s1196" style="position:absolute;left:0;text-align:left;margin-left:88.55pt;margin-top:3.85pt;width:323.05pt;height:195.05pt;z-index:252052480" coordsize="41024,247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">
                <v:shape id="Imagen 464" o:spid="_x0000_s1197" type="#_x0000_t75" style="position:absolute;top:3737;width:40944;height:21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hV9rEAAAA3AAAAA8AAABkcnMvZG93bnJldi54bWxEj81qwzAQhO+FvIPYQC8lkVvcEBwrIZgW&#10;eirNzwNsrI1tbK1cS/57+6pQ6HGYmW+Y9DCZRgzUucqygud1BII4t7riQsH18r7agnAeWWNjmRTM&#10;5OCwXzykmGg78omGsy9EgLBLUEHpfZtI6fKSDLq1bYmDd7edQR9kV0jd4RjgppEvUbSRBisOCyW2&#10;lJWU1+feKJD4+j1m8tbPNdmna+w/375OpNTjcjruQHia/H/4r/2hFcSbGH7PhCMg9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hV9rEAAAA3AAAAA8AAAAAAAAAAAAAAAAA&#10;nwIAAGRycy9kb3ducmV2LnhtbFBLBQYAAAAABAAEAPcAAACQAwAAAAA=&#10;" stroked="t" strokecolor="black [3213]">
                  <v:imagedata r:id="rId263" o:title=""/>
                  <v:path arrowok="t"/>
                </v:shape>
                <v:shape id="Cuadro de texto 467" o:spid="_x0000_s1198" type="#_x0000_t202" style="position:absolute;left:79;width:40945;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9oW8UA&#10;AADcAAAADwAAAGRycy9kb3ducmV2LnhtbESPT4vCMBTE7wt+h/CEvSyarkiVahRXV9jDevAPnh/N&#10;sy02LyWJtn77jSDscZiZ3zDzZWdqcSfnK8sKPocJCOLc6ooLBafjdjAF4QOyxtoyKXiQh+Wi9zbH&#10;TNuW93Q/hEJECPsMFZQhNJmUPi/JoB/ahjh6F+sMhihdIbXDNsJNLUdJkkqDFceFEhtal5RfDzej&#10;IN24W7vn9cfm9P2Lu6YYnb8eZ6Xe+91qBiJQF/7Dr/aPVjBOJ/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2hbxQAAANwAAAAPAAAAAAAAAAAAAAAAAJgCAABkcnMv&#10;ZG93bnJldi54bWxQSwUGAAAAAAQABAD1AAAAigMAAAAA&#10;" stroked="f">
                  <v:textbox inset="0,0,0,0">
                    <w:txbxContent>
                      <w:p w14:paraId="0F6F140F" w14:textId="04671A5B" w:rsidR="00F73331" w:rsidRPr="00824B4D" w:rsidRDefault="00F73331" w:rsidP="00824B4D">
                        <w:pPr>
                          <w:pStyle w:val="Descripcin"/>
                          <w:ind w:firstLine="0"/>
                          <w:jc w:val="center"/>
                          <w:rPr>
                            <w:i w:val="0"/>
                            <w:color w:val="000000" w:themeColor="text1"/>
                            <w:sz w:val="32"/>
                            <w:szCs w:val="24"/>
                          </w:rPr>
                        </w:pPr>
                        <w:bookmarkStart w:id="540" w:name="_Ref185783843"/>
                        <w:r w:rsidRPr="00824B4D">
                          <w:rPr>
                            <w:color w:val="000000" w:themeColor="text1"/>
                            <w:sz w:val="22"/>
                          </w:rPr>
                          <w:t xml:space="preserve">Tabl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Tabl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540"/>
                        <w:r w:rsidRPr="00824B4D">
                          <w:rPr>
                            <w:i w:val="0"/>
                            <w:color w:val="000000" w:themeColor="text1"/>
                            <w:sz w:val="22"/>
                          </w:rPr>
                          <w:t>: Tabla de Datos utilizada para el registro de ST (Fuente: elaboración propia).</w:t>
                        </w:r>
                      </w:p>
                    </w:txbxContent>
                  </v:textbox>
                </v:shape>
              </v:group>
            </w:pict>
          </mc:Fallback>
        </mc:AlternateContent>
      </w:r>
    </w:p>
    <w:p w14:paraId="4181AE73" w14:textId="7AB0B27D" w:rsidR="007E1017" w:rsidRDefault="007E1017" w:rsidP="007E1017"/>
    <w:p w14:paraId="270E3CEF" w14:textId="4A6D1066" w:rsidR="007E1017" w:rsidRDefault="007E1017" w:rsidP="007E1017"/>
    <w:p w14:paraId="6844576A" w14:textId="77777777" w:rsidR="007E1017" w:rsidRDefault="007E1017" w:rsidP="007E1017"/>
    <w:p w14:paraId="2B085737" w14:textId="77777777" w:rsidR="007E1017" w:rsidRDefault="007E1017" w:rsidP="006336BB">
      <w:pPr>
        <w:ind w:firstLine="0"/>
      </w:pPr>
    </w:p>
    <w:p w14:paraId="772DC9BC" w14:textId="77777777" w:rsidR="006336BB" w:rsidRDefault="006336BB" w:rsidP="006336BB">
      <w:pPr>
        <w:ind w:firstLine="0"/>
      </w:pPr>
    </w:p>
    <w:p w14:paraId="3EE58F9E" w14:textId="77777777" w:rsidR="00824B4D" w:rsidRDefault="00824B4D" w:rsidP="006336BB">
      <w:pPr>
        <w:ind w:firstLine="0"/>
      </w:pPr>
    </w:p>
    <w:p w14:paraId="56264048" w14:textId="77777777" w:rsidR="001F4CFD" w:rsidRDefault="001F4CFD" w:rsidP="001F4CFD">
      <w:pPr>
        <w:ind w:firstLine="0"/>
      </w:pPr>
    </w:p>
    <w:p w14:paraId="6D68DB12" w14:textId="77777777" w:rsidR="007E1017" w:rsidRDefault="007E1017" w:rsidP="007E1017">
      <w:r w:rsidRPr="00052961">
        <w:rPr>
          <w:u w:val="single"/>
        </w:rPr>
        <w:t>CRITERIOS DE EVALUACIÓN DE LOS DATOS:</w:t>
      </w:r>
      <w:r>
        <w:t xml:space="preserve"> </w:t>
      </w:r>
    </w:p>
    <w:p w14:paraId="36929106" w14:textId="39D2843C" w:rsidR="009A5A40" w:rsidRDefault="009A5A40" w:rsidP="009A5A40">
      <w:pPr>
        <w:pStyle w:val="Prrafodelista"/>
        <w:numPr>
          <w:ilvl w:val="0"/>
          <w:numId w:val="26"/>
        </w:numPr>
      </w:pPr>
      <w:r>
        <w:t>¿Se mantienen los parámetros eléctricos dentro de los límites configurados?</w:t>
      </w:r>
    </w:p>
    <w:p w14:paraId="66B9CE9C" w14:textId="77777777" w:rsidR="007E1017" w:rsidRDefault="007E1017" w:rsidP="007E1017">
      <w:pPr>
        <w:pStyle w:val="Prrafodelista"/>
        <w:numPr>
          <w:ilvl w:val="0"/>
          <w:numId w:val="26"/>
        </w:numPr>
      </w:pPr>
      <w:r>
        <w:t>¿Las corrientes anódica y catódica responden linealmente a los incrementos del IDAC?</w:t>
      </w:r>
    </w:p>
    <w:p w14:paraId="5F5CBD92" w14:textId="76E92918" w:rsidR="007E1017" w:rsidRDefault="00A40F35" w:rsidP="007E1017">
      <w:pPr>
        <w:pStyle w:val="Prrafodelista"/>
        <w:numPr>
          <w:ilvl w:val="0"/>
          <w:numId w:val="26"/>
        </w:numPr>
      </w:pPr>
      <w:r>
        <w:t>¿Logra la</w:t>
      </w:r>
      <w:r w:rsidR="007E1017">
        <w:t xml:space="preserve"> fuente de alimentación de AT garantizar el funcionamiento de corriente bipolar para </w:t>
      </w:r>
      <w:r>
        <w:t>la carga presentada por la interfaz electrodo-piel</w:t>
      </w:r>
      <w:r w:rsidR="007E1017">
        <w:t>?</w:t>
      </w:r>
    </w:p>
    <w:p w14:paraId="687BD5F6" w14:textId="77777777" w:rsidR="009A5A40" w:rsidRDefault="009A5A40" w:rsidP="009A5A40">
      <w:pPr>
        <w:pStyle w:val="Prrafodelista"/>
        <w:numPr>
          <w:ilvl w:val="0"/>
          <w:numId w:val="26"/>
        </w:numPr>
      </w:pPr>
      <w:r>
        <w:lastRenderedPageBreak/>
        <w:t>¿La estimulación es perceptible?</w:t>
      </w:r>
    </w:p>
    <w:p w14:paraId="71CC2252" w14:textId="77777777" w:rsidR="009A5A40" w:rsidRDefault="009A5A40" w:rsidP="009A5A40">
      <w:pPr>
        <w:pStyle w:val="Prrafodelista"/>
        <w:numPr>
          <w:ilvl w:val="0"/>
          <w:numId w:val="26"/>
        </w:numPr>
      </w:pPr>
      <w:r>
        <w:t>¿La electroestimulación resulta cómoda en las distintas amplitudes y frecuencias?</w:t>
      </w:r>
    </w:p>
    <w:p w14:paraId="1316B073" w14:textId="060BE7C2" w:rsidR="009A5A40" w:rsidRDefault="009A5A40" w:rsidP="009A5A40">
      <w:pPr>
        <w:pStyle w:val="Prrafodelista"/>
        <w:numPr>
          <w:ilvl w:val="0"/>
          <w:numId w:val="26"/>
        </w:numPr>
      </w:pPr>
      <w:r>
        <w:t>¿Los electrodos muestran buena conductividad y adherencia durante el uso?</w:t>
      </w:r>
    </w:p>
    <w:p w14:paraId="03E16DEC" w14:textId="77777777" w:rsidR="007E1017" w:rsidRDefault="007E1017" w:rsidP="007E1017">
      <w:pPr>
        <w:rPr>
          <w:u w:val="single"/>
        </w:rPr>
      </w:pPr>
      <w:r>
        <w:rPr>
          <w:u w:val="single"/>
        </w:rPr>
        <w:t>DOCUMENTACIÓN</w:t>
      </w:r>
      <w:r w:rsidRPr="00082FB2">
        <w:rPr>
          <w:u w:val="single"/>
        </w:rPr>
        <w:t>:</w:t>
      </w:r>
    </w:p>
    <w:p w14:paraId="7A42BA8B" w14:textId="22383D0A" w:rsidR="007E1017" w:rsidRDefault="006E1868" w:rsidP="007E1017">
      <w:r>
        <w:t>Los datos registrados s</w:t>
      </w:r>
      <w:r w:rsidR="007E1017">
        <w:t>e expondrán mediante:</w:t>
      </w:r>
    </w:p>
    <w:p w14:paraId="6CFB4F18" w14:textId="05CBE073" w:rsidR="007E1017" w:rsidRDefault="006E1868" w:rsidP="007E1017">
      <w:pPr>
        <w:pStyle w:val="Prrafodelista"/>
        <w:numPr>
          <w:ilvl w:val="0"/>
          <w:numId w:val="26"/>
        </w:numPr>
      </w:pPr>
      <w:r>
        <w:t>Capturas de las señales de electroestimulación tomadas desde una resistencia de shunt de 1 k</w:t>
      </w:r>
      <w:r w:rsidRPr="006E1868">
        <w:t>Ω</w:t>
      </w:r>
      <w:r>
        <w:t>, en serie con la interfaz electrodo-piel.</w:t>
      </w:r>
    </w:p>
    <w:p w14:paraId="2EB6F887" w14:textId="7EEDFF3A" w:rsidR="007E1017" w:rsidRPr="00906DB4" w:rsidRDefault="006E1868" w:rsidP="00906DB4">
      <w:pPr>
        <w:pStyle w:val="Prrafodelista"/>
        <w:numPr>
          <w:ilvl w:val="0"/>
          <w:numId w:val="26"/>
        </w:numPr>
      </w:pPr>
      <w:r>
        <w:t>Gráfico de barras para visualizar el resultado del relevamiento de ST detectadas dentro de los rangos ensayados</w:t>
      </w:r>
      <w:r w:rsidR="007E1017">
        <w:t>.</w:t>
      </w:r>
    </w:p>
    <w:p w14:paraId="579045AE" w14:textId="13FCF919" w:rsidR="007E1017" w:rsidRPr="007E1017" w:rsidRDefault="007E1017" w:rsidP="006E1868">
      <w:r>
        <w:t xml:space="preserve">A continuación y sobre la base del Banco detallado, se presentarán los </w:t>
      </w:r>
      <w:r w:rsidR="006E1868">
        <w:t>resultados del desempeño del dispositivo para garantizar una electroestimulación por corriente a través de la interfaz electrodo-piel, así como el nivel de efectividad en la generación de ST de la forma de onda propuesta en los rangos pre-establecidos</w:t>
      </w:r>
      <w:r>
        <w:t>.</w:t>
      </w:r>
    </w:p>
    <w:p w14:paraId="512D3E03" w14:textId="1860E9E0" w:rsidR="008F359C" w:rsidRDefault="00931C0F" w:rsidP="005A564F">
      <w:pPr>
        <w:pStyle w:val="Ttulo3"/>
        <w:numPr>
          <w:ilvl w:val="2"/>
          <w:numId w:val="1"/>
        </w:numPr>
      </w:pPr>
      <w:r>
        <w:t>Resultados obtenidos</w:t>
      </w:r>
    </w:p>
    <w:p w14:paraId="34C4AAC3" w14:textId="168E40DC" w:rsidR="00262EE1" w:rsidRDefault="009A5A40" w:rsidP="00262EE1">
      <w:pPr>
        <w:rPr>
          <w:color w:val="000000" w:themeColor="text1"/>
        </w:rPr>
      </w:pPr>
      <w:r>
        <w:t xml:space="preserve">Primeramente, en lo que respecta a los tres primeros criterios de evaluación </w:t>
      </w:r>
      <w:r w:rsidR="00DB3129">
        <w:t>planteados</w:t>
      </w:r>
      <w:r>
        <w:t xml:space="preserve"> en el Banco de Pruebas, se busca analizar si el dispositivo responde </w:t>
      </w:r>
      <w:r w:rsidR="00DB3129">
        <w:t>correctamente</w:t>
      </w:r>
      <w:r>
        <w:t xml:space="preserve"> manteniendo la señal rectangular bifásica en corriente, cuando es aplicada a una interfaz electrodo-piel </w:t>
      </w:r>
      <w:r w:rsidR="00DB3129">
        <w:t>en lugar de</w:t>
      </w:r>
      <w:r>
        <w:t xml:space="preserve"> a una resistencia pasiva y si los picos de corriente, tanto anódica como catódica</w:t>
      </w:r>
      <w:r w:rsidR="00DB3129">
        <w:t>,</w:t>
      </w:r>
      <w:r>
        <w:t xml:space="preserve"> se corresponden con los esperados en función del valor </w:t>
      </w:r>
      <w:r w:rsidR="00DB3129">
        <w:t>adoptado por</w:t>
      </w:r>
      <w:r>
        <w:t xml:space="preserve"> el IDAC, tomando como referencia los resultados del relevamiento presentado en el </w:t>
      </w:r>
      <w:r w:rsidR="00DB3129">
        <w:t xml:space="preserve">Título </w:t>
      </w:r>
      <w:r w:rsidR="00DB3129" w:rsidRPr="00DB3129">
        <w:rPr>
          <w:color w:val="0070C0"/>
          <w:u w:val="single"/>
        </w:rPr>
        <w:t>(</w:t>
      </w:r>
      <w:r w:rsidR="00DB3129" w:rsidRPr="00DB3129">
        <w:rPr>
          <w:color w:val="0070C0"/>
          <w:u w:val="single"/>
        </w:rPr>
        <w:fldChar w:fldCharType="begin"/>
      </w:r>
      <w:r w:rsidR="00DB3129" w:rsidRPr="00DB3129">
        <w:rPr>
          <w:color w:val="0070C0"/>
          <w:u w:val="single"/>
        </w:rPr>
        <w:instrText xml:space="preserve"> REF _Ref185787164 \n \h </w:instrText>
      </w:r>
      <w:r w:rsidR="00DB3129" w:rsidRPr="00DB3129">
        <w:rPr>
          <w:color w:val="0070C0"/>
          <w:u w:val="single"/>
        </w:rPr>
      </w:r>
      <w:r w:rsidR="00DB3129" w:rsidRPr="00DB3129">
        <w:rPr>
          <w:color w:val="0070C0"/>
          <w:u w:val="single"/>
        </w:rPr>
        <w:fldChar w:fldCharType="separate"/>
      </w:r>
      <w:r w:rsidR="00DB3129" w:rsidRPr="00DB3129">
        <w:rPr>
          <w:color w:val="0070C0"/>
          <w:u w:val="single"/>
        </w:rPr>
        <w:t>3.2)</w:t>
      </w:r>
      <w:r w:rsidR="00DB3129" w:rsidRPr="00DB3129">
        <w:rPr>
          <w:color w:val="0070C0"/>
        </w:rPr>
        <w:fldChar w:fldCharType="end"/>
      </w:r>
      <w:r w:rsidR="00DB3129">
        <w:rPr>
          <w:color w:val="000000" w:themeColor="text1"/>
        </w:rPr>
        <w:t xml:space="preserve">. </w:t>
      </w:r>
    </w:p>
    <w:p w14:paraId="6A5AE999" w14:textId="038594F4" w:rsidR="00DB3129" w:rsidRPr="00DB3129" w:rsidRDefault="00906DB4" w:rsidP="00262EE1">
      <w:pPr>
        <w:rPr>
          <w:color w:val="000000" w:themeColor="text1"/>
        </w:rPr>
      </w:pPr>
      <w:r>
        <w:rPr>
          <w:noProof/>
          <w:lang w:val="es-AR"/>
        </w:rPr>
        <mc:AlternateContent>
          <mc:Choice Requires="wpg">
            <w:drawing>
              <wp:anchor distT="0" distB="0" distL="114300" distR="114300" simplePos="0" relativeHeight="252055552" behindDoc="0" locked="0" layoutInCell="1" allowOverlap="1" wp14:anchorId="3D32DED8" wp14:editId="034CEA2A">
                <wp:simplePos x="0" y="0"/>
                <wp:positionH relativeFrom="margin">
                  <wp:align>left</wp:align>
                </wp:positionH>
                <wp:positionV relativeFrom="paragraph">
                  <wp:posOffset>809515</wp:posOffset>
                </wp:positionV>
                <wp:extent cx="6074796" cy="2289976"/>
                <wp:effectExtent l="0" t="0" r="2540" b="0"/>
                <wp:wrapNone/>
                <wp:docPr id="470" name="Grupo 470"/>
                <wp:cNvGraphicFramePr/>
                <a:graphic xmlns:a="http://schemas.openxmlformats.org/drawingml/2006/main">
                  <a:graphicData uri="http://schemas.microsoft.com/office/word/2010/wordprocessingGroup">
                    <wpg:wgp>
                      <wpg:cNvGrpSpPr/>
                      <wpg:grpSpPr>
                        <a:xfrm>
                          <a:off x="0" y="0"/>
                          <a:ext cx="6074796" cy="2289976"/>
                          <a:chOff x="0" y="0"/>
                          <a:chExt cx="6074796" cy="2289976"/>
                        </a:xfrm>
                      </wpg:grpSpPr>
                      <wpg:grpSp>
                        <wpg:cNvPr id="454" name="Grupo 454"/>
                        <wpg:cNvGrpSpPr/>
                        <wpg:grpSpPr>
                          <a:xfrm>
                            <a:off x="0" y="0"/>
                            <a:ext cx="6074796" cy="1898153"/>
                            <a:chOff x="0" y="0"/>
                            <a:chExt cx="5797163" cy="1818640"/>
                          </a:xfrm>
                        </wpg:grpSpPr>
                        <pic:pic xmlns:pic="http://schemas.openxmlformats.org/drawingml/2006/picture">
                          <pic:nvPicPr>
                            <pic:cNvPr id="452" name="Imagen 452"/>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028950" cy="1817370"/>
                            </a:xfrm>
                            <a:prstGeom prst="rect">
                              <a:avLst/>
                            </a:prstGeom>
                          </pic:spPr>
                        </pic:pic>
                        <pic:pic xmlns:pic="http://schemas.openxmlformats.org/drawingml/2006/picture">
                          <pic:nvPicPr>
                            <pic:cNvPr id="453" name="Imagen 453"/>
                            <pic:cNvPicPr>
                              <a:picLocks noChangeAspect="1"/>
                            </pic:cNvPicPr>
                          </pic:nvPicPr>
                          <pic:blipFill rotWithShape="1">
                            <a:blip r:embed="rId265">
                              <a:extLst>
                                <a:ext uri="{28A0092B-C50C-407E-A947-70E740481C1C}">
                                  <a14:useLocalDpi xmlns:a14="http://schemas.microsoft.com/office/drawing/2010/main" val="0"/>
                                </a:ext>
                              </a:extLst>
                            </a:blip>
                            <a:srcRect r="3985"/>
                            <a:stretch/>
                          </pic:blipFill>
                          <pic:spPr bwMode="auto">
                            <a:xfrm>
                              <a:off x="2886323" y="0"/>
                              <a:ext cx="2910840" cy="1818640"/>
                            </a:xfrm>
                            <a:prstGeom prst="rect">
                              <a:avLst/>
                            </a:prstGeom>
                            <a:ln>
                              <a:noFill/>
                            </a:ln>
                            <a:extLst>
                              <a:ext uri="{53640926-AAD7-44D8-BBD7-CCE9431645EC}">
                                <a14:shadowObscured xmlns:a14="http://schemas.microsoft.com/office/drawing/2010/main"/>
                              </a:ext>
                            </a:extLst>
                          </pic:spPr>
                        </pic:pic>
                      </wpg:grpSp>
                      <wps:wsp>
                        <wps:cNvPr id="469" name="Cuadro de texto 469"/>
                        <wps:cNvSpPr txBox="1"/>
                        <wps:spPr>
                          <a:xfrm>
                            <a:off x="262291" y="1947545"/>
                            <a:ext cx="5589270" cy="342431"/>
                          </a:xfrm>
                          <a:prstGeom prst="rect">
                            <a:avLst/>
                          </a:prstGeom>
                          <a:solidFill>
                            <a:prstClr val="white"/>
                          </a:solidFill>
                          <a:ln>
                            <a:noFill/>
                          </a:ln>
                          <a:effectLst/>
                        </wps:spPr>
                        <wps:txbx>
                          <w:txbxContent>
                            <w:p w14:paraId="58F900B9" w14:textId="079271C9" w:rsidR="00F73331" w:rsidRPr="00AE763B" w:rsidRDefault="00F73331" w:rsidP="00AE763B">
                              <w:pPr>
                                <w:pStyle w:val="Descripcin"/>
                                <w:ind w:firstLine="0"/>
                                <w:jc w:val="center"/>
                                <w:rPr>
                                  <w:i w:val="0"/>
                                  <w:noProof/>
                                  <w:color w:val="000000" w:themeColor="text1"/>
                                  <w:sz w:val="22"/>
                                </w:rPr>
                              </w:pPr>
                              <w:bookmarkStart w:id="541" w:name="_Ref185787487"/>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541"/>
                              <w:r w:rsidRPr="004700CE">
                                <w:rPr>
                                  <w:i w:val="0"/>
                                  <w:color w:val="000000" w:themeColor="text1"/>
                                  <w:sz w:val="22"/>
                                </w:rPr>
                                <w:t xml:space="preserve">: Señal registrada en la resistencia de shunt de 1 </w:t>
                              </w:r>
                              <w:r w:rsidRPr="00AE763B">
                                <w:rPr>
                                  <w:i w:val="0"/>
                                  <w:color w:val="000000" w:themeColor="text1"/>
                                  <w:sz w:val="22"/>
                                </w:rPr>
                                <w:t>kΩ</w:t>
                              </w:r>
                              <w:r w:rsidRPr="004700CE">
                                <w:rPr>
                                  <w:i w:val="0"/>
                                  <w:noProof/>
                                  <w:color w:val="000000" w:themeColor="text1"/>
                                  <w:sz w:val="22"/>
                                </w:rPr>
                                <w:t xml:space="preserve"> para F = 658 Hz y F = 1111 Hz </w:t>
                              </w:r>
                              <w:r>
                                <w:rPr>
                                  <w:i w:val="0"/>
                                  <w:noProof/>
                                  <w:color w:val="000000" w:themeColor="text1"/>
                                  <w:sz w:val="22"/>
                                </w:rPr>
                                <w:t>(Fuente: elaboració</w:t>
                              </w:r>
                              <w:r w:rsidRPr="004700CE">
                                <w:rPr>
                                  <w:i w:val="0"/>
                                  <w:noProof/>
                                  <w:color w:val="000000" w:themeColor="text1"/>
                                  <w:sz w:val="22"/>
                                </w:rPr>
                                <w:t>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32DED8" id="Grupo 470" o:spid="_x0000_s1199" style="position:absolute;left:0;text-align:left;margin-left:0;margin-top:63.75pt;width:478.35pt;height:180.3pt;z-index:252055552;mso-position-horizontal:left;mso-position-horizontal-relative:margin;mso-height-relative:margin" coordsize="60747,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">
                <v:group id="Grupo 454" o:spid="_x0000_s1200" style="position:absolute;width:60747;height:18981" coordsize="57971,18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Imagen 452" o:spid="_x0000_s1201" type="#_x0000_t75" style="position:absolute;width:30289;height:18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Q5E3GAAAA3AAAAA8AAABkcnMvZG93bnJldi54bWxEj9FqwkAURN8L/YflFvpS6qbBiqTZBCsU&#10;RBA0+gG32WuSNns3ZLdJ/HtXKPg4zMwZJs0n04qBetdYVvA2i0AQl1Y3XCk4Hb9elyCcR9bYWiYF&#10;F3KQZ48PKSbajnygofCVCBB2CSqove8SKV1Zk0E3sx1x8M62N+iD7CupexwD3LQyjqKFNNhwWKix&#10;o3VN5W/xZxR868/ycNnal3WzW/yczu2+sKu9Us9P0+oDhKfJ38P/7Y1WMH+P4XYmHAGZX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BDkTcYAAADcAAAADwAAAAAAAAAAAAAA&#10;AACfAgAAZHJzL2Rvd25yZXYueG1sUEsFBgAAAAAEAAQA9wAAAJIDAAAAAA==&#10;">
                    <v:imagedata r:id="rId266" o:title=""/>
                    <v:path arrowok="t"/>
                  </v:shape>
                  <v:shape id="Imagen 453" o:spid="_x0000_s1202" type="#_x0000_t75" style="position:absolute;left:28863;width:29108;height:181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E18vFAAAA3AAAAA8AAABkcnMvZG93bnJldi54bWxEj0+LwjAUxO+C3yE8YS+iqX9WpGsU0V0U&#10;9LLqxdujedtWm5fSZG399kYQPA4z8xtmtmhMIW5UudyygkE/AkGcWJ1zquB0/OlNQTiPrLGwTAru&#10;5GAxb7dmGGtb8y/dDj4VAcIuRgWZ92UspUsyMuj6tiQO3p+tDPogq1TqCusAN4UcRtFEGsw5LGRY&#10;0iqj5Hr4NwpYb/S67l7Swfh6Oe6Xu/Pwe1oq9dFpll8gPDX+HX61t1rB+HMEzzPhCM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BNfLxQAAANwAAAAPAAAAAAAAAAAAAAAA&#10;AJ8CAABkcnMvZG93bnJldi54bWxQSwUGAAAAAAQABAD3AAAAkQMAAAAA&#10;">
                    <v:imagedata r:id="rId267" o:title="" cropright="2612f"/>
                    <v:path arrowok="t"/>
                  </v:shape>
                </v:group>
                <v:shape id="Cuadro de texto 469" o:spid="_x0000_s1203" type="#_x0000_t202" style="position:absolute;left:2622;top:19475;width:55893;height:3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xZssUA&#10;AADcAAAADwAAAGRycy9kb3ducmV2LnhtbESPT4vCMBTE7wt+h/CEvSyarkjRahRXV9jDevAPnh/N&#10;sy02LyWJtn77jSDscZiZ3zDzZWdqcSfnK8sKPocJCOLc6ooLBafjdjAB4QOyxtoyKXiQh+Wi9zbH&#10;TNuW93Q/hEJECPsMFZQhNJmUPi/JoB/ahjh6F+sMhihdIbXDNsJNLUdJkkqDFceFEhtal5RfDzej&#10;IN24W7vn9cfm9P2Lu6YYnb8eZ6Xe+91qBiJQF/7Dr/aPVjBOp/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7FmyxQAAANwAAAAPAAAAAAAAAAAAAAAAAJgCAABkcnMv&#10;ZG93bnJldi54bWxQSwUGAAAAAAQABAD1AAAAigMAAAAA&#10;" stroked="f">
                  <v:textbox inset="0,0,0,0">
                    <w:txbxContent>
                      <w:p w14:paraId="58F900B9" w14:textId="079271C9" w:rsidR="00F73331" w:rsidRPr="00AE763B" w:rsidRDefault="00F73331" w:rsidP="00AE763B">
                        <w:pPr>
                          <w:pStyle w:val="Descripcin"/>
                          <w:ind w:firstLine="0"/>
                          <w:jc w:val="center"/>
                          <w:rPr>
                            <w:i w:val="0"/>
                            <w:noProof/>
                            <w:color w:val="000000" w:themeColor="text1"/>
                            <w:sz w:val="22"/>
                          </w:rPr>
                        </w:pPr>
                        <w:bookmarkStart w:id="542" w:name="_Ref185787487"/>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542"/>
                        <w:r w:rsidRPr="004700CE">
                          <w:rPr>
                            <w:i w:val="0"/>
                            <w:color w:val="000000" w:themeColor="text1"/>
                            <w:sz w:val="22"/>
                          </w:rPr>
                          <w:t xml:space="preserve">: Señal registrada en la resistencia de shunt de 1 </w:t>
                        </w:r>
                        <w:r w:rsidRPr="00AE763B">
                          <w:rPr>
                            <w:i w:val="0"/>
                            <w:color w:val="000000" w:themeColor="text1"/>
                            <w:sz w:val="22"/>
                          </w:rPr>
                          <w:t>kΩ</w:t>
                        </w:r>
                        <w:r w:rsidRPr="004700CE">
                          <w:rPr>
                            <w:i w:val="0"/>
                            <w:noProof/>
                            <w:color w:val="000000" w:themeColor="text1"/>
                            <w:sz w:val="22"/>
                          </w:rPr>
                          <w:t xml:space="preserve"> para F = 658 Hz y F = 1111 Hz </w:t>
                        </w:r>
                        <w:r>
                          <w:rPr>
                            <w:i w:val="0"/>
                            <w:noProof/>
                            <w:color w:val="000000" w:themeColor="text1"/>
                            <w:sz w:val="22"/>
                          </w:rPr>
                          <w:t>(Fuente: elaboració</w:t>
                        </w:r>
                        <w:r w:rsidRPr="004700CE">
                          <w:rPr>
                            <w:i w:val="0"/>
                            <w:noProof/>
                            <w:color w:val="000000" w:themeColor="text1"/>
                            <w:sz w:val="22"/>
                          </w:rPr>
                          <w:t>n propia).</w:t>
                        </w:r>
                      </w:p>
                    </w:txbxContent>
                  </v:textbox>
                </v:shape>
                <w10:wrap anchorx="margin"/>
              </v:group>
            </w:pict>
          </mc:Fallback>
        </mc:AlternateContent>
      </w:r>
      <w:r w:rsidR="00DB3129">
        <w:rPr>
          <w:color w:val="000000" w:themeColor="text1"/>
        </w:rPr>
        <w:t>En relación a estos puntos, se realizaron medidas a partir de la resistencia de shunt conectada en serie con la interfaz electrodo-piel (referenciada a tierra como un “pull-down”) para distintas frecuencias y a máximas amplitudes</w:t>
      </w:r>
      <w:r>
        <w:rPr>
          <w:color w:val="000000" w:themeColor="text1"/>
        </w:rPr>
        <w:t xml:space="preserve">, obteniendo resultados como el </w:t>
      </w:r>
      <w:r w:rsidRPr="00906DB4">
        <w:rPr>
          <w:color w:val="000000" w:themeColor="text1"/>
        </w:rPr>
        <w:t xml:space="preserve">de la </w:t>
      </w:r>
      <w:r w:rsidRPr="00906DB4">
        <w:rPr>
          <w:color w:val="000000" w:themeColor="text1"/>
        </w:rPr>
        <w:fldChar w:fldCharType="begin"/>
      </w:r>
      <w:r w:rsidRPr="00906DB4">
        <w:rPr>
          <w:color w:val="000000" w:themeColor="text1"/>
        </w:rPr>
        <w:instrText xml:space="preserve"> REF _Ref185787487 \h </w:instrText>
      </w:r>
      <w:r w:rsidRPr="00906DB4">
        <w:rPr>
          <w:color w:val="000000" w:themeColor="text1"/>
        </w:rPr>
      </w:r>
      <w:r>
        <w:rPr>
          <w:color w:val="000000" w:themeColor="text1"/>
        </w:rPr>
        <w:instrText xml:space="preserve"> \* MERGEFORMAT </w:instrText>
      </w:r>
      <w:r w:rsidRPr="00906DB4">
        <w:rPr>
          <w:color w:val="000000" w:themeColor="text1"/>
        </w:rPr>
        <w:fldChar w:fldCharType="separate"/>
      </w:r>
      <w:r w:rsidRPr="00906DB4">
        <w:rPr>
          <w:color w:val="000000" w:themeColor="text1"/>
        </w:rPr>
        <w:t xml:space="preserve">Fig. </w:t>
      </w:r>
      <w:r w:rsidRPr="00906DB4">
        <w:rPr>
          <w:color w:val="0070C0"/>
          <w:u w:val="single"/>
        </w:rPr>
        <w:t>(</w:t>
      </w:r>
      <w:r w:rsidRPr="00906DB4">
        <w:rPr>
          <w:noProof/>
          <w:color w:val="0070C0"/>
          <w:u w:val="single"/>
        </w:rPr>
        <w:t>3</w:t>
      </w:r>
      <w:r w:rsidRPr="00906DB4">
        <w:rPr>
          <w:color w:val="0070C0"/>
          <w:u w:val="single"/>
        </w:rPr>
        <w:noBreakHyphen/>
      </w:r>
      <w:r w:rsidRPr="00906DB4">
        <w:rPr>
          <w:noProof/>
          <w:color w:val="0070C0"/>
          <w:u w:val="single"/>
        </w:rPr>
        <w:t>31</w:t>
      </w:r>
      <w:r w:rsidRPr="00906DB4">
        <w:rPr>
          <w:color w:val="000000" w:themeColor="text1"/>
        </w:rPr>
        <w:fldChar w:fldCharType="end"/>
      </w:r>
      <w:r w:rsidRPr="00906DB4">
        <w:rPr>
          <w:color w:val="0070C0"/>
          <w:u w:val="single"/>
        </w:rPr>
        <w:t>)</w:t>
      </w:r>
      <w:r w:rsidRPr="00906DB4">
        <w:rPr>
          <w:color w:val="000000" w:themeColor="text1"/>
        </w:rPr>
        <w:t>:</w:t>
      </w:r>
    </w:p>
    <w:p w14:paraId="1EDB5B60" w14:textId="12312C85" w:rsidR="009F7C20" w:rsidRPr="009F7C20" w:rsidRDefault="009F7C20" w:rsidP="009F7C20"/>
    <w:p w14:paraId="237EBAC7" w14:textId="0DB29A04" w:rsidR="00114D0B" w:rsidRDefault="00114D0B" w:rsidP="00114D0B"/>
    <w:p w14:paraId="4FD030F2" w14:textId="1DE99A3B" w:rsidR="00114D0B" w:rsidRDefault="00114D0B" w:rsidP="00114D0B"/>
    <w:p w14:paraId="00F286CA" w14:textId="36BF7543" w:rsidR="00114D0B" w:rsidRDefault="00114D0B" w:rsidP="00114D0B"/>
    <w:p w14:paraId="7329A2CF" w14:textId="77777777" w:rsidR="00114D0B" w:rsidRDefault="00114D0B" w:rsidP="00114D0B"/>
    <w:p w14:paraId="1F57DE95" w14:textId="77777777" w:rsidR="00114D0B" w:rsidRDefault="00114D0B" w:rsidP="00114D0B"/>
    <w:p w14:paraId="3CC03B8A" w14:textId="5507F040" w:rsidR="009F6FB8" w:rsidRDefault="009F6FB8" w:rsidP="009F6FB8">
      <w:r>
        <w:rPr>
          <w:noProof/>
          <w:lang w:val="es-AR"/>
        </w:rPr>
        <w:lastRenderedPageBreak/>
        <mc:AlternateContent>
          <mc:Choice Requires="wpg">
            <w:drawing>
              <wp:anchor distT="0" distB="0" distL="114300" distR="114300" simplePos="0" relativeHeight="252058624" behindDoc="0" locked="0" layoutInCell="1" allowOverlap="1" wp14:anchorId="52A36436" wp14:editId="10E4C054">
                <wp:simplePos x="0" y="0"/>
                <wp:positionH relativeFrom="margin">
                  <wp:align>right</wp:align>
                </wp:positionH>
                <wp:positionV relativeFrom="paragraph">
                  <wp:posOffset>1862207</wp:posOffset>
                </wp:positionV>
                <wp:extent cx="6114028" cy="2305879"/>
                <wp:effectExtent l="0" t="0" r="1270" b="0"/>
                <wp:wrapNone/>
                <wp:docPr id="472" name="Grupo 472"/>
                <wp:cNvGraphicFramePr/>
                <a:graphic xmlns:a="http://schemas.openxmlformats.org/drawingml/2006/main">
                  <a:graphicData uri="http://schemas.microsoft.com/office/word/2010/wordprocessingGroup">
                    <wpg:wgp>
                      <wpg:cNvGrpSpPr/>
                      <wpg:grpSpPr>
                        <a:xfrm>
                          <a:off x="0" y="0"/>
                          <a:ext cx="6114028" cy="2305879"/>
                          <a:chOff x="0" y="0"/>
                          <a:chExt cx="6114028" cy="2305879"/>
                        </a:xfrm>
                      </wpg:grpSpPr>
                      <wpg:grpSp>
                        <wpg:cNvPr id="457" name="Grupo 457"/>
                        <wpg:cNvGrpSpPr/>
                        <wpg:grpSpPr>
                          <a:xfrm>
                            <a:off x="0" y="0"/>
                            <a:ext cx="6114028" cy="1906270"/>
                            <a:chOff x="0" y="0"/>
                            <a:chExt cx="6114028" cy="1906270"/>
                          </a:xfrm>
                        </wpg:grpSpPr>
                        <pic:pic xmlns:pic="http://schemas.openxmlformats.org/drawingml/2006/picture">
                          <pic:nvPicPr>
                            <pic:cNvPr id="455" name="Imagen 455"/>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3164205" cy="1898650"/>
                            </a:xfrm>
                            <a:prstGeom prst="rect">
                              <a:avLst/>
                            </a:prstGeom>
                          </pic:spPr>
                        </pic:pic>
                        <pic:pic xmlns:pic="http://schemas.openxmlformats.org/drawingml/2006/picture">
                          <pic:nvPicPr>
                            <pic:cNvPr id="456" name="Imagen 456"/>
                            <pic:cNvPicPr>
                              <a:picLocks noChangeAspect="1"/>
                            </pic:cNvPicPr>
                          </pic:nvPicPr>
                          <pic:blipFill rotWithShape="1">
                            <a:blip r:embed="rId269">
                              <a:extLst>
                                <a:ext uri="{28A0092B-C50C-407E-A947-70E740481C1C}">
                                  <a14:useLocalDpi xmlns:a14="http://schemas.microsoft.com/office/drawing/2010/main" val="0"/>
                                </a:ext>
                              </a:extLst>
                            </a:blip>
                            <a:srcRect r="4147"/>
                            <a:stretch/>
                          </pic:blipFill>
                          <pic:spPr bwMode="auto">
                            <a:xfrm>
                              <a:off x="3069203" y="0"/>
                              <a:ext cx="3044825" cy="1906270"/>
                            </a:xfrm>
                            <a:prstGeom prst="rect">
                              <a:avLst/>
                            </a:prstGeom>
                            <a:ln>
                              <a:noFill/>
                            </a:ln>
                            <a:extLst>
                              <a:ext uri="{53640926-AAD7-44D8-BBD7-CCE9431645EC}">
                                <a14:shadowObscured xmlns:a14="http://schemas.microsoft.com/office/drawing/2010/main"/>
                              </a:ext>
                            </a:extLst>
                          </pic:spPr>
                        </pic:pic>
                      </wpg:grpSp>
                      <wps:wsp>
                        <wps:cNvPr id="471" name="Cuadro de texto 471"/>
                        <wps:cNvSpPr txBox="1"/>
                        <wps:spPr>
                          <a:xfrm>
                            <a:off x="262393" y="1963973"/>
                            <a:ext cx="5589767" cy="341906"/>
                          </a:xfrm>
                          <a:prstGeom prst="rect">
                            <a:avLst/>
                          </a:prstGeom>
                          <a:solidFill>
                            <a:prstClr val="white"/>
                          </a:solidFill>
                          <a:ln>
                            <a:noFill/>
                          </a:ln>
                          <a:effectLst/>
                        </wps:spPr>
                        <wps:txbx>
                          <w:txbxContent>
                            <w:p w14:paraId="5B9F3B93" w14:textId="7AA5A82D" w:rsidR="00F73331" w:rsidRPr="00AE763B" w:rsidRDefault="00F73331" w:rsidP="00AE763B">
                              <w:pPr>
                                <w:pStyle w:val="Descripcin"/>
                                <w:ind w:firstLine="0"/>
                                <w:jc w:val="center"/>
                                <w:rPr>
                                  <w:i w:val="0"/>
                                  <w:noProof/>
                                  <w:color w:val="000000" w:themeColor="text1"/>
                                  <w:sz w:val="32"/>
                                  <w:szCs w:val="24"/>
                                </w:rPr>
                              </w:pPr>
                              <w:bookmarkStart w:id="543" w:name="_Ref185790088"/>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543"/>
                              <w:r w:rsidRPr="00AE763B">
                                <w:rPr>
                                  <w:color w:val="000000" w:themeColor="text1"/>
                                  <w:sz w:val="22"/>
                                </w:rPr>
                                <w:t>:</w:t>
                              </w:r>
                              <w:r w:rsidRPr="00AE763B">
                                <w:rPr>
                                  <w:i w:val="0"/>
                                  <w:color w:val="000000" w:themeColor="text1"/>
                                  <w:sz w:val="22"/>
                                </w:rPr>
                                <w:t xml:space="preserve"> Señal registrada en la resistencia de shunt de 1 kΩ para F = 333 Hz y F = 435 Hz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2A36436" id="Grupo 472" o:spid="_x0000_s1204" style="position:absolute;left:0;text-align:left;margin-left:430.2pt;margin-top:146.65pt;width:481.4pt;height:181.55pt;z-index:252058624;mso-position-horizontal:right;mso-position-horizontal-relative:margin" coordsize="61140,23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">
                <v:group id="Grupo 457" o:spid="_x0000_s1205" style="position:absolute;width:61140;height:19062" coordsize="61140,19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Imagen 455" o:spid="_x0000_s1206" type="#_x0000_t75" style="position:absolute;width:31642;height:18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CoMPGAAAA3AAAAA8AAABkcnMvZG93bnJldi54bWxEj0FrAjEUhO8F/0N4Qi9Fs5YqZWsUUZQi&#10;ilRb2t4em+fu4uZl2cQ1/nsjFHocZuYbZjwNphItNa60rGDQT0AQZ1aXnCv4PCx7ryCcR9ZYWSYF&#10;V3IwnXQexphqe+EPavc+FxHCLkUFhfd1KqXLCjLo+rYmjt7RNgZ9lE0udYOXCDeVfE6SkTRYclwo&#10;sKZ5QdlpfzYKws5/Zz+h/aKnFS62v5sjrrdSqcdumL2B8BT8f/iv/a4VvAyHcD8Tj4Cc3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Kgw8YAAADcAAAADwAAAAAAAAAAAAAA&#10;AACfAgAAZHJzL2Rvd25yZXYueG1sUEsFBgAAAAAEAAQA9wAAAJIDAAAAAA==&#10;">
                    <v:imagedata r:id="rId270" o:title=""/>
                    <v:path arrowok="t"/>
                  </v:shape>
                  <v:shape id="Imagen 456" o:spid="_x0000_s1207" type="#_x0000_t75" style="position:absolute;left:30692;width:30448;height:190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6SUjGAAAA3AAAAA8AAABkcnMvZG93bnJldi54bWxEj0FrwkAUhO9C/8PyCt7Mpq2GEl1FCha9&#10;NGhT8PjIviZps29jdtXUX+8KQo/DzHzDzBa9acSJOldbVvAUxSCIC6trLhXkn6vRKwjnkTU2lknB&#10;HzlYzB8GM0y1PfOWTjtfigBhl6KCyvs2ldIVFRl0kW2Jg/dtO4M+yK6UusNzgJtGPsdxIg3WHBYq&#10;bOmtouJ3dzQKvt7HPy+bfZb4OHOHjD5yuixzpYaP/XIKwlPv/8P39lorGE8SuJ0JR0D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3pJSMYAAADcAAAADwAAAAAAAAAAAAAA&#10;AACfAgAAZHJzL2Rvd25yZXYueG1sUEsFBgAAAAAEAAQA9wAAAJIDAAAAAA==&#10;">
                    <v:imagedata r:id="rId271" o:title="" cropright="2718f"/>
                    <v:path arrowok="t"/>
                  </v:shape>
                </v:group>
                <v:shape id="Cuadro de texto 471" o:spid="_x0000_s1208" type="#_x0000_t202" style="position:absolute;left:2623;top:19639;width:55898;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PDacUA&#10;AADcAAAADwAAAGRycy9kb3ducmV2LnhtbESPzYvCMBTE7wv+D+EJe1nWVBGVrlH8WMHDevADz4/m&#10;2Rabl5JEW/97Iwh7HGbmN8x03ppK3Mn50rKCfi8BQZxZXXKu4HTcfE9A+ICssbJMCh7kYT7rfEwx&#10;1bbhPd0PIRcRwj5FBUUIdSqlzwoy6Hu2Jo7exTqDIUqXS+2wiXBTyUGSjKTBkuNCgTWtCsquh5tR&#10;MFq7W7Pn1df69PuHuzofnJePs1Kf3XbxAyJQG/7D7/ZWKxiO+/A6E4+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8NpxQAAANwAAAAPAAAAAAAAAAAAAAAAAJgCAABkcnMv&#10;ZG93bnJldi54bWxQSwUGAAAAAAQABAD1AAAAigMAAAAA&#10;" stroked="f">
                  <v:textbox inset="0,0,0,0">
                    <w:txbxContent>
                      <w:p w14:paraId="5B9F3B93" w14:textId="7AA5A82D" w:rsidR="00F73331" w:rsidRPr="00AE763B" w:rsidRDefault="00F73331" w:rsidP="00AE763B">
                        <w:pPr>
                          <w:pStyle w:val="Descripcin"/>
                          <w:ind w:firstLine="0"/>
                          <w:jc w:val="center"/>
                          <w:rPr>
                            <w:i w:val="0"/>
                            <w:noProof/>
                            <w:color w:val="000000" w:themeColor="text1"/>
                            <w:sz w:val="32"/>
                            <w:szCs w:val="24"/>
                          </w:rPr>
                        </w:pPr>
                        <w:bookmarkStart w:id="544" w:name="_Ref185790088"/>
                        <w:r w:rsidRPr="00AE763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544"/>
                        <w:r w:rsidRPr="00AE763B">
                          <w:rPr>
                            <w:color w:val="000000" w:themeColor="text1"/>
                            <w:sz w:val="22"/>
                          </w:rPr>
                          <w:t>:</w:t>
                        </w:r>
                        <w:r w:rsidRPr="00AE763B">
                          <w:rPr>
                            <w:i w:val="0"/>
                            <w:color w:val="000000" w:themeColor="text1"/>
                            <w:sz w:val="22"/>
                          </w:rPr>
                          <w:t xml:space="preserve"> Señal registrada en la resistencia de shunt de 1 kΩ para F = 333 Hz y F = 435 Hz (Fuente: elaboración propia).</w:t>
                        </w:r>
                      </w:p>
                    </w:txbxContent>
                  </v:textbox>
                </v:shape>
                <w10:wrap anchorx="margin"/>
              </v:group>
            </w:pict>
          </mc:Fallback>
        </mc:AlternateContent>
      </w:r>
      <w:r w:rsidR="00EB3909">
        <w:t>A partir de las lectura que se observan en las capturas</w:t>
      </w:r>
      <w:r w:rsidR="00AE2567">
        <w:t>, para el caso de la señal de F = 1111 Hz, la lectura acusada por el instrumento manifiesta un buena precisión en frecuencia, sin embargo la lectura de CT el ligeramente menor (13.8 %) a la esperada (16 %), sin embargo esta situación ya se ha evidenciado en los ensayos con cargas de prueba, y es consecuencia del tiempo de los flancos ascendentes y descendentes, que cuando la señal se encuentra en máxima amplitud, el pico negativo disminuye su ancho temporal y genera una lectura menor.</w:t>
      </w:r>
      <w:r>
        <w:t xml:space="preserve"> Profundizando el análisis, en </w:t>
      </w:r>
      <w:r w:rsidRPr="009F6FB8">
        <w:t xml:space="preserve">la </w:t>
      </w:r>
      <w:r w:rsidRPr="009F6FB8">
        <w:fldChar w:fldCharType="begin"/>
      </w:r>
      <w:r w:rsidRPr="009F6FB8">
        <w:instrText xml:space="preserve"> REF _Ref185790088 \h </w:instrText>
      </w:r>
      <w:r>
        <w:instrText xml:space="preserve"> \* MERGEFORMAT </w:instrText>
      </w:r>
      <w:r w:rsidRPr="009F6FB8">
        <w:fldChar w:fldCharType="separate"/>
      </w:r>
      <w:r w:rsidRPr="009F6FB8">
        <w:rPr>
          <w:color w:val="000000" w:themeColor="text1"/>
        </w:rPr>
        <w:t xml:space="preserve">Fig. </w:t>
      </w:r>
      <w:r w:rsidRPr="009F6FB8">
        <w:rPr>
          <w:color w:val="0070C0"/>
          <w:u w:val="single"/>
        </w:rPr>
        <w:t>(</w:t>
      </w:r>
      <w:r w:rsidRPr="009F6FB8">
        <w:rPr>
          <w:noProof/>
          <w:color w:val="0070C0"/>
          <w:u w:val="single"/>
        </w:rPr>
        <w:t>3</w:t>
      </w:r>
      <w:r w:rsidRPr="009F6FB8">
        <w:rPr>
          <w:color w:val="0070C0"/>
          <w:u w:val="single"/>
        </w:rPr>
        <w:noBreakHyphen/>
      </w:r>
      <w:r w:rsidRPr="009F6FB8">
        <w:rPr>
          <w:noProof/>
          <w:color w:val="0070C0"/>
          <w:u w:val="single"/>
        </w:rPr>
        <w:t>32</w:t>
      </w:r>
      <w:r w:rsidRPr="009F6FB8">
        <w:fldChar w:fldCharType="end"/>
      </w:r>
      <w:r w:rsidRPr="009F6FB8">
        <w:rPr>
          <w:color w:val="0070C0"/>
          <w:u w:val="single"/>
        </w:rPr>
        <w:t>)</w:t>
      </w:r>
      <w:r>
        <w:t xml:space="preserve"> se presentan las señales registradas para F = 435 Hz y F = 333 Hz:</w:t>
      </w:r>
    </w:p>
    <w:p w14:paraId="6405872A" w14:textId="1FD1F746" w:rsidR="00746A44" w:rsidRDefault="00746A44" w:rsidP="00D30AB4">
      <w:pPr>
        <w:ind w:firstLine="0"/>
      </w:pPr>
    </w:p>
    <w:p w14:paraId="16B563D3" w14:textId="42ACB771" w:rsidR="00746A44" w:rsidRDefault="00746A44" w:rsidP="00D30AB4">
      <w:pPr>
        <w:ind w:firstLine="0"/>
      </w:pPr>
    </w:p>
    <w:p w14:paraId="7D702D23" w14:textId="47BCF327" w:rsidR="00746A44" w:rsidRDefault="00746A44" w:rsidP="00D30AB4">
      <w:pPr>
        <w:ind w:firstLine="0"/>
      </w:pPr>
    </w:p>
    <w:p w14:paraId="53809358" w14:textId="08265607" w:rsidR="00746A44" w:rsidRDefault="00746A44" w:rsidP="00D30AB4">
      <w:pPr>
        <w:ind w:firstLine="0"/>
      </w:pPr>
    </w:p>
    <w:p w14:paraId="06A18C16" w14:textId="77777777" w:rsidR="00746A44" w:rsidRDefault="00746A44" w:rsidP="00D30AB4">
      <w:pPr>
        <w:ind w:firstLine="0"/>
      </w:pPr>
    </w:p>
    <w:p w14:paraId="7E87D7CB" w14:textId="646F6AE8" w:rsidR="00746A44" w:rsidRDefault="00746A44" w:rsidP="00D30AB4">
      <w:pPr>
        <w:ind w:firstLine="0"/>
      </w:pPr>
    </w:p>
    <w:p w14:paraId="3C6E829A" w14:textId="5C760544" w:rsidR="00746A44" w:rsidRDefault="00746A44" w:rsidP="00D30AB4">
      <w:pPr>
        <w:ind w:firstLine="0"/>
      </w:pPr>
    </w:p>
    <w:p w14:paraId="6C673449" w14:textId="530D85AC" w:rsidR="00780BC3" w:rsidRDefault="00784737" w:rsidP="009F6FB8">
      <w:pPr>
        <w:rPr>
          <w:color w:val="000000" w:themeColor="text1"/>
        </w:rPr>
      </w:pPr>
      <w:r>
        <w:t xml:space="preserve">Continuando con el análisis de las mediciones expuestas en las capturas, desde el punto de viste de la corriente, tomando como referencia la captura izquierda de la </w:t>
      </w:r>
      <w:r w:rsidRPr="00906DB4">
        <w:rPr>
          <w:color w:val="000000" w:themeColor="text1"/>
        </w:rPr>
        <w:fldChar w:fldCharType="begin"/>
      </w:r>
      <w:r w:rsidRPr="00906DB4">
        <w:rPr>
          <w:color w:val="000000" w:themeColor="text1"/>
        </w:rPr>
        <w:instrText xml:space="preserve"> REF _Ref185787487 \h </w:instrText>
      </w:r>
      <w:r w:rsidRPr="00906DB4">
        <w:rPr>
          <w:color w:val="000000" w:themeColor="text1"/>
        </w:rPr>
      </w:r>
      <w:r>
        <w:rPr>
          <w:color w:val="000000" w:themeColor="text1"/>
        </w:rPr>
        <w:instrText xml:space="preserve"> \* MERGEFORMAT </w:instrText>
      </w:r>
      <w:r w:rsidRPr="00906DB4">
        <w:rPr>
          <w:color w:val="000000" w:themeColor="text1"/>
        </w:rPr>
        <w:fldChar w:fldCharType="separate"/>
      </w:r>
      <w:r w:rsidRPr="00906DB4">
        <w:rPr>
          <w:color w:val="000000" w:themeColor="text1"/>
        </w:rPr>
        <w:t xml:space="preserve">Fig. </w:t>
      </w:r>
      <w:r w:rsidRPr="00906DB4">
        <w:rPr>
          <w:color w:val="0070C0"/>
          <w:u w:val="single"/>
        </w:rPr>
        <w:t>(</w:t>
      </w:r>
      <w:r w:rsidRPr="00906DB4">
        <w:rPr>
          <w:noProof/>
          <w:color w:val="0070C0"/>
          <w:u w:val="single"/>
        </w:rPr>
        <w:t>3</w:t>
      </w:r>
      <w:r w:rsidRPr="00906DB4">
        <w:rPr>
          <w:color w:val="0070C0"/>
          <w:u w:val="single"/>
        </w:rPr>
        <w:noBreakHyphen/>
      </w:r>
      <w:r w:rsidRPr="00906DB4">
        <w:rPr>
          <w:noProof/>
          <w:color w:val="0070C0"/>
          <w:u w:val="single"/>
        </w:rPr>
        <w:t>31</w:t>
      </w:r>
      <w:r w:rsidRPr="00906DB4">
        <w:rPr>
          <w:color w:val="000000" w:themeColor="text1"/>
        </w:rPr>
        <w:fldChar w:fldCharType="end"/>
      </w:r>
      <w:r w:rsidRPr="00906DB4">
        <w:rPr>
          <w:color w:val="0070C0"/>
          <w:u w:val="single"/>
        </w:rPr>
        <w:t>)</w:t>
      </w:r>
      <w:r>
        <w:rPr>
          <w:color w:val="000000" w:themeColor="text1"/>
        </w:rPr>
        <w:t xml:space="preserve">, se visualiza la lectura de los picos de corriente anódica y catódica, ubicados en 500 uA y 2.9 mA respectivamente. Dado que el “cero” se ubica en la misma posición, se aprecias del resto de las capturas como el pico de </w:t>
      </w:r>
      <w:r w:rsidRPr="00784737">
        <w:rPr>
          <w:i/>
          <w:color w:val="000000" w:themeColor="text1"/>
        </w:rPr>
        <w:t xml:space="preserve">Ineg </w:t>
      </w:r>
      <w:r>
        <w:rPr>
          <w:color w:val="000000" w:themeColor="text1"/>
        </w:rPr>
        <w:t xml:space="preserve">se mantiene invariante para las distintas frecuencias y valores de CT, mientras que el pico de </w:t>
      </w:r>
      <w:r w:rsidRPr="00784737">
        <w:rPr>
          <w:i/>
          <w:color w:val="000000" w:themeColor="text1"/>
        </w:rPr>
        <w:t>Ipos</w:t>
      </w:r>
      <w:r w:rsidR="004C6946">
        <w:rPr>
          <w:color w:val="000000" w:themeColor="text1"/>
        </w:rPr>
        <w:t xml:space="preserve"> presenta un valor menor cuando directamente proporcional al CT configurado.</w:t>
      </w:r>
    </w:p>
    <w:p w14:paraId="08DBCE9B" w14:textId="7BB291D5" w:rsidR="004C6946" w:rsidRDefault="004C6946" w:rsidP="009F6FB8">
      <w:pPr>
        <w:rPr>
          <w:color w:val="000000" w:themeColor="text1"/>
        </w:rPr>
      </w:pPr>
      <w:r>
        <w:rPr>
          <w:color w:val="000000" w:themeColor="text1"/>
        </w:rPr>
        <w:t xml:space="preserve">Como última </w:t>
      </w:r>
      <w:r w:rsidR="00E159D0">
        <w:rPr>
          <w:color w:val="000000" w:themeColor="text1"/>
        </w:rPr>
        <w:t>captura para analizar el desempeño</w:t>
      </w:r>
      <w:r w:rsidR="001A0706" w:rsidRPr="001A0706">
        <w:rPr>
          <w:color w:val="000000" w:themeColor="text1"/>
        </w:rPr>
        <w:t xml:space="preserve"> </w:t>
      </w:r>
      <w:r w:rsidR="001A0706">
        <w:rPr>
          <w:color w:val="000000" w:themeColor="text1"/>
        </w:rPr>
        <w:t>del dispositivo</w:t>
      </w:r>
      <w:r w:rsidR="00E159D0">
        <w:rPr>
          <w:color w:val="000000" w:themeColor="text1"/>
        </w:rPr>
        <w:t xml:space="preserve">, en términos de integridad de </w:t>
      </w:r>
      <w:r w:rsidR="001A0706">
        <w:rPr>
          <w:color w:val="000000" w:themeColor="text1"/>
        </w:rPr>
        <w:t xml:space="preserve">la </w:t>
      </w:r>
      <w:r w:rsidR="00E159D0">
        <w:rPr>
          <w:color w:val="000000" w:themeColor="text1"/>
        </w:rPr>
        <w:t xml:space="preserve">señal generada, </w:t>
      </w:r>
      <w:r w:rsidR="00E159D0" w:rsidRPr="00E159D0">
        <w:rPr>
          <w:color w:val="000000" w:themeColor="text1"/>
        </w:rPr>
        <w:t xml:space="preserve">en la </w:t>
      </w:r>
      <w:r w:rsidR="00E159D0" w:rsidRPr="00E159D0">
        <w:rPr>
          <w:color w:val="000000" w:themeColor="text1"/>
        </w:rPr>
        <w:fldChar w:fldCharType="begin"/>
      </w:r>
      <w:r w:rsidR="00E159D0" w:rsidRPr="00E159D0">
        <w:rPr>
          <w:color w:val="000000" w:themeColor="text1"/>
        </w:rPr>
        <w:instrText xml:space="preserve"> REF _Ref185791103 \h </w:instrText>
      </w:r>
      <w:r w:rsidR="00E159D0" w:rsidRPr="00E159D0">
        <w:rPr>
          <w:color w:val="000000" w:themeColor="text1"/>
        </w:rPr>
      </w:r>
      <w:r w:rsidR="00E159D0">
        <w:rPr>
          <w:color w:val="000000" w:themeColor="text1"/>
        </w:rPr>
        <w:instrText xml:space="preserve"> \* MERGEFORMAT </w:instrText>
      </w:r>
      <w:r w:rsidR="00E159D0" w:rsidRPr="00E159D0">
        <w:rPr>
          <w:color w:val="000000" w:themeColor="text1"/>
        </w:rPr>
        <w:fldChar w:fldCharType="separate"/>
      </w:r>
      <w:r w:rsidR="00E159D0" w:rsidRPr="00E159D0">
        <w:rPr>
          <w:color w:val="000000" w:themeColor="text1"/>
        </w:rPr>
        <w:t xml:space="preserve">Fig. </w:t>
      </w:r>
      <w:r w:rsidR="00E159D0" w:rsidRPr="00E159D0">
        <w:rPr>
          <w:color w:val="0070C0"/>
          <w:u w:val="single"/>
        </w:rPr>
        <w:t>(</w:t>
      </w:r>
      <w:r w:rsidR="00E159D0" w:rsidRPr="00E159D0">
        <w:rPr>
          <w:noProof/>
          <w:color w:val="0070C0"/>
          <w:u w:val="single"/>
        </w:rPr>
        <w:t>3</w:t>
      </w:r>
      <w:r w:rsidR="00E159D0" w:rsidRPr="00E159D0">
        <w:rPr>
          <w:color w:val="0070C0"/>
          <w:u w:val="single"/>
        </w:rPr>
        <w:noBreakHyphen/>
      </w:r>
      <w:r w:rsidR="00E159D0" w:rsidRPr="00E159D0">
        <w:rPr>
          <w:noProof/>
          <w:color w:val="0070C0"/>
          <w:u w:val="single"/>
        </w:rPr>
        <w:t>33</w:t>
      </w:r>
      <w:r w:rsidR="00E159D0" w:rsidRPr="00E159D0">
        <w:rPr>
          <w:color w:val="000000" w:themeColor="text1"/>
        </w:rPr>
        <w:fldChar w:fldCharType="end"/>
      </w:r>
      <w:r w:rsidR="00E159D0" w:rsidRPr="00E159D0">
        <w:rPr>
          <w:color w:val="0070C0"/>
          <w:u w:val="single"/>
        </w:rPr>
        <w:t>)</w:t>
      </w:r>
      <w:r w:rsidR="00E159D0" w:rsidRPr="00E159D0">
        <w:rPr>
          <w:color w:val="000000" w:themeColor="text1"/>
        </w:rPr>
        <w:t xml:space="preserve"> se</w:t>
      </w:r>
      <w:r w:rsidR="00E159D0">
        <w:rPr>
          <w:color w:val="000000" w:themeColor="text1"/>
        </w:rPr>
        <w:t xml:space="preserve"> presenta la lectura desde la resistencia de shunt para una señal de F = 555 Hz a una amplitud intermedia </w:t>
      </w:r>
      <w:r w:rsidR="008E117F">
        <w:rPr>
          <w:color w:val="000000" w:themeColor="text1"/>
        </w:rPr>
        <w:t xml:space="preserve">(izquierda) y </w:t>
      </w:r>
      <w:r w:rsidR="00E159D0">
        <w:rPr>
          <w:color w:val="000000" w:themeColor="text1"/>
        </w:rPr>
        <w:t>la lectura de tensión sobre la interfaz electrodo-piel para la misma señal</w:t>
      </w:r>
      <w:r w:rsidR="008E117F">
        <w:rPr>
          <w:color w:val="000000" w:themeColor="text1"/>
        </w:rPr>
        <w:t xml:space="preserve"> (derecha)</w:t>
      </w:r>
      <w:r w:rsidR="00512D92">
        <w:rPr>
          <w:color w:val="000000" w:themeColor="text1"/>
        </w:rPr>
        <w:t>.</w:t>
      </w:r>
    </w:p>
    <w:p w14:paraId="2CF27FA7" w14:textId="5A3D8CB5" w:rsidR="00571DA3" w:rsidRPr="00784737" w:rsidRDefault="001A0706" w:rsidP="009F6FB8">
      <w:pPr>
        <w:rPr>
          <w:color w:val="000000" w:themeColor="text1"/>
        </w:rPr>
      </w:pPr>
      <w:r>
        <w:rPr>
          <w:color w:val="000000" w:themeColor="text1"/>
        </w:rPr>
        <w:t xml:space="preserve">En este caso, la señal de F = 555 Hz corresponde a un Tneg = 150 us y un CT = 8 %, el estado del IDAC para esa captura es de 225 y como puede apreciarse, la morfología de la señal responde correctamente como los casos anteriores, presentando una señal en corriente bifásica con </w:t>
      </w:r>
      <w:r w:rsidR="00BD72A6">
        <w:rPr>
          <w:color w:val="000000" w:themeColor="text1"/>
        </w:rPr>
        <w:t xml:space="preserve">los niveles de carga catódica y anódica compensados. Ahora bien, la forma de onda de tensión sobre la interfaz electrodo-piel presenta una morfología totalmente distinta, lo cual se debe a las características reactivas que posee, lo que genera una respuesta distinta a la de una carga resistiva pura e incluso </w:t>
      </w:r>
      <w:r w:rsidR="00BD72A6">
        <w:rPr>
          <w:color w:val="000000" w:themeColor="text1"/>
        </w:rPr>
        <w:lastRenderedPageBreak/>
        <w:t xml:space="preserve">variable con la frecuencia. Sin embargo, la medición tomada desde el shunt en serie permite inferir que, al margen del comportamiento el términos de la caída de tensión sobre la interfaz electrodo-piel, el flujo de carga entrante y saliente esta impuesto </w:t>
      </w:r>
      <w:r w:rsidR="0052795C">
        <w:rPr>
          <w:color w:val="000000" w:themeColor="text1"/>
        </w:rPr>
        <w:t xml:space="preserve">por electroestimulador y responde a la forma de </w:t>
      </w:r>
      <w:r w:rsidR="0052795C">
        <w:rPr>
          <w:noProof/>
          <w:lang w:val="es-AR"/>
        </w:rPr>
        <mc:AlternateContent>
          <mc:Choice Requires="wpg">
            <w:drawing>
              <wp:anchor distT="0" distB="0" distL="114300" distR="114300" simplePos="0" relativeHeight="252061696" behindDoc="0" locked="0" layoutInCell="1" allowOverlap="1" wp14:anchorId="3905D783" wp14:editId="0235B459">
                <wp:simplePos x="0" y="0"/>
                <wp:positionH relativeFrom="margin">
                  <wp:align>right</wp:align>
                </wp:positionH>
                <wp:positionV relativeFrom="paragraph">
                  <wp:posOffset>1018568</wp:posOffset>
                </wp:positionV>
                <wp:extent cx="6082030" cy="2671638"/>
                <wp:effectExtent l="0" t="0" r="0" b="0"/>
                <wp:wrapNone/>
                <wp:docPr id="474" name="Grupo 474"/>
                <wp:cNvGraphicFramePr/>
                <a:graphic xmlns:a="http://schemas.openxmlformats.org/drawingml/2006/main">
                  <a:graphicData uri="http://schemas.microsoft.com/office/word/2010/wordprocessingGroup">
                    <wpg:wgp>
                      <wpg:cNvGrpSpPr/>
                      <wpg:grpSpPr>
                        <a:xfrm>
                          <a:off x="0" y="0"/>
                          <a:ext cx="6082030" cy="2671638"/>
                          <a:chOff x="0" y="0"/>
                          <a:chExt cx="6082030" cy="2671638"/>
                        </a:xfrm>
                      </wpg:grpSpPr>
                      <wpg:grpSp>
                        <wpg:cNvPr id="460" name="Grupo 460"/>
                        <wpg:cNvGrpSpPr/>
                        <wpg:grpSpPr>
                          <a:xfrm>
                            <a:off x="0" y="0"/>
                            <a:ext cx="6082030" cy="2286000"/>
                            <a:chOff x="0" y="0"/>
                            <a:chExt cx="6082223" cy="2286000"/>
                          </a:xfrm>
                        </wpg:grpSpPr>
                        <pic:pic xmlns:pic="http://schemas.openxmlformats.org/drawingml/2006/picture">
                          <pic:nvPicPr>
                            <pic:cNvPr id="458" name="Imagen 458"/>
                            <pic:cNvPicPr>
                              <a:picLocks noChangeAspect="1"/>
                            </pic:cNvPicPr>
                          </pic:nvPicPr>
                          <pic:blipFill rotWithShape="1">
                            <a:blip r:embed="rId272">
                              <a:extLst>
                                <a:ext uri="{28A0092B-C50C-407E-A947-70E740481C1C}">
                                  <a14:useLocalDpi xmlns:a14="http://schemas.microsoft.com/office/drawing/2010/main" val="0"/>
                                </a:ext>
                              </a:extLst>
                            </a:blip>
                            <a:srcRect r="19860"/>
                            <a:stretch/>
                          </pic:blipFill>
                          <pic:spPr bwMode="auto">
                            <a:xfrm>
                              <a:off x="0" y="0"/>
                              <a:ext cx="3053080" cy="2286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59" name="Imagen 459"/>
                            <pic:cNvPicPr>
                              <a:picLocks noChangeAspect="1"/>
                            </pic:cNvPicPr>
                          </pic:nvPicPr>
                          <pic:blipFill rotWithShape="1">
                            <a:blip r:embed="rId273">
                              <a:extLst>
                                <a:ext uri="{28A0092B-C50C-407E-A947-70E740481C1C}">
                                  <a14:useLocalDpi xmlns:a14="http://schemas.microsoft.com/office/drawing/2010/main" val="0"/>
                                </a:ext>
                              </a:extLst>
                            </a:blip>
                            <a:srcRect r="20069"/>
                            <a:stretch/>
                          </pic:blipFill>
                          <pic:spPr bwMode="auto">
                            <a:xfrm>
                              <a:off x="3037398" y="0"/>
                              <a:ext cx="3044825" cy="2286000"/>
                            </a:xfrm>
                            <a:prstGeom prst="rect">
                              <a:avLst/>
                            </a:prstGeom>
                            <a:ln>
                              <a:noFill/>
                            </a:ln>
                            <a:extLst>
                              <a:ext uri="{53640926-AAD7-44D8-BBD7-CCE9431645EC}">
                                <a14:shadowObscured xmlns:a14="http://schemas.microsoft.com/office/drawing/2010/main"/>
                              </a:ext>
                            </a:extLst>
                          </pic:spPr>
                        </pic:pic>
                      </wpg:grpSp>
                      <wps:wsp>
                        <wps:cNvPr id="473" name="Cuadro de texto 473"/>
                        <wps:cNvSpPr txBox="1"/>
                        <wps:spPr>
                          <a:xfrm>
                            <a:off x="0" y="2345133"/>
                            <a:ext cx="6082030" cy="326505"/>
                          </a:xfrm>
                          <a:prstGeom prst="rect">
                            <a:avLst/>
                          </a:prstGeom>
                          <a:solidFill>
                            <a:prstClr val="white"/>
                          </a:solidFill>
                          <a:ln>
                            <a:noFill/>
                          </a:ln>
                          <a:effectLst/>
                        </wps:spPr>
                        <wps:txbx>
                          <w:txbxContent>
                            <w:p w14:paraId="1CE29A7E" w14:textId="1C84CFDE" w:rsidR="00F73331" w:rsidRPr="000358F5" w:rsidRDefault="00F73331" w:rsidP="000358F5">
                              <w:pPr>
                                <w:pStyle w:val="Descripcin"/>
                                <w:ind w:firstLine="0"/>
                                <w:jc w:val="center"/>
                                <w:rPr>
                                  <w:i w:val="0"/>
                                  <w:noProof/>
                                  <w:color w:val="000000" w:themeColor="text1"/>
                                  <w:sz w:val="32"/>
                                  <w:szCs w:val="24"/>
                                </w:rPr>
                              </w:pPr>
                              <w:bookmarkStart w:id="545" w:name="_Ref185791103"/>
                              <w:r w:rsidRPr="000358F5">
                                <w:rPr>
                                  <w:color w:val="000000" w:themeColor="text1"/>
                                  <w:sz w:val="22"/>
                                </w:rPr>
                                <w:t xml:space="preserve">Figura </w:t>
                              </w:r>
                              <w:r w:rsidRPr="000358F5">
                                <w:rPr>
                                  <w:color w:val="000000" w:themeColor="text1"/>
                                  <w:sz w:val="22"/>
                                </w:rPr>
                                <w:fldChar w:fldCharType="begin"/>
                              </w:r>
                              <w:r w:rsidRPr="000358F5">
                                <w:rPr>
                                  <w:color w:val="000000" w:themeColor="text1"/>
                                  <w:sz w:val="22"/>
                                </w:rPr>
                                <w:instrText xml:space="preserve"> STYLEREF 1 \s </w:instrText>
                              </w:r>
                              <w:r w:rsidRPr="000358F5">
                                <w:rPr>
                                  <w:color w:val="000000" w:themeColor="text1"/>
                                  <w:sz w:val="22"/>
                                </w:rPr>
                                <w:fldChar w:fldCharType="separate"/>
                              </w:r>
                              <w:r w:rsidRPr="000358F5">
                                <w:rPr>
                                  <w:noProof/>
                                  <w:color w:val="000000" w:themeColor="text1"/>
                                  <w:sz w:val="22"/>
                                </w:rPr>
                                <w:t>3</w:t>
                              </w:r>
                              <w:r w:rsidRPr="000358F5">
                                <w:rPr>
                                  <w:color w:val="000000" w:themeColor="text1"/>
                                  <w:sz w:val="22"/>
                                </w:rPr>
                                <w:fldChar w:fldCharType="end"/>
                              </w:r>
                              <w:r w:rsidRPr="000358F5">
                                <w:rPr>
                                  <w:color w:val="000000" w:themeColor="text1"/>
                                  <w:sz w:val="22"/>
                                </w:rPr>
                                <w:noBreakHyphen/>
                              </w:r>
                              <w:r w:rsidRPr="000358F5">
                                <w:rPr>
                                  <w:color w:val="000000" w:themeColor="text1"/>
                                  <w:sz w:val="22"/>
                                </w:rPr>
                                <w:fldChar w:fldCharType="begin"/>
                              </w:r>
                              <w:r w:rsidRPr="000358F5">
                                <w:rPr>
                                  <w:color w:val="000000" w:themeColor="text1"/>
                                  <w:sz w:val="22"/>
                                </w:rPr>
                                <w:instrText xml:space="preserve"> SEQ Figura \* ARABIC \s 1 </w:instrText>
                              </w:r>
                              <w:r w:rsidRPr="000358F5">
                                <w:rPr>
                                  <w:color w:val="000000" w:themeColor="text1"/>
                                  <w:sz w:val="22"/>
                                </w:rPr>
                                <w:fldChar w:fldCharType="separate"/>
                              </w:r>
                              <w:r w:rsidRPr="000358F5">
                                <w:rPr>
                                  <w:noProof/>
                                  <w:color w:val="000000" w:themeColor="text1"/>
                                  <w:sz w:val="22"/>
                                </w:rPr>
                                <w:t>33</w:t>
                              </w:r>
                              <w:r w:rsidRPr="000358F5">
                                <w:rPr>
                                  <w:color w:val="000000" w:themeColor="text1"/>
                                  <w:sz w:val="22"/>
                                </w:rPr>
                                <w:fldChar w:fldCharType="end"/>
                              </w:r>
                              <w:bookmarkEnd w:id="545"/>
                              <w:r w:rsidRPr="000358F5">
                                <w:rPr>
                                  <w:i w:val="0"/>
                                  <w:color w:val="000000" w:themeColor="text1"/>
                                  <w:sz w:val="22"/>
                                </w:rPr>
                                <w:t>: Señal registrada en la resistencia de shunt de 1 kΩ para F = 555 Hz (izquierda) y tensión en la interfaz electrodo-piel para el mismo régimen</w:t>
                              </w:r>
                              <w:r>
                                <w:rPr>
                                  <w:i w:val="0"/>
                                  <w:color w:val="000000" w:themeColor="text1"/>
                                  <w:sz w:val="22"/>
                                </w:rPr>
                                <w:t xml:space="preserve"> (derecha)</w:t>
                              </w:r>
                              <w:r w:rsidRPr="000358F5">
                                <w:rPr>
                                  <w:i w:val="0"/>
                                  <w:color w:val="000000" w:themeColor="text1"/>
                                  <w:sz w:val="22"/>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05D783" id="Grupo 474" o:spid="_x0000_s1209" style="position:absolute;left:0;text-align:left;margin-left:427.7pt;margin-top:80.2pt;width:478.9pt;height:210.35pt;z-index:252061696;mso-position-horizontal:right;mso-position-horizontal-relative:margin;mso-height-relative:margin" coordsize="60820,26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">
                <v:group id="Grupo 460" o:spid="_x0000_s1210" style="position:absolute;width:60820;height:22860" coordsize="60822,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Imagen 458" o:spid="_x0000_s1211" type="#_x0000_t75" style="position:absolute;width:3053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t7iDGAAAA3AAAAA8AAABkcnMvZG93bnJldi54bWxEj8FuwjAMhu+T9g6RkbiNlDHQ1hEQmjSJ&#10;cUGwMa5WY9qwxumaAOXt8WHSjtbv/7O/6bzztTpTG11gA8NBBoq4CNZxaeDr8/3hGVRMyBbrwGTg&#10;ShHms/u7KeY2XHhD520qlUA45migSqnJtY5FRR7jIDTEkh1C6zHJ2JbatngRuK/1Y5ZNtEfHcqHC&#10;ht4qKn62Jy+U/e++cKvR7nuBm93Lcb1y2cfEmH6vW7yCStSl/+W/9tIaeBrLtyIjIqB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i3uIMYAAADcAAAADwAAAAAAAAAAAAAA&#10;AACfAgAAZHJzL2Rvd25yZXYueG1sUEsFBgAAAAAEAAQA9wAAAJIDAAAAAA==&#10;">
                    <v:imagedata r:id="rId274" o:title="" cropright="13015f"/>
                    <v:path arrowok="t"/>
                  </v:shape>
                  <v:shape id="Imagen 459" o:spid="_x0000_s1212" type="#_x0000_t75" style="position:absolute;left:30373;width:30449;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RKHJAAAA3AAAAA8AAABkcnMvZG93bnJldi54bWxEj09rwkAUxO8Fv8PyhF6Kbiy22ugqbVFo&#10;LwXjH5rbI/vMBrNvQ3arsZ++Wyj0OMzMb5j5srO1OFPrK8cKRsMEBHHhdMWlgt12PZiC8AFZY+2Y&#10;FFzJw3LRu5ljqt2FN3TOQikihH2KCkwITSqlLwxZ9EPXEEfv6FqLIcq2lLrFS4TbWt4nyaO0WHFc&#10;MNjQq6HilH1ZBevq8yXb5e+5zL8n5rD5WIX93Uqp2373PAMRqAv/4b/2m1YwfniC3zPxCMjF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gNEockAAADcAAAADwAAAAAAAAAA&#10;AAAAAACfAgAAZHJzL2Rvd25yZXYueG1sUEsFBgAAAAAEAAQA9wAAAJUDAAAAAA==&#10;">
                    <v:imagedata r:id="rId275" o:title="" cropright="13152f"/>
                    <v:path arrowok="t"/>
                  </v:shape>
                </v:group>
                <v:shape id="Cuadro de texto 473" o:spid="_x0000_s1213" type="#_x0000_t202" style="position:absolute;top:23451;width:60820;height:3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34hc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8Q7/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34hcYAAADcAAAADwAAAAAAAAAAAAAAAACYAgAAZHJz&#10;L2Rvd25yZXYueG1sUEsFBgAAAAAEAAQA9QAAAIsDAAAAAA==&#10;" stroked="f">
                  <v:textbox inset="0,0,0,0">
                    <w:txbxContent>
                      <w:p w14:paraId="1CE29A7E" w14:textId="1C84CFDE" w:rsidR="00F73331" w:rsidRPr="000358F5" w:rsidRDefault="00F73331" w:rsidP="000358F5">
                        <w:pPr>
                          <w:pStyle w:val="Descripcin"/>
                          <w:ind w:firstLine="0"/>
                          <w:jc w:val="center"/>
                          <w:rPr>
                            <w:i w:val="0"/>
                            <w:noProof/>
                            <w:color w:val="000000" w:themeColor="text1"/>
                            <w:sz w:val="32"/>
                            <w:szCs w:val="24"/>
                          </w:rPr>
                        </w:pPr>
                        <w:bookmarkStart w:id="546" w:name="_Ref185791103"/>
                        <w:r w:rsidRPr="000358F5">
                          <w:rPr>
                            <w:color w:val="000000" w:themeColor="text1"/>
                            <w:sz w:val="22"/>
                          </w:rPr>
                          <w:t xml:space="preserve">Figura </w:t>
                        </w:r>
                        <w:r w:rsidRPr="000358F5">
                          <w:rPr>
                            <w:color w:val="000000" w:themeColor="text1"/>
                            <w:sz w:val="22"/>
                          </w:rPr>
                          <w:fldChar w:fldCharType="begin"/>
                        </w:r>
                        <w:r w:rsidRPr="000358F5">
                          <w:rPr>
                            <w:color w:val="000000" w:themeColor="text1"/>
                            <w:sz w:val="22"/>
                          </w:rPr>
                          <w:instrText xml:space="preserve"> STYLEREF 1 \s </w:instrText>
                        </w:r>
                        <w:r w:rsidRPr="000358F5">
                          <w:rPr>
                            <w:color w:val="000000" w:themeColor="text1"/>
                            <w:sz w:val="22"/>
                          </w:rPr>
                          <w:fldChar w:fldCharType="separate"/>
                        </w:r>
                        <w:r w:rsidRPr="000358F5">
                          <w:rPr>
                            <w:noProof/>
                            <w:color w:val="000000" w:themeColor="text1"/>
                            <w:sz w:val="22"/>
                          </w:rPr>
                          <w:t>3</w:t>
                        </w:r>
                        <w:r w:rsidRPr="000358F5">
                          <w:rPr>
                            <w:color w:val="000000" w:themeColor="text1"/>
                            <w:sz w:val="22"/>
                          </w:rPr>
                          <w:fldChar w:fldCharType="end"/>
                        </w:r>
                        <w:r w:rsidRPr="000358F5">
                          <w:rPr>
                            <w:color w:val="000000" w:themeColor="text1"/>
                            <w:sz w:val="22"/>
                          </w:rPr>
                          <w:noBreakHyphen/>
                        </w:r>
                        <w:r w:rsidRPr="000358F5">
                          <w:rPr>
                            <w:color w:val="000000" w:themeColor="text1"/>
                            <w:sz w:val="22"/>
                          </w:rPr>
                          <w:fldChar w:fldCharType="begin"/>
                        </w:r>
                        <w:r w:rsidRPr="000358F5">
                          <w:rPr>
                            <w:color w:val="000000" w:themeColor="text1"/>
                            <w:sz w:val="22"/>
                          </w:rPr>
                          <w:instrText xml:space="preserve"> SEQ Figura \* ARABIC \s 1 </w:instrText>
                        </w:r>
                        <w:r w:rsidRPr="000358F5">
                          <w:rPr>
                            <w:color w:val="000000" w:themeColor="text1"/>
                            <w:sz w:val="22"/>
                          </w:rPr>
                          <w:fldChar w:fldCharType="separate"/>
                        </w:r>
                        <w:r w:rsidRPr="000358F5">
                          <w:rPr>
                            <w:noProof/>
                            <w:color w:val="000000" w:themeColor="text1"/>
                            <w:sz w:val="22"/>
                          </w:rPr>
                          <w:t>33</w:t>
                        </w:r>
                        <w:r w:rsidRPr="000358F5">
                          <w:rPr>
                            <w:color w:val="000000" w:themeColor="text1"/>
                            <w:sz w:val="22"/>
                          </w:rPr>
                          <w:fldChar w:fldCharType="end"/>
                        </w:r>
                        <w:bookmarkEnd w:id="546"/>
                        <w:r w:rsidRPr="000358F5">
                          <w:rPr>
                            <w:i w:val="0"/>
                            <w:color w:val="000000" w:themeColor="text1"/>
                            <w:sz w:val="22"/>
                          </w:rPr>
                          <w:t>: Señal registrada en la resistencia de shunt de 1 kΩ para F = 555 Hz (izquierda) y tensión en la interfaz electrodo-piel para el mismo régimen</w:t>
                        </w:r>
                        <w:r>
                          <w:rPr>
                            <w:i w:val="0"/>
                            <w:color w:val="000000" w:themeColor="text1"/>
                            <w:sz w:val="22"/>
                          </w:rPr>
                          <w:t xml:space="preserve"> (derecha)</w:t>
                        </w:r>
                        <w:r w:rsidRPr="000358F5">
                          <w:rPr>
                            <w:i w:val="0"/>
                            <w:color w:val="000000" w:themeColor="text1"/>
                            <w:sz w:val="22"/>
                          </w:rPr>
                          <w:t xml:space="preserve"> (Fuente: elaboración propia).</w:t>
                        </w:r>
                      </w:p>
                    </w:txbxContent>
                  </v:textbox>
                </v:shape>
                <w10:wrap anchorx="margin"/>
              </v:group>
            </w:pict>
          </mc:Fallback>
        </mc:AlternateContent>
      </w:r>
      <w:r w:rsidR="0052795C">
        <w:rPr>
          <w:color w:val="000000" w:themeColor="text1"/>
        </w:rPr>
        <w:t>onda deseada.</w:t>
      </w:r>
    </w:p>
    <w:p w14:paraId="4E4DC8F5" w14:textId="2663B5AE" w:rsidR="00780BC3" w:rsidRDefault="00780BC3" w:rsidP="00D30AB4">
      <w:pPr>
        <w:ind w:firstLine="0"/>
      </w:pPr>
    </w:p>
    <w:p w14:paraId="19234356" w14:textId="2747B08A" w:rsidR="00780BC3" w:rsidRDefault="00780BC3" w:rsidP="00D30AB4">
      <w:pPr>
        <w:ind w:firstLine="0"/>
      </w:pPr>
    </w:p>
    <w:p w14:paraId="78DAF608" w14:textId="0D2DB657" w:rsidR="00780BC3" w:rsidRDefault="00780BC3" w:rsidP="00D30AB4">
      <w:pPr>
        <w:ind w:firstLine="0"/>
      </w:pPr>
    </w:p>
    <w:p w14:paraId="031D8F2A" w14:textId="3661D65A" w:rsidR="00780BC3" w:rsidRDefault="00780BC3" w:rsidP="00D30AB4">
      <w:pPr>
        <w:ind w:firstLine="0"/>
      </w:pPr>
    </w:p>
    <w:p w14:paraId="2009F449" w14:textId="08CC8984" w:rsidR="00780BC3" w:rsidRDefault="00780BC3" w:rsidP="00D30AB4">
      <w:pPr>
        <w:ind w:firstLine="0"/>
      </w:pPr>
    </w:p>
    <w:p w14:paraId="2E6A6395" w14:textId="57BED2D2" w:rsidR="00780BC3" w:rsidRDefault="00780BC3" w:rsidP="00D30AB4">
      <w:pPr>
        <w:ind w:firstLine="0"/>
      </w:pPr>
    </w:p>
    <w:p w14:paraId="074B5732" w14:textId="77777777" w:rsidR="00780BC3" w:rsidRDefault="00780BC3" w:rsidP="00D30AB4">
      <w:pPr>
        <w:ind w:firstLine="0"/>
      </w:pPr>
    </w:p>
    <w:p w14:paraId="705CBD94" w14:textId="77777777" w:rsidR="00780BC3" w:rsidRDefault="00780BC3" w:rsidP="00D30AB4">
      <w:pPr>
        <w:ind w:firstLine="0"/>
      </w:pPr>
    </w:p>
    <w:p w14:paraId="30E1BB3F" w14:textId="7C9ABF19" w:rsidR="00780BC3" w:rsidRPr="00F719C1" w:rsidRDefault="0052795C" w:rsidP="00F719C1">
      <w:pPr>
        <w:rPr>
          <w:color w:val="000000" w:themeColor="text1"/>
          <w:u w:val="single"/>
        </w:rPr>
      </w:pPr>
      <w:r>
        <w:t xml:space="preserve">Finalmente, resta evaluar cuál fue la respuesta a los estímulos registrada por el sujeto de prueba, en términos de las ST que puedan hacerse percibido, con las señales dentro de los rangos trabajados. En relación a esto, se presenta </w:t>
      </w:r>
      <w:r w:rsidRPr="00F719C1">
        <w:t xml:space="preserve">la </w:t>
      </w:r>
      <w:r w:rsidR="00F719C1" w:rsidRPr="00F719C1">
        <w:fldChar w:fldCharType="begin"/>
      </w:r>
      <w:r w:rsidR="00F719C1" w:rsidRPr="00F719C1">
        <w:instrText xml:space="preserve"> REF _Ref185798865 \h </w:instrText>
      </w:r>
      <w:r w:rsidR="00F719C1">
        <w:instrText xml:space="preserve"> \* MERGEFORMAT </w:instrText>
      </w:r>
      <w:r w:rsidR="00F719C1" w:rsidRPr="00F719C1">
        <w:fldChar w:fldCharType="separate"/>
      </w:r>
      <w:r w:rsidR="00F719C1" w:rsidRPr="00F719C1">
        <w:rPr>
          <w:color w:val="000000" w:themeColor="text1"/>
        </w:rPr>
        <w:t xml:space="preserve">Tabla </w:t>
      </w:r>
      <w:r w:rsidR="00F719C1" w:rsidRPr="00F719C1">
        <w:rPr>
          <w:color w:val="0070C0"/>
          <w:u w:val="single"/>
        </w:rPr>
        <w:t>(</w:t>
      </w:r>
      <w:r w:rsidR="00F719C1" w:rsidRPr="00F719C1">
        <w:rPr>
          <w:noProof/>
          <w:color w:val="0070C0"/>
          <w:u w:val="single"/>
        </w:rPr>
        <w:t>3</w:t>
      </w:r>
      <w:r w:rsidR="00F719C1" w:rsidRPr="00F719C1">
        <w:rPr>
          <w:color w:val="0070C0"/>
          <w:u w:val="single"/>
        </w:rPr>
        <w:noBreakHyphen/>
      </w:r>
      <w:r w:rsidR="00F719C1" w:rsidRPr="00F719C1">
        <w:rPr>
          <w:noProof/>
          <w:color w:val="0070C0"/>
          <w:u w:val="single"/>
        </w:rPr>
        <w:t>13</w:t>
      </w:r>
      <w:r w:rsidR="00F719C1" w:rsidRPr="00F719C1">
        <w:fldChar w:fldCharType="end"/>
      </w:r>
      <w:r w:rsidR="00F719C1" w:rsidRPr="00F719C1">
        <w:rPr>
          <w:color w:val="0070C0"/>
          <w:u w:val="single"/>
        </w:rPr>
        <w:t>)</w:t>
      </w:r>
      <w:r w:rsidR="00F719C1" w:rsidRPr="00F719C1">
        <w:t xml:space="preserve"> </w:t>
      </w:r>
      <w:r w:rsidRPr="00F719C1">
        <w:t>en</w:t>
      </w:r>
      <w:r>
        <w:t xml:space="preserve"> la que se sintetizan los resultados del relevamiento llevado adelante, cuyos datos fueron consignados en dieciocho </w:t>
      </w:r>
      <w:r w:rsidR="00AC2EB4">
        <w:t>planilla</w:t>
      </w:r>
      <w:r w:rsidR="00F719C1">
        <w:t>s</w:t>
      </w:r>
      <w:r w:rsidR="00AC2EB4">
        <w:t xml:space="preserve"> con la estructura de </w:t>
      </w:r>
      <w:r w:rsidRPr="0052795C">
        <w:t xml:space="preserve">la </w:t>
      </w:r>
      <w:r w:rsidRPr="0052795C">
        <w:fldChar w:fldCharType="begin"/>
      </w:r>
      <w:r w:rsidRPr="0052795C">
        <w:instrText xml:space="preserve"> REF _Ref185783843 \h </w:instrText>
      </w:r>
      <w:r>
        <w:instrText xml:space="preserve"> \* MERGEFORMAT </w:instrText>
      </w:r>
      <w:r w:rsidRPr="0052795C">
        <w:fldChar w:fldCharType="separate"/>
      </w:r>
      <w:r w:rsidRPr="0052795C">
        <w:rPr>
          <w:color w:val="000000" w:themeColor="text1"/>
        </w:rPr>
        <w:t xml:space="preserve">Tabla </w:t>
      </w:r>
      <w:r w:rsidRPr="0052795C">
        <w:rPr>
          <w:color w:val="0070C0"/>
          <w:u w:val="single"/>
        </w:rPr>
        <w:t>(</w:t>
      </w:r>
      <w:r w:rsidRPr="0052795C">
        <w:rPr>
          <w:noProof/>
          <w:color w:val="0070C0"/>
          <w:u w:val="single"/>
        </w:rPr>
        <w:t>3</w:t>
      </w:r>
      <w:r w:rsidRPr="0052795C">
        <w:rPr>
          <w:color w:val="0070C0"/>
          <w:u w:val="single"/>
        </w:rPr>
        <w:noBreakHyphen/>
      </w:r>
      <w:r w:rsidRPr="0052795C">
        <w:rPr>
          <w:noProof/>
          <w:color w:val="0070C0"/>
          <w:u w:val="single"/>
        </w:rPr>
        <w:t>12</w:t>
      </w:r>
      <w:r w:rsidRPr="0052795C">
        <w:fldChar w:fldCharType="end"/>
      </w:r>
      <w:r w:rsidRPr="0052795C">
        <w:rPr>
          <w:color w:val="0070C0"/>
          <w:u w:val="single"/>
        </w:rPr>
        <w:t>)</w:t>
      </w:r>
      <w:r w:rsidRPr="0052795C">
        <w:rPr>
          <w:color w:val="000000" w:themeColor="text1"/>
        </w:rPr>
        <w:t>:</w:t>
      </w:r>
    </w:p>
    <w:p w14:paraId="54966BEC" w14:textId="69C0FD02" w:rsidR="00176E96" w:rsidRPr="00176E96" w:rsidRDefault="00F73331" w:rsidP="00176E96">
      <w:pPr>
        <w:pStyle w:val="Descripcin"/>
        <w:keepNext/>
        <w:ind w:firstLine="0"/>
        <w:jc w:val="center"/>
        <w:rPr>
          <w:i w:val="0"/>
          <w:color w:val="000000" w:themeColor="text1"/>
          <w:sz w:val="22"/>
        </w:rPr>
      </w:pPr>
      <w:r w:rsidRPr="00176E96">
        <w:drawing>
          <wp:anchor distT="0" distB="0" distL="114300" distR="114300" simplePos="0" relativeHeight="252062720" behindDoc="0" locked="0" layoutInCell="1" allowOverlap="1" wp14:anchorId="1E41AEAA" wp14:editId="2986E44E">
            <wp:simplePos x="0" y="0"/>
            <wp:positionH relativeFrom="margin">
              <wp:align>left</wp:align>
            </wp:positionH>
            <wp:positionV relativeFrom="paragraph">
              <wp:posOffset>370067</wp:posOffset>
            </wp:positionV>
            <wp:extent cx="6120130" cy="927734"/>
            <wp:effectExtent l="0" t="0" r="0" b="6350"/>
            <wp:wrapNone/>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6120130" cy="927734"/>
                    </a:xfrm>
                    <a:prstGeom prst="rect">
                      <a:avLst/>
                    </a:prstGeom>
                    <a:noFill/>
                    <a:ln>
                      <a:noFill/>
                    </a:ln>
                  </pic:spPr>
                </pic:pic>
              </a:graphicData>
            </a:graphic>
          </wp:anchor>
        </w:drawing>
      </w:r>
      <w:r w:rsidR="00176E96" w:rsidRPr="00176E96">
        <w:rPr>
          <w:color w:val="000000" w:themeColor="text1"/>
          <w:sz w:val="22"/>
        </w:rPr>
        <w:t xml:space="preserve">Tabla </w:t>
      </w:r>
      <w:r w:rsidR="00176E96" w:rsidRPr="00176E96">
        <w:rPr>
          <w:color w:val="000000" w:themeColor="text1"/>
          <w:sz w:val="22"/>
        </w:rPr>
        <w:fldChar w:fldCharType="begin"/>
      </w:r>
      <w:r w:rsidR="00176E96" w:rsidRPr="00176E96">
        <w:rPr>
          <w:color w:val="000000" w:themeColor="text1"/>
          <w:sz w:val="22"/>
        </w:rPr>
        <w:instrText xml:space="preserve"> STYLEREF 1 \s </w:instrText>
      </w:r>
      <w:r w:rsidR="00176E96" w:rsidRPr="00176E96">
        <w:rPr>
          <w:color w:val="000000" w:themeColor="text1"/>
          <w:sz w:val="22"/>
        </w:rPr>
        <w:fldChar w:fldCharType="separate"/>
      </w:r>
      <w:r w:rsidR="00176E96" w:rsidRPr="00176E96">
        <w:rPr>
          <w:noProof/>
          <w:color w:val="000000" w:themeColor="text1"/>
          <w:sz w:val="22"/>
        </w:rPr>
        <w:t>3</w:t>
      </w:r>
      <w:r w:rsidR="00176E96" w:rsidRPr="00176E96">
        <w:rPr>
          <w:color w:val="000000" w:themeColor="text1"/>
          <w:sz w:val="22"/>
        </w:rPr>
        <w:fldChar w:fldCharType="end"/>
      </w:r>
      <w:r w:rsidR="00176E96" w:rsidRPr="00176E96">
        <w:rPr>
          <w:color w:val="000000" w:themeColor="text1"/>
          <w:sz w:val="22"/>
        </w:rPr>
        <w:noBreakHyphen/>
      </w:r>
      <w:r w:rsidR="00176E96" w:rsidRPr="00176E96">
        <w:rPr>
          <w:color w:val="000000" w:themeColor="text1"/>
          <w:sz w:val="22"/>
        </w:rPr>
        <w:fldChar w:fldCharType="begin"/>
      </w:r>
      <w:r w:rsidR="00176E96" w:rsidRPr="00176E96">
        <w:rPr>
          <w:color w:val="000000" w:themeColor="text1"/>
          <w:sz w:val="22"/>
        </w:rPr>
        <w:instrText xml:space="preserve"> SEQ Tabla \* ARABIC \s 1 </w:instrText>
      </w:r>
      <w:r w:rsidR="00176E96" w:rsidRPr="00176E96">
        <w:rPr>
          <w:color w:val="000000" w:themeColor="text1"/>
          <w:sz w:val="22"/>
        </w:rPr>
        <w:fldChar w:fldCharType="separate"/>
      </w:r>
      <w:r w:rsidR="00176E96" w:rsidRPr="00176E96">
        <w:rPr>
          <w:noProof/>
          <w:color w:val="000000" w:themeColor="text1"/>
          <w:sz w:val="22"/>
        </w:rPr>
        <w:t>13</w:t>
      </w:r>
      <w:r w:rsidR="00176E96" w:rsidRPr="00176E96">
        <w:rPr>
          <w:color w:val="000000" w:themeColor="text1"/>
          <w:sz w:val="22"/>
        </w:rPr>
        <w:fldChar w:fldCharType="end"/>
      </w:r>
      <w:r w:rsidR="00176E96" w:rsidRPr="00176E96">
        <w:rPr>
          <w:color w:val="000000" w:themeColor="text1"/>
          <w:sz w:val="22"/>
        </w:rPr>
        <w:t>:</w:t>
      </w:r>
      <w:r w:rsidR="00176E96" w:rsidRPr="00176E96">
        <w:rPr>
          <w:i w:val="0"/>
          <w:color w:val="000000" w:themeColor="text1"/>
          <w:sz w:val="22"/>
        </w:rPr>
        <w:t xml:space="preserve"> ST percibidas para cada régimen de señal con el valor del IDAC a partir del cual la ST se manifestó (Fuente: elaboración propia).</w:t>
      </w:r>
    </w:p>
    <w:p w14:paraId="7BB96D59" w14:textId="21879738" w:rsidR="00176E96" w:rsidRDefault="00176E96" w:rsidP="00176E96">
      <w:pPr>
        <w:ind w:firstLine="0"/>
      </w:pPr>
    </w:p>
    <w:p w14:paraId="7A3787A4" w14:textId="77777777" w:rsidR="00176E96" w:rsidRPr="00176E96" w:rsidRDefault="00176E96" w:rsidP="00176E96"/>
    <w:p w14:paraId="04C65A54" w14:textId="0FE973B2" w:rsidR="00F719C1" w:rsidRDefault="00F719C1" w:rsidP="00D30AB4">
      <w:pPr>
        <w:ind w:firstLine="0"/>
      </w:pPr>
    </w:p>
    <w:p w14:paraId="4707251F" w14:textId="37502E1C" w:rsidR="00746A44" w:rsidRPr="005106F0" w:rsidRDefault="00C221F1" w:rsidP="005106F0">
      <w:pPr>
        <w:rPr>
          <w:color w:val="000000" w:themeColor="text1"/>
        </w:rPr>
      </w:pPr>
      <w:r>
        <w:t xml:space="preserve">Luego de la finalización de la prueba piloto, se aplicó electroestimulación con ambos tipos de electrodos, con la configuración como la de </w:t>
      </w:r>
      <w:r w:rsidRPr="00C221F1">
        <w:t xml:space="preserve">la </w:t>
      </w:r>
      <w:r w:rsidRPr="00C221F1">
        <w:fldChar w:fldCharType="begin"/>
      </w:r>
      <w:r w:rsidRPr="00C221F1">
        <w:instrText xml:space="preserve"> REF _Ref185783606 \h </w:instrText>
      </w:r>
      <w:r>
        <w:instrText xml:space="preserve"> \* MERGEFORMAT </w:instrText>
      </w:r>
      <w:r w:rsidRPr="00C221F1">
        <w:fldChar w:fldCharType="separate"/>
      </w:r>
      <w:r w:rsidRPr="00C221F1">
        <w:rPr>
          <w:color w:val="000000" w:themeColor="text1"/>
        </w:rPr>
        <w:t xml:space="preserve">Fig. </w:t>
      </w:r>
      <w:r w:rsidRPr="00C221F1">
        <w:rPr>
          <w:color w:val="0070C0"/>
          <w:u w:val="single"/>
        </w:rPr>
        <w:t>(</w:t>
      </w:r>
      <w:r w:rsidRPr="00C221F1">
        <w:rPr>
          <w:noProof/>
          <w:color w:val="0070C0"/>
          <w:u w:val="single"/>
        </w:rPr>
        <w:t>3</w:t>
      </w:r>
      <w:r w:rsidRPr="00C221F1">
        <w:rPr>
          <w:color w:val="0070C0"/>
          <w:u w:val="single"/>
        </w:rPr>
        <w:noBreakHyphen/>
      </w:r>
      <w:r w:rsidRPr="00C221F1">
        <w:rPr>
          <w:noProof/>
          <w:color w:val="0070C0"/>
          <w:u w:val="single"/>
        </w:rPr>
        <w:t>30</w:t>
      </w:r>
      <w:r w:rsidRPr="00C221F1">
        <w:fldChar w:fldCharType="end"/>
      </w:r>
      <w:r w:rsidRPr="00C221F1">
        <w:rPr>
          <w:color w:val="0070C0"/>
          <w:u w:val="single"/>
        </w:rPr>
        <w:t>)</w:t>
      </w:r>
      <w:r>
        <w:rPr>
          <w:color w:val="000000" w:themeColor="text1"/>
        </w:rPr>
        <w:t xml:space="preserve">, logrando ST detectables sólo con los electrodos adhesivos de Ag/AgCl. La electroestimulación aplicada implicó generar a partir de los seis </w:t>
      </w:r>
      <w:r w:rsidRPr="005106F0">
        <w:rPr>
          <w:i/>
          <w:color w:val="000000" w:themeColor="text1"/>
        </w:rPr>
        <w:t>Tneg</w:t>
      </w:r>
      <w:r>
        <w:rPr>
          <w:color w:val="000000" w:themeColor="text1"/>
        </w:rPr>
        <w:t xml:space="preserve">, con los tres CT para cada una, y </w:t>
      </w:r>
      <w:r w:rsidR="005106F0">
        <w:rPr>
          <w:color w:val="000000" w:themeColor="text1"/>
        </w:rPr>
        <w:t>variando</w:t>
      </w:r>
      <w:r>
        <w:rPr>
          <w:color w:val="000000" w:themeColor="text1"/>
        </w:rPr>
        <w:t xml:space="preserve"> el IDAC desde 25 a 250 buscando la percepción de un ST</w:t>
      </w:r>
      <w:r w:rsidR="005106F0">
        <w:rPr>
          <w:color w:val="000000" w:themeColor="text1"/>
        </w:rPr>
        <w:t xml:space="preserve">. En la mencionada prueba piloto se logró detectar dos tipos de ST, </w:t>
      </w:r>
      <w:r w:rsidR="005106F0" w:rsidRPr="005106F0">
        <w:rPr>
          <w:i/>
          <w:color w:val="000000" w:themeColor="text1"/>
        </w:rPr>
        <w:t>Vibración</w:t>
      </w:r>
      <w:r w:rsidR="005106F0">
        <w:rPr>
          <w:color w:val="000000" w:themeColor="text1"/>
        </w:rPr>
        <w:t xml:space="preserve"> y </w:t>
      </w:r>
      <w:r w:rsidR="005106F0" w:rsidRPr="005106F0">
        <w:rPr>
          <w:i/>
          <w:color w:val="000000" w:themeColor="text1"/>
        </w:rPr>
        <w:t>Presión Puntual</w:t>
      </w:r>
      <w:r w:rsidR="005106F0">
        <w:rPr>
          <w:color w:val="000000" w:themeColor="text1"/>
        </w:rPr>
        <w:t xml:space="preserve"> que, solo en algunos casos, luego de mantener la señal activa varios segundos (más de 10 seg) se percibía cierta molestia. El valor numérico anota en la </w:t>
      </w:r>
      <w:r w:rsidR="005106F0" w:rsidRPr="00F719C1">
        <w:fldChar w:fldCharType="begin"/>
      </w:r>
      <w:r w:rsidR="005106F0" w:rsidRPr="00F719C1">
        <w:instrText xml:space="preserve"> REF _Ref185798865 \h </w:instrText>
      </w:r>
      <w:r w:rsidR="005106F0">
        <w:instrText xml:space="preserve"> \* MERGEFORMAT </w:instrText>
      </w:r>
      <w:r w:rsidR="005106F0" w:rsidRPr="00F719C1">
        <w:fldChar w:fldCharType="separate"/>
      </w:r>
      <w:r w:rsidR="005106F0" w:rsidRPr="00F719C1">
        <w:rPr>
          <w:color w:val="000000" w:themeColor="text1"/>
        </w:rPr>
        <w:t xml:space="preserve">Tabla </w:t>
      </w:r>
      <w:r w:rsidR="005106F0" w:rsidRPr="00F719C1">
        <w:rPr>
          <w:color w:val="0070C0"/>
          <w:u w:val="single"/>
        </w:rPr>
        <w:t>(</w:t>
      </w:r>
      <w:r w:rsidR="005106F0" w:rsidRPr="00F719C1">
        <w:rPr>
          <w:noProof/>
          <w:color w:val="0070C0"/>
          <w:u w:val="single"/>
        </w:rPr>
        <w:t>3</w:t>
      </w:r>
      <w:r w:rsidR="005106F0" w:rsidRPr="00F719C1">
        <w:rPr>
          <w:color w:val="0070C0"/>
          <w:u w:val="single"/>
        </w:rPr>
        <w:noBreakHyphen/>
      </w:r>
      <w:r w:rsidR="005106F0" w:rsidRPr="00F719C1">
        <w:rPr>
          <w:noProof/>
          <w:color w:val="0070C0"/>
          <w:u w:val="single"/>
        </w:rPr>
        <w:t>13</w:t>
      </w:r>
      <w:r w:rsidR="005106F0" w:rsidRPr="00F719C1">
        <w:fldChar w:fldCharType="end"/>
      </w:r>
      <w:r w:rsidR="005106F0" w:rsidRPr="00F719C1">
        <w:rPr>
          <w:color w:val="0070C0"/>
          <w:u w:val="single"/>
        </w:rPr>
        <w:t>)</w:t>
      </w:r>
      <w:r w:rsidR="005106F0">
        <w:rPr>
          <w:color w:val="000000" w:themeColor="text1"/>
        </w:rPr>
        <w:t xml:space="preserve"> corresponde al valor del IDAC a partir del cual se detectó la ST, mientras que en los casos consignados con “0” no hubo ST detectable.</w:t>
      </w:r>
    </w:p>
    <w:p w14:paraId="39287BF0" w14:textId="1445B76C" w:rsidR="00597630" w:rsidRDefault="00114D0B" w:rsidP="00746A44">
      <w:pPr>
        <w:pStyle w:val="Ttulo1"/>
        <w:numPr>
          <w:ilvl w:val="0"/>
          <w:numId w:val="1"/>
        </w:numPr>
      </w:pPr>
      <w:bookmarkStart w:id="547" w:name="_Toc172884113"/>
      <w:r>
        <w:lastRenderedPageBreak/>
        <w:t>Discusión</w:t>
      </w:r>
      <w:r w:rsidR="00931C0F">
        <w:t xml:space="preserve"> de resultados</w:t>
      </w:r>
      <w:r>
        <w:t>, conclusiones y trabajo a futuro</w:t>
      </w:r>
      <w:bookmarkEnd w:id="547"/>
    </w:p>
    <w:p w14:paraId="44D3BCDD" w14:textId="28E00276" w:rsidR="00114D0B" w:rsidRDefault="00114D0B" w:rsidP="005A564F">
      <w:pPr>
        <w:pStyle w:val="Ttulo2"/>
        <w:numPr>
          <w:ilvl w:val="1"/>
          <w:numId w:val="1"/>
        </w:numPr>
        <w:ind w:left="2552" w:right="2267" w:hanging="567"/>
      </w:pPr>
      <w:bookmarkStart w:id="548" w:name="_Toc172884114"/>
      <w:r>
        <w:t>Discusión de resultados</w:t>
      </w:r>
      <w:bookmarkEnd w:id="548"/>
    </w:p>
    <w:p w14:paraId="62D2D694" w14:textId="287B9074" w:rsidR="001600D9" w:rsidRDefault="001600D9" w:rsidP="00A66FC2">
      <w:r w:rsidRPr="001600D9">
        <w:t>Tras la presentación de los resultados obtenidos en cada una de las etapas evaluadas bajo los diferentes regímenes de funcionamiento planteados, es fundamental realizar un balance general que permita comparar estos resultados con los objetivos iniciales del proyecto. Si bien en muchos casos los niveles de efectividad esperados se evidencian claramente, este análisis integral busca identificar fortalezas y debilidades del desarrollo. A partir de ello, se destacarán los puntos clave a mejorar, estableciendo una base sólida para futuras optimizaciones del sistema.</w:t>
      </w:r>
    </w:p>
    <w:p w14:paraId="5A49794C" w14:textId="071F27B0" w:rsidR="00087E20" w:rsidRDefault="00087E20" w:rsidP="00087E20">
      <w:pPr>
        <w:pStyle w:val="Ttulo3"/>
        <w:numPr>
          <w:ilvl w:val="2"/>
          <w:numId w:val="1"/>
        </w:numPr>
      </w:pPr>
      <w:r>
        <w:t>R</w:t>
      </w:r>
      <w:r w:rsidR="009615F4">
        <w:t>especto a la Fuente de Alimentación</w:t>
      </w:r>
    </w:p>
    <w:p w14:paraId="5F4A974F" w14:textId="2A4AE63E" w:rsidR="00E26F06" w:rsidRDefault="00E26F06" w:rsidP="004D5027">
      <w:pPr>
        <w:rPr>
          <w:smallCaps/>
        </w:rPr>
      </w:pPr>
      <w:r w:rsidRPr="00E26F06">
        <w:t>Desde un análisis pragmático, la fuente de alimentación demostró ser capaz de proporcionar energía suficiente para mantener los niveles de corriente previamente establecidos (hasta 3 mA) en cargas de entre 50 kΩ y 100 kΩ. Sin embargo, un análisis más profundo revela limitaciones importantes: la asimetría en las alimentaciones de alta tensión restringe su uso con señales que requieren tensiones balanceadas en ambas polaridades. Aunque el funcionamiento en lazo abierto mejora este aspecto, el rendimiento global se ve afectado, ya que la potencia base con el Bloque A en reposo aumenta significativamente, de 165 mW a 900 mW.</w:t>
      </w:r>
    </w:p>
    <w:p w14:paraId="54993CC9" w14:textId="7845AB92" w:rsidR="004D5027" w:rsidRPr="004D5027" w:rsidRDefault="004D5027" w:rsidP="004D5027">
      <w:pPr>
        <w:rPr>
          <w:smallCaps/>
        </w:rPr>
      </w:pPr>
      <w:r w:rsidRPr="00E26F06">
        <w:t>Otro aspecto relevante es el peso de la fuente. Aunque la solución implementada permite generar las señales de electroestimulación requeridas sin conexión a la red eléctrica, el transformador de núcleo de hierro representa aproximadamente el 90 % del peso del dispositivo, lo que reduce su practicidad para aplicaciones portátiles.</w:t>
      </w:r>
    </w:p>
    <w:p w14:paraId="726FFE56" w14:textId="77777777" w:rsidR="004D5027" w:rsidRDefault="004D5027" w:rsidP="004D5027">
      <w:pPr>
        <w:rPr>
          <w:smallCaps/>
        </w:rPr>
      </w:pPr>
      <w:r w:rsidRPr="00E26F06">
        <w:t>En términos de portabilidad, también se debe considerar la autonomía del banco de baterías. Este consiste en tres baterías de ion-litio LC 18650 de 4000 mAh conectadas en serie. En estado de reposo, el sistema tiene un consumo base de 80 mA a 11.7 V, lo que proporciona una autonomía aproximada de 50 horas. En condiciones de máxima demanda, con electroestimulación activa a 134 mA, la autonomía disminuye a unas 30 horas. Sin embargo, en un uso típico para la aplicación planteada, estas condiciones críticas solo ocurren de forma momentánea al generar una señal de estimulación tácti</w:t>
      </w:r>
      <w:r>
        <w:rPr>
          <w:smallCaps/>
        </w:rPr>
        <w:t>l (ST) ante un estímulo externo</w:t>
      </w:r>
      <w:r>
        <w:rPr>
          <w:smallCaps/>
        </w:rPr>
        <w:t>.</w:t>
      </w:r>
    </w:p>
    <w:p w14:paraId="29397F53" w14:textId="4D7D2027" w:rsidR="00E26F06" w:rsidRPr="00E26F06" w:rsidRDefault="004D5027" w:rsidP="004D5027">
      <w:r w:rsidRPr="00E26F06">
        <w:t xml:space="preserve">Finalmente, respecto al banco de baterías, es importante señalar que la alimentación negativa de los amplificadores operacionales (AO) se genera a partir de una pila A23 de 12 V. Esta pila difiere </w:t>
      </w:r>
      <w:r w:rsidRPr="00E26F06">
        <w:lastRenderedPageBreak/>
        <w:t>significativamente de las de ion-litio, ya que su disponibilidad en formato recargable es limitada. El consumo medido para la alimentación de -12 V es constante en 612 µA en todos los regímenes de funcionamiento, lo que, considerando una capacidad de 55 mAh, proporciona una autonomía de aproximadamente 89 horas continuas. Si bien esta autonomía es el doble de la del banco principal, la falta de capacidad de recarga de la pila A23 representa una desventaja importante.</w:t>
      </w:r>
    </w:p>
    <w:p w14:paraId="3F0B224D" w14:textId="060342AF" w:rsidR="009615F4" w:rsidRPr="00E26F06" w:rsidRDefault="00087E20" w:rsidP="00E26F06">
      <w:pPr>
        <w:pStyle w:val="Ttulo3"/>
        <w:numPr>
          <w:ilvl w:val="2"/>
          <w:numId w:val="1"/>
        </w:numPr>
        <w:rPr>
          <w:smallCaps w:val="0"/>
        </w:rPr>
      </w:pPr>
      <w:r>
        <w:t xml:space="preserve">Respecto al desempeño del </w:t>
      </w:r>
      <w:r w:rsidR="009615F4">
        <w:t>Electroestimulador</w:t>
      </w:r>
    </w:p>
    <w:p w14:paraId="1EF486F9" w14:textId="5D87C647" w:rsidR="00C65A75" w:rsidRDefault="00C65A75" w:rsidP="00C65A75">
      <w:pPr>
        <w:pStyle w:val="Ttulo4"/>
        <w:numPr>
          <w:ilvl w:val="3"/>
          <w:numId w:val="1"/>
        </w:numPr>
      </w:pPr>
      <w:r>
        <w:t>Respecto al ensayo con cargas de prueba</w:t>
      </w:r>
    </w:p>
    <w:p w14:paraId="3F27A292" w14:textId="77777777" w:rsidR="00E71528" w:rsidRPr="00E71528" w:rsidRDefault="00E71528" w:rsidP="00E71528">
      <w:bookmarkStart w:id="549" w:name="_GoBack"/>
      <w:bookmarkEnd w:id="549"/>
    </w:p>
    <w:p w14:paraId="549103BE" w14:textId="62690092" w:rsidR="00087E20" w:rsidRPr="00A66FC2" w:rsidRDefault="00087E20" w:rsidP="00C65A75">
      <w:pPr>
        <w:pStyle w:val="Ttulo4"/>
        <w:numPr>
          <w:ilvl w:val="3"/>
          <w:numId w:val="1"/>
        </w:numPr>
      </w:pPr>
      <w:r>
        <w:t>Respecto a la prueba piloto</w:t>
      </w:r>
    </w:p>
    <w:p w14:paraId="192BA001" w14:textId="1B655EC7" w:rsidR="00114D0B" w:rsidRDefault="00114D0B" w:rsidP="005A564F">
      <w:pPr>
        <w:pStyle w:val="Ttulo2"/>
        <w:numPr>
          <w:ilvl w:val="1"/>
          <w:numId w:val="1"/>
        </w:numPr>
        <w:ind w:left="2552" w:right="2267" w:hanging="567"/>
      </w:pPr>
      <w:bookmarkStart w:id="550" w:name="_Toc172884115"/>
      <w:r>
        <w:t>Conclusiones del proyecto</w:t>
      </w:r>
      <w:bookmarkEnd w:id="550"/>
    </w:p>
    <w:p w14:paraId="31BEAFAD" w14:textId="427BA976" w:rsidR="003178E0" w:rsidRDefault="00C07B21" w:rsidP="003178E0">
      <w:pPr>
        <w:pStyle w:val="Ttulo3"/>
        <w:numPr>
          <w:ilvl w:val="2"/>
          <w:numId w:val="1"/>
        </w:numPr>
      </w:pPr>
      <w:r>
        <w:t>Sobre e</w:t>
      </w:r>
      <w:r w:rsidR="003178E0">
        <w:t>l</w:t>
      </w:r>
      <w:r w:rsidR="00C65A75">
        <w:t xml:space="preserve"> proceso de</w:t>
      </w:r>
      <w:r w:rsidR="003178E0">
        <w:t xml:space="preserve"> desarrollo del hardware</w:t>
      </w:r>
    </w:p>
    <w:p w14:paraId="7B664A40" w14:textId="14515E5F" w:rsidR="003178E0" w:rsidRDefault="00C07B21" w:rsidP="003178E0">
      <w:pPr>
        <w:pStyle w:val="Ttulo3"/>
        <w:numPr>
          <w:ilvl w:val="2"/>
          <w:numId w:val="1"/>
        </w:numPr>
      </w:pPr>
      <w:r>
        <w:t>Sobre</w:t>
      </w:r>
      <w:r w:rsidR="00C65A75">
        <w:t xml:space="preserve"> los resultados obtenidos frente a los esperados</w:t>
      </w:r>
    </w:p>
    <w:p w14:paraId="774954CB" w14:textId="77777777" w:rsidR="00BF6607" w:rsidRPr="00BF6607" w:rsidRDefault="00BF6607" w:rsidP="00BF6607"/>
    <w:p w14:paraId="612769FF" w14:textId="126E91AB" w:rsidR="00597630" w:rsidRDefault="00114D0B" w:rsidP="005A564F">
      <w:pPr>
        <w:pStyle w:val="Ttulo2"/>
        <w:numPr>
          <w:ilvl w:val="1"/>
          <w:numId w:val="1"/>
        </w:numPr>
        <w:ind w:left="2552" w:right="2267" w:hanging="567"/>
      </w:pPr>
      <w:bookmarkStart w:id="551" w:name="_Toc172884116"/>
      <w:r>
        <w:t>Trabajos a futuro</w:t>
      </w:r>
      <w:bookmarkEnd w:id="551"/>
    </w:p>
    <w:p w14:paraId="2F6E2A9E" w14:textId="7107389E" w:rsidR="003178E0" w:rsidRDefault="00C07B21" w:rsidP="003178E0">
      <w:pPr>
        <w:pStyle w:val="Ttulo3"/>
        <w:numPr>
          <w:ilvl w:val="2"/>
          <w:numId w:val="1"/>
        </w:numPr>
      </w:pPr>
      <w:r>
        <w:t>Hacia el m</w:t>
      </w:r>
      <w:r w:rsidR="00C65A75">
        <w:t>ejoramiento</w:t>
      </w:r>
      <w:r w:rsidR="003178E0">
        <w:t xml:space="preserve"> del hardware</w:t>
      </w:r>
    </w:p>
    <w:p w14:paraId="4884C1C2" w14:textId="273B2502" w:rsidR="003178E0" w:rsidRPr="00A66FC2" w:rsidRDefault="00C07B21" w:rsidP="003178E0">
      <w:pPr>
        <w:pStyle w:val="Ttulo3"/>
        <w:numPr>
          <w:ilvl w:val="2"/>
          <w:numId w:val="1"/>
        </w:numPr>
      </w:pPr>
      <w:r>
        <w:t>Hacia la a</w:t>
      </w:r>
      <w:r w:rsidR="00C65A75">
        <w:t>mpliación de la prueba piloto</w:t>
      </w:r>
    </w:p>
    <w:p w14:paraId="28506638" w14:textId="77777777" w:rsidR="003178E0" w:rsidRPr="003178E0" w:rsidRDefault="003178E0" w:rsidP="003178E0"/>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B3B0EDD" w:rsidR="00F0100E" w:rsidRDefault="0082028E" w:rsidP="009F7C20">
      <w:pPr>
        <w:pStyle w:val="Ttulo1"/>
      </w:pPr>
      <w:bookmarkStart w:id="552" w:name="_Toc172884117"/>
      <w:r>
        <w:t>Apendi</w:t>
      </w:r>
      <w:r w:rsidR="4CA20F83">
        <w:t>ce</w:t>
      </w:r>
      <w:bookmarkEnd w:id="552"/>
      <w:r w:rsidR="00690854">
        <w:t>s</w:t>
      </w:r>
    </w:p>
    <w:p w14:paraId="38B9801C" w14:textId="152328F9" w:rsidR="00F0100E" w:rsidRDefault="4CA20F83">
      <w:pPr>
        <w:pStyle w:val="Ttulo2"/>
      </w:pPr>
      <w:bookmarkStart w:id="553" w:name="_Toc172884118"/>
      <w:r>
        <w:t xml:space="preserve">A.1   </w:t>
      </w:r>
      <w:bookmarkEnd w:id="553"/>
      <w:r w:rsidR="00931C0F">
        <w:t>Código fuente del PSoC4.</w:t>
      </w:r>
    </w:p>
    <w:p w14:paraId="3F748FAF" w14:textId="688CEF73" w:rsidR="00F0100E" w:rsidRDefault="4CA20F83">
      <w:pPr>
        <w:pStyle w:val="Ttulo3"/>
      </w:pPr>
      <w:bookmarkStart w:id="554" w:name="_Toc172884119"/>
      <w:r>
        <w:t>A.1.1   Título 3 en un apéndice</w:t>
      </w:r>
      <w:bookmarkEnd w:id="554"/>
    </w:p>
    <w:p w14:paraId="75B8FA6C" w14:textId="2F2C6161"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277"/>
          <w:footerReference w:type="default" r:id="rId278"/>
          <w:type w:val="continuous"/>
          <w:pgSz w:w="11906" w:h="16838"/>
          <w:pgMar w:top="1418" w:right="1134" w:bottom="1418" w:left="1134" w:header="720" w:footer="170" w:gutter="0"/>
          <w:cols w:space="720"/>
          <w:docGrid w:linePitch="326"/>
        </w:sectPr>
      </w:pPr>
    </w:p>
    <w:p w14:paraId="353FB9CA" w14:textId="6CA399BF" w:rsidR="00931C0F" w:rsidRDefault="00931C0F" w:rsidP="00931C0F">
      <w:pPr>
        <w:pStyle w:val="Ttulo2"/>
      </w:pPr>
      <w:r>
        <w:t>A.2 Trabajo publicado</w:t>
      </w:r>
    </w:p>
    <w:p w14:paraId="3D77E1B6" w14:textId="61ABFD88" w:rsidR="00931C0F" w:rsidRDefault="00931C0F" w:rsidP="00931C0F">
      <w:pPr>
        <w:pStyle w:val="Ttulo3"/>
      </w:pPr>
      <w:r>
        <w:t>A.2.1   Título 3 en un apéndice</w:t>
      </w:r>
    </w:p>
    <w:p w14:paraId="3B1AD384" w14:textId="51FF7395" w:rsidR="00931C0F" w:rsidRDefault="00931C0F" w:rsidP="00931C0F">
      <w:pPr>
        <w:pStyle w:val="Ttulo4"/>
      </w:pPr>
      <w:r>
        <w:t>A.2.1.1   Título 4 en un apéndice</w:t>
      </w:r>
    </w:p>
    <w:p w14:paraId="0F3144F9" w14:textId="77777777" w:rsidR="00931C0F" w:rsidRDefault="00931C0F" w:rsidP="00931C0F">
      <w:r>
        <w:t>Todas las entidades numerables, tales como ecuaciones (ver ec. (A-1)), secciones, figuras y tablas, deben incluir el número de apéndice.</w:t>
      </w:r>
    </w:p>
    <w:p w14:paraId="702FCC03" w14:textId="77777777" w:rsidR="00931C0F" w:rsidRDefault="00931C0F" w:rsidP="00931C0F">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74B27AD5" w14:textId="77777777" w:rsidR="00931C0F" w:rsidRDefault="00931C0F" w:rsidP="00931C0F">
      <w:r>
        <w:t>Normal</w:t>
      </w:r>
    </w:p>
    <w:p w14:paraId="7E1F455F" w14:textId="77777777" w:rsidR="00931C0F" w:rsidRDefault="00931C0F" w:rsidP="00931C0F">
      <w:r>
        <w:lastRenderedPageBreak/>
        <w:t>Normal</w:t>
      </w:r>
    </w:p>
    <w:p w14:paraId="6A03F690" w14:textId="2A182473" w:rsidR="00690854" w:rsidRDefault="00697B5D" w:rsidP="00690854">
      <w:pPr>
        <w:pStyle w:val="Ttulo2"/>
      </w:pPr>
      <w:r>
        <w:br w:type="page"/>
      </w:r>
      <w:r w:rsidR="00690854">
        <w:lastRenderedPageBreak/>
        <w:t>A.3 Tablas de Datos</w:t>
      </w:r>
    </w:p>
    <w:p w14:paraId="3516DCA3" w14:textId="77777777" w:rsidR="00690854" w:rsidRDefault="00690854" w:rsidP="00690854">
      <w:pPr>
        <w:pStyle w:val="Ttulo3"/>
      </w:pPr>
      <w:r>
        <w:t>A.2.1   Título 3 en un apéndice</w:t>
      </w:r>
    </w:p>
    <w:p w14:paraId="491B2963" w14:textId="77777777" w:rsidR="00690854" w:rsidRDefault="00690854" w:rsidP="00690854">
      <w:pPr>
        <w:pStyle w:val="Ttulo4"/>
      </w:pPr>
      <w:r>
        <w:t>A.2.1.1   Título 4 en un apéndice</w:t>
      </w:r>
    </w:p>
    <w:p w14:paraId="320FA271" w14:textId="77777777" w:rsidR="00690854" w:rsidRDefault="00690854" w:rsidP="00690854">
      <w:r>
        <w:t>Todas las entidades numerables, tales como ecuaciones (ver ec. (A-1)), secciones, figuras y tablas, deben incluir el número de apéndice.</w:t>
      </w:r>
    </w:p>
    <w:p w14:paraId="1CD79CF9" w14:textId="77777777" w:rsidR="00690854" w:rsidRDefault="00690854" w:rsidP="00690854">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16ADC0B8" w14:textId="77777777" w:rsidR="00690854" w:rsidRDefault="00690854" w:rsidP="00690854">
      <w:r>
        <w:t>Normal</w:t>
      </w:r>
    </w:p>
    <w:p w14:paraId="22C71887" w14:textId="77777777" w:rsidR="00690854" w:rsidRDefault="00690854" w:rsidP="00690854">
      <w:r>
        <w:t>Normal</w:t>
      </w:r>
    </w:p>
    <w:p w14:paraId="3718DACD" w14:textId="436C89CB" w:rsidR="002B5DF4" w:rsidRDefault="002B5DF4" w:rsidP="002B5DF4">
      <w:pPr>
        <w:pStyle w:val="Ttulo1"/>
        <w:ind w:left="0" w:firstLine="0"/>
      </w:pPr>
    </w:p>
    <w:p w14:paraId="7A345E2A" w14:textId="4F8EA97D" w:rsidR="00F0100E" w:rsidRDefault="4CA20F83" w:rsidP="002B5DF4">
      <w:pPr>
        <w:pStyle w:val="Ttulo1"/>
        <w:ind w:left="0" w:firstLine="0"/>
      </w:pPr>
      <w:bookmarkStart w:id="555" w:name="_Toc172884120"/>
      <w:r>
        <w:t>Referencias</w:t>
      </w:r>
      <w:bookmarkEnd w:id="555"/>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xml:space="preserve">, vol. 35, núm. 2, pp. </w:t>
      </w:r>
      <w:r w:rsidRPr="009C654C">
        <w:rPr>
          <w:noProof/>
        </w:rPr>
        <w:lastRenderedPageBreak/>
        <w:t>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w:t>
      </w:r>
      <w:r w:rsidRPr="005E59A7">
        <w:rPr>
          <w:noProof/>
          <w:lang w:val="en-GB"/>
        </w:rPr>
        <w:lastRenderedPageBreak/>
        <w:t xml:space="preserve">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pp. 5827–5830, 2010, 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 xml:space="preserve">Proc. - 10th Symp. Haptic </w:t>
      </w:r>
      <w:r w:rsidRPr="005E59A7">
        <w:rPr>
          <w:i/>
          <w:iCs/>
          <w:noProof/>
          <w:lang w:val="en-GB"/>
        </w:rPr>
        <w:lastRenderedPageBreak/>
        <w:t>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279"/>
      <w:footerReference w:type="default" r:id="rId280"/>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BDAAD" w14:textId="77777777" w:rsidR="0064293B" w:rsidRDefault="0064293B">
      <w:pPr>
        <w:spacing w:after="0" w:line="240" w:lineRule="auto"/>
      </w:pPr>
      <w:r>
        <w:separator/>
      </w:r>
    </w:p>
  </w:endnote>
  <w:endnote w:type="continuationSeparator" w:id="0">
    <w:p w14:paraId="31847433" w14:textId="77777777" w:rsidR="0064293B" w:rsidRDefault="00642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F73331" w:rsidRDefault="00F73331"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F73331" w:rsidRDefault="00F73331"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F73331" w:rsidRPr="00614D9D" w:rsidRDefault="00F73331">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1600D9">
      <w:rPr>
        <w:caps/>
        <w:noProof/>
        <w:color w:val="000000" w:themeColor="text1"/>
      </w:rPr>
      <w:t>2</w:t>
    </w:r>
    <w:r w:rsidRPr="00614D9D">
      <w:rPr>
        <w:caps/>
        <w:color w:val="000000" w:themeColor="text1"/>
      </w:rPr>
      <w:fldChar w:fldCharType="end"/>
    </w:r>
  </w:p>
  <w:p w14:paraId="5BEA9880" w14:textId="31468F25" w:rsidR="00F73331" w:rsidRDefault="00F73331"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F73331" w:rsidRDefault="00F73331">
    <w:pPr>
      <w:pStyle w:val="Piedepgina"/>
      <w:jc w:val="center"/>
    </w:pPr>
  </w:p>
  <w:p w14:paraId="69944FBE" w14:textId="6BA54DDB" w:rsidR="00F73331" w:rsidRDefault="00F73331"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F73331" w:rsidRPr="00614D9D" w:rsidRDefault="00F73331">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1600D9">
      <w:rPr>
        <w:caps/>
        <w:noProof/>
        <w:color w:val="000000" w:themeColor="text1"/>
      </w:rPr>
      <w:t>53</w:t>
    </w:r>
    <w:r w:rsidRPr="00614D9D">
      <w:rPr>
        <w:caps/>
        <w:color w:val="000000" w:themeColor="text1"/>
      </w:rPr>
      <w:fldChar w:fldCharType="end"/>
    </w:r>
  </w:p>
  <w:p w14:paraId="28B9DFD5" w14:textId="07206A1E" w:rsidR="00F73331" w:rsidRDefault="00F73331"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F73331" w:rsidRDefault="00F73331">
        <w:pPr>
          <w:pStyle w:val="Piedepgina"/>
          <w:jc w:val="center"/>
        </w:pPr>
        <w:r>
          <w:fldChar w:fldCharType="begin"/>
        </w:r>
        <w:r>
          <w:instrText>PAGE   \* MERGEFORMAT</w:instrText>
        </w:r>
        <w:r>
          <w:fldChar w:fldCharType="separate"/>
        </w:r>
        <w:r w:rsidR="001600D9">
          <w:rPr>
            <w:noProof/>
          </w:rPr>
          <w:t>175</w:t>
        </w:r>
        <w:r>
          <w:fldChar w:fldCharType="end"/>
        </w:r>
      </w:p>
    </w:sdtContent>
  </w:sdt>
  <w:p w14:paraId="50EEBDE6" w14:textId="10F566E3" w:rsidR="00F73331" w:rsidRDefault="00F73331"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1CCC9008" w14:textId="77777777" w:rsidTr="4CA20F83">
      <w:trPr>
        <w:trHeight w:val="300"/>
      </w:trPr>
      <w:tc>
        <w:tcPr>
          <w:tcW w:w="3210" w:type="dxa"/>
        </w:tcPr>
        <w:p w14:paraId="21EF4903" w14:textId="5347ABDD" w:rsidR="00F73331" w:rsidRDefault="00F73331" w:rsidP="4CA20F83">
          <w:pPr>
            <w:pStyle w:val="Encabezado"/>
            <w:ind w:left="-115"/>
            <w:jc w:val="left"/>
          </w:pPr>
        </w:p>
      </w:tc>
      <w:tc>
        <w:tcPr>
          <w:tcW w:w="3210" w:type="dxa"/>
        </w:tcPr>
        <w:p w14:paraId="28E20EB4" w14:textId="485E8D82" w:rsidR="00F73331" w:rsidRDefault="00F73331" w:rsidP="4CA20F83">
          <w:pPr>
            <w:pStyle w:val="Encabezado"/>
            <w:jc w:val="center"/>
          </w:pPr>
        </w:p>
      </w:tc>
      <w:tc>
        <w:tcPr>
          <w:tcW w:w="3210" w:type="dxa"/>
        </w:tcPr>
        <w:p w14:paraId="19D0F3B9" w14:textId="6E1D4CF5" w:rsidR="00F73331" w:rsidRDefault="00F73331" w:rsidP="4CA20F83">
          <w:pPr>
            <w:pStyle w:val="Encabezado"/>
            <w:ind w:right="-115"/>
            <w:jc w:val="right"/>
          </w:pPr>
        </w:p>
      </w:tc>
    </w:tr>
  </w:tbl>
  <w:p w14:paraId="1FB7FDE7" w14:textId="42F1AFBF" w:rsidR="00F73331" w:rsidRDefault="00F73331"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ED3BE" w14:textId="77777777" w:rsidR="0064293B" w:rsidRDefault="0064293B">
      <w:pPr>
        <w:spacing w:after="0" w:line="240" w:lineRule="auto"/>
      </w:pPr>
      <w:r>
        <w:separator/>
      </w:r>
    </w:p>
  </w:footnote>
  <w:footnote w:type="continuationSeparator" w:id="0">
    <w:p w14:paraId="1290A03C" w14:textId="77777777" w:rsidR="0064293B" w:rsidRDefault="006429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F73331" w:rsidRDefault="00F73331"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F73331" w:rsidRDefault="00F73331"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E871EB8" w14:textId="77777777" w:rsidTr="4CA20F83">
      <w:trPr>
        <w:trHeight w:val="300"/>
      </w:trPr>
      <w:tc>
        <w:tcPr>
          <w:tcW w:w="3210" w:type="dxa"/>
        </w:tcPr>
        <w:p w14:paraId="05319AE1" w14:textId="3B17DF01" w:rsidR="00F73331" w:rsidRDefault="00F73331" w:rsidP="4CA20F83">
          <w:pPr>
            <w:pStyle w:val="Encabezado"/>
            <w:ind w:left="-115"/>
            <w:jc w:val="left"/>
          </w:pPr>
        </w:p>
      </w:tc>
      <w:tc>
        <w:tcPr>
          <w:tcW w:w="3210" w:type="dxa"/>
        </w:tcPr>
        <w:p w14:paraId="3384563F" w14:textId="131C776F" w:rsidR="00F73331" w:rsidRDefault="00F73331" w:rsidP="4CA20F83">
          <w:pPr>
            <w:pStyle w:val="Encabezado"/>
            <w:jc w:val="center"/>
          </w:pPr>
        </w:p>
      </w:tc>
      <w:tc>
        <w:tcPr>
          <w:tcW w:w="3210" w:type="dxa"/>
        </w:tcPr>
        <w:p w14:paraId="73A39868" w14:textId="729D31AB" w:rsidR="00F73331" w:rsidRDefault="00F73331" w:rsidP="4CA20F83">
          <w:pPr>
            <w:pStyle w:val="Encabezado"/>
            <w:ind w:right="-115"/>
            <w:jc w:val="right"/>
          </w:pPr>
        </w:p>
      </w:tc>
    </w:tr>
  </w:tbl>
  <w:p w14:paraId="1FB29302" w14:textId="4F093379" w:rsidR="00F73331" w:rsidRDefault="00F73331"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CEEDF0B" w14:textId="77777777" w:rsidTr="4CA20F83">
      <w:trPr>
        <w:trHeight w:val="300"/>
      </w:trPr>
      <w:tc>
        <w:tcPr>
          <w:tcW w:w="3210" w:type="dxa"/>
        </w:tcPr>
        <w:p w14:paraId="2D49E0A9" w14:textId="34C3304B" w:rsidR="00F73331" w:rsidRDefault="00F73331" w:rsidP="4CA20F83">
          <w:pPr>
            <w:pStyle w:val="Encabezado"/>
            <w:ind w:left="-115"/>
            <w:jc w:val="left"/>
          </w:pPr>
        </w:p>
      </w:tc>
      <w:tc>
        <w:tcPr>
          <w:tcW w:w="3210" w:type="dxa"/>
        </w:tcPr>
        <w:p w14:paraId="63CDF9BF" w14:textId="47EC6B5A" w:rsidR="00F73331" w:rsidRDefault="00F73331" w:rsidP="4CA20F83">
          <w:pPr>
            <w:pStyle w:val="Encabezado"/>
            <w:jc w:val="center"/>
          </w:pPr>
        </w:p>
      </w:tc>
      <w:tc>
        <w:tcPr>
          <w:tcW w:w="3210" w:type="dxa"/>
        </w:tcPr>
        <w:p w14:paraId="6E24D5C0" w14:textId="6CC45996" w:rsidR="00F73331" w:rsidRDefault="00F73331" w:rsidP="4CA20F83">
          <w:pPr>
            <w:pStyle w:val="Encabezado"/>
            <w:ind w:right="-115"/>
            <w:jc w:val="right"/>
          </w:pPr>
        </w:p>
      </w:tc>
    </w:tr>
  </w:tbl>
  <w:p w14:paraId="698AB86B" w14:textId="4CA6C12C" w:rsidR="00F73331" w:rsidRDefault="00F73331"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6DB7043D" w14:textId="77777777" w:rsidTr="4CA20F83">
      <w:trPr>
        <w:trHeight w:val="300"/>
      </w:trPr>
      <w:tc>
        <w:tcPr>
          <w:tcW w:w="3210" w:type="dxa"/>
        </w:tcPr>
        <w:p w14:paraId="27F03DD5" w14:textId="00495C95" w:rsidR="00F73331" w:rsidRDefault="00F73331" w:rsidP="4CA20F83">
          <w:pPr>
            <w:pStyle w:val="Encabezado"/>
            <w:ind w:left="-115"/>
            <w:jc w:val="left"/>
          </w:pPr>
        </w:p>
      </w:tc>
      <w:tc>
        <w:tcPr>
          <w:tcW w:w="3210" w:type="dxa"/>
        </w:tcPr>
        <w:p w14:paraId="063A7D1E" w14:textId="452D0D98" w:rsidR="00F73331" w:rsidRDefault="00F73331" w:rsidP="4CA20F83">
          <w:pPr>
            <w:pStyle w:val="Encabezado"/>
            <w:jc w:val="center"/>
          </w:pPr>
        </w:p>
      </w:tc>
      <w:tc>
        <w:tcPr>
          <w:tcW w:w="3210" w:type="dxa"/>
        </w:tcPr>
        <w:p w14:paraId="3D4EA7E7" w14:textId="7B1FBA9B" w:rsidR="00F73331" w:rsidRDefault="00F73331" w:rsidP="4CA20F83">
          <w:pPr>
            <w:pStyle w:val="Encabezado"/>
            <w:ind w:right="-115"/>
            <w:jc w:val="right"/>
          </w:pPr>
        </w:p>
      </w:tc>
    </w:tr>
  </w:tbl>
  <w:p w14:paraId="4FD3D144" w14:textId="5E43B609" w:rsidR="00F73331" w:rsidRDefault="00F73331"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6DC386CF" w14:textId="77777777" w:rsidTr="4CA20F83">
      <w:trPr>
        <w:trHeight w:val="300"/>
      </w:trPr>
      <w:tc>
        <w:tcPr>
          <w:tcW w:w="3210" w:type="dxa"/>
        </w:tcPr>
        <w:p w14:paraId="5E193FF8" w14:textId="1C96BE5F" w:rsidR="00F73331" w:rsidRDefault="00F73331" w:rsidP="4CA20F83">
          <w:pPr>
            <w:pStyle w:val="Encabezado"/>
            <w:ind w:left="-115"/>
            <w:jc w:val="left"/>
          </w:pPr>
        </w:p>
      </w:tc>
      <w:tc>
        <w:tcPr>
          <w:tcW w:w="3210" w:type="dxa"/>
        </w:tcPr>
        <w:p w14:paraId="57AE7425" w14:textId="1A6F3929" w:rsidR="00F73331" w:rsidRDefault="00F73331" w:rsidP="4CA20F83">
          <w:pPr>
            <w:pStyle w:val="Encabezado"/>
            <w:jc w:val="center"/>
          </w:pPr>
        </w:p>
      </w:tc>
      <w:tc>
        <w:tcPr>
          <w:tcW w:w="3210" w:type="dxa"/>
        </w:tcPr>
        <w:p w14:paraId="76989B93" w14:textId="7B898150" w:rsidR="00F73331" w:rsidRDefault="00F73331" w:rsidP="4CA20F83">
          <w:pPr>
            <w:pStyle w:val="Encabezado"/>
            <w:ind w:right="-115"/>
            <w:jc w:val="right"/>
          </w:pPr>
        </w:p>
      </w:tc>
    </w:tr>
  </w:tbl>
  <w:p w14:paraId="6376B419" w14:textId="2247A8E0" w:rsidR="00F73331" w:rsidRDefault="00F73331"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FE1F5C4" w14:textId="77777777" w:rsidTr="4CA20F83">
      <w:trPr>
        <w:trHeight w:val="300"/>
      </w:trPr>
      <w:tc>
        <w:tcPr>
          <w:tcW w:w="3210" w:type="dxa"/>
        </w:tcPr>
        <w:p w14:paraId="64393447" w14:textId="59CC5564" w:rsidR="00F73331" w:rsidRDefault="00F73331" w:rsidP="4CA20F83">
          <w:pPr>
            <w:pStyle w:val="Encabezado"/>
            <w:ind w:left="-115"/>
            <w:jc w:val="left"/>
          </w:pPr>
        </w:p>
      </w:tc>
      <w:tc>
        <w:tcPr>
          <w:tcW w:w="3210" w:type="dxa"/>
        </w:tcPr>
        <w:p w14:paraId="2A52E540" w14:textId="73C3F86B" w:rsidR="00F73331" w:rsidRDefault="00F73331" w:rsidP="4CA20F83">
          <w:pPr>
            <w:pStyle w:val="Encabezado"/>
            <w:jc w:val="center"/>
          </w:pPr>
        </w:p>
      </w:tc>
      <w:tc>
        <w:tcPr>
          <w:tcW w:w="3210" w:type="dxa"/>
        </w:tcPr>
        <w:p w14:paraId="2E0AB649" w14:textId="44662026" w:rsidR="00F73331" w:rsidRDefault="00F73331" w:rsidP="4CA20F83">
          <w:pPr>
            <w:pStyle w:val="Encabezado"/>
            <w:ind w:right="-115"/>
            <w:jc w:val="right"/>
          </w:pPr>
        </w:p>
      </w:tc>
    </w:tr>
  </w:tbl>
  <w:p w14:paraId="186BCA9D" w14:textId="3504C57F" w:rsidR="00F73331" w:rsidRDefault="00F73331"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C92583D" w14:textId="77777777" w:rsidTr="4CA20F83">
      <w:trPr>
        <w:trHeight w:val="300"/>
      </w:trPr>
      <w:tc>
        <w:tcPr>
          <w:tcW w:w="3210" w:type="dxa"/>
        </w:tcPr>
        <w:p w14:paraId="31FBE632" w14:textId="65FD59B1" w:rsidR="00F73331" w:rsidRDefault="00F73331" w:rsidP="4CA20F83">
          <w:pPr>
            <w:pStyle w:val="Encabezado"/>
            <w:ind w:left="-115"/>
            <w:jc w:val="left"/>
          </w:pPr>
        </w:p>
      </w:tc>
      <w:tc>
        <w:tcPr>
          <w:tcW w:w="3210" w:type="dxa"/>
        </w:tcPr>
        <w:p w14:paraId="4748D43B" w14:textId="7AF1B705" w:rsidR="00F73331" w:rsidRDefault="00F73331" w:rsidP="4CA20F83">
          <w:pPr>
            <w:pStyle w:val="Encabezado"/>
            <w:jc w:val="center"/>
          </w:pPr>
        </w:p>
      </w:tc>
      <w:tc>
        <w:tcPr>
          <w:tcW w:w="3210" w:type="dxa"/>
        </w:tcPr>
        <w:p w14:paraId="6DFEA7BF" w14:textId="63E68A8D" w:rsidR="00F73331" w:rsidRDefault="00F73331" w:rsidP="4CA20F83">
          <w:pPr>
            <w:pStyle w:val="Encabezado"/>
            <w:ind w:right="-115"/>
            <w:jc w:val="right"/>
          </w:pPr>
        </w:p>
      </w:tc>
    </w:tr>
  </w:tbl>
  <w:p w14:paraId="279CC955" w14:textId="52339537" w:rsidR="00F73331" w:rsidRDefault="00F73331"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78F98245" w14:textId="77777777" w:rsidTr="4CA20F83">
      <w:trPr>
        <w:trHeight w:val="300"/>
      </w:trPr>
      <w:tc>
        <w:tcPr>
          <w:tcW w:w="3210" w:type="dxa"/>
        </w:tcPr>
        <w:p w14:paraId="33EB3904" w14:textId="3E6E02EB" w:rsidR="00F73331" w:rsidRDefault="00F73331" w:rsidP="4CA20F83">
          <w:pPr>
            <w:pStyle w:val="Encabezado"/>
            <w:ind w:left="-115"/>
            <w:jc w:val="left"/>
          </w:pPr>
        </w:p>
      </w:tc>
      <w:tc>
        <w:tcPr>
          <w:tcW w:w="3210" w:type="dxa"/>
        </w:tcPr>
        <w:p w14:paraId="763FFA9D" w14:textId="6EE8103E" w:rsidR="00F73331" w:rsidRDefault="00F73331" w:rsidP="4CA20F83">
          <w:pPr>
            <w:pStyle w:val="Encabezado"/>
            <w:jc w:val="center"/>
          </w:pPr>
        </w:p>
      </w:tc>
      <w:tc>
        <w:tcPr>
          <w:tcW w:w="3210" w:type="dxa"/>
        </w:tcPr>
        <w:p w14:paraId="5DD05333" w14:textId="6B18D638" w:rsidR="00F73331" w:rsidRDefault="00F73331" w:rsidP="4CA20F83">
          <w:pPr>
            <w:pStyle w:val="Encabezado"/>
            <w:ind w:right="-115"/>
            <w:jc w:val="right"/>
          </w:pPr>
        </w:p>
      </w:tc>
    </w:tr>
  </w:tbl>
  <w:p w14:paraId="6D25C90D" w14:textId="24955493" w:rsidR="00F73331" w:rsidRDefault="00F73331"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011BDEF1" w14:textId="77777777" w:rsidTr="4CA20F83">
      <w:trPr>
        <w:trHeight w:val="300"/>
      </w:trPr>
      <w:tc>
        <w:tcPr>
          <w:tcW w:w="3210" w:type="dxa"/>
        </w:tcPr>
        <w:p w14:paraId="694C0817" w14:textId="57AAE980" w:rsidR="00F73331" w:rsidRDefault="00F73331" w:rsidP="4CA20F83">
          <w:pPr>
            <w:pStyle w:val="Encabezado"/>
            <w:ind w:left="-115"/>
            <w:jc w:val="left"/>
          </w:pPr>
        </w:p>
      </w:tc>
      <w:tc>
        <w:tcPr>
          <w:tcW w:w="3210" w:type="dxa"/>
        </w:tcPr>
        <w:p w14:paraId="06AA040C" w14:textId="0C582CBD" w:rsidR="00F73331" w:rsidRDefault="00F73331" w:rsidP="4CA20F83">
          <w:pPr>
            <w:pStyle w:val="Encabezado"/>
            <w:jc w:val="center"/>
          </w:pPr>
        </w:p>
      </w:tc>
      <w:tc>
        <w:tcPr>
          <w:tcW w:w="3210" w:type="dxa"/>
        </w:tcPr>
        <w:p w14:paraId="34E1A110" w14:textId="4DD58893" w:rsidR="00F73331" w:rsidRDefault="00F73331" w:rsidP="4CA20F83">
          <w:pPr>
            <w:pStyle w:val="Encabezado"/>
            <w:ind w:right="-115"/>
            <w:jc w:val="right"/>
          </w:pPr>
        </w:p>
      </w:tc>
    </w:tr>
  </w:tbl>
  <w:p w14:paraId="7772D874" w14:textId="643C3E27" w:rsidR="00F73331" w:rsidRDefault="00F73331"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524770D0" w14:textId="77777777" w:rsidTr="4CA20F83">
      <w:trPr>
        <w:trHeight w:val="300"/>
      </w:trPr>
      <w:tc>
        <w:tcPr>
          <w:tcW w:w="3210" w:type="dxa"/>
        </w:tcPr>
        <w:p w14:paraId="2938BFE1" w14:textId="47D1C579" w:rsidR="00F73331" w:rsidRDefault="00F73331" w:rsidP="4CA20F83">
          <w:pPr>
            <w:pStyle w:val="Encabezado"/>
            <w:ind w:left="-115"/>
            <w:jc w:val="left"/>
          </w:pPr>
        </w:p>
      </w:tc>
      <w:tc>
        <w:tcPr>
          <w:tcW w:w="3210" w:type="dxa"/>
        </w:tcPr>
        <w:p w14:paraId="08991495" w14:textId="681E3ECB" w:rsidR="00F73331" w:rsidRDefault="00F73331" w:rsidP="4CA20F83">
          <w:pPr>
            <w:pStyle w:val="Encabezado"/>
            <w:jc w:val="center"/>
          </w:pPr>
        </w:p>
      </w:tc>
      <w:tc>
        <w:tcPr>
          <w:tcW w:w="3210" w:type="dxa"/>
        </w:tcPr>
        <w:p w14:paraId="576B32F0" w14:textId="7B32D1D6" w:rsidR="00F73331" w:rsidRDefault="00F73331" w:rsidP="4CA20F83">
          <w:pPr>
            <w:pStyle w:val="Encabezado"/>
            <w:ind w:right="-115"/>
            <w:jc w:val="right"/>
          </w:pPr>
        </w:p>
      </w:tc>
    </w:tr>
  </w:tbl>
  <w:p w14:paraId="3A42004C" w14:textId="436A693D" w:rsidR="00F73331" w:rsidRDefault="00F73331"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25A45029" w14:textId="77777777" w:rsidTr="4CA20F83">
      <w:trPr>
        <w:trHeight w:val="300"/>
      </w:trPr>
      <w:tc>
        <w:tcPr>
          <w:tcW w:w="3210" w:type="dxa"/>
        </w:tcPr>
        <w:p w14:paraId="4B2EC5B1" w14:textId="5704D773" w:rsidR="00F73331" w:rsidRDefault="00F73331" w:rsidP="4CA20F83">
          <w:pPr>
            <w:pStyle w:val="Encabezado"/>
            <w:ind w:left="-115"/>
            <w:jc w:val="left"/>
          </w:pPr>
        </w:p>
      </w:tc>
      <w:tc>
        <w:tcPr>
          <w:tcW w:w="3210" w:type="dxa"/>
        </w:tcPr>
        <w:p w14:paraId="34EB9AAF" w14:textId="4C6D1399" w:rsidR="00F73331" w:rsidRDefault="00F73331" w:rsidP="4CA20F83">
          <w:pPr>
            <w:pStyle w:val="Encabezado"/>
            <w:jc w:val="center"/>
          </w:pPr>
        </w:p>
      </w:tc>
      <w:tc>
        <w:tcPr>
          <w:tcW w:w="3210" w:type="dxa"/>
        </w:tcPr>
        <w:p w14:paraId="7368F222" w14:textId="0DEF55A1" w:rsidR="00F73331" w:rsidRDefault="00F73331" w:rsidP="4CA20F83">
          <w:pPr>
            <w:pStyle w:val="Encabezado"/>
            <w:ind w:right="-115"/>
            <w:jc w:val="right"/>
          </w:pPr>
        </w:p>
      </w:tc>
    </w:tr>
  </w:tbl>
  <w:p w14:paraId="3C388BAA" w14:textId="35B279D9" w:rsidR="00F73331" w:rsidRDefault="00F73331"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4912B49B" w14:textId="77777777" w:rsidTr="4CA20F83">
      <w:trPr>
        <w:trHeight w:val="300"/>
      </w:trPr>
      <w:tc>
        <w:tcPr>
          <w:tcW w:w="3210" w:type="dxa"/>
        </w:tcPr>
        <w:p w14:paraId="37B95B0C" w14:textId="5D821646" w:rsidR="00F73331" w:rsidRDefault="00F73331" w:rsidP="4CA20F83">
          <w:pPr>
            <w:pStyle w:val="Encabezado"/>
            <w:ind w:left="-115"/>
            <w:jc w:val="left"/>
          </w:pPr>
        </w:p>
      </w:tc>
      <w:tc>
        <w:tcPr>
          <w:tcW w:w="3210" w:type="dxa"/>
        </w:tcPr>
        <w:p w14:paraId="108E33C3" w14:textId="3365091F" w:rsidR="00F73331" w:rsidRDefault="00F73331" w:rsidP="4CA20F83">
          <w:pPr>
            <w:pStyle w:val="Encabezado"/>
            <w:jc w:val="center"/>
          </w:pPr>
        </w:p>
      </w:tc>
      <w:tc>
        <w:tcPr>
          <w:tcW w:w="3210" w:type="dxa"/>
        </w:tcPr>
        <w:p w14:paraId="06CBCDDB" w14:textId="0D72B2A7" w:rsidR="00F73331" w:rsidRDefault="00F73331" w:rsidP="4CA20F83">
          <w:pPr>
            <w:pStyle w:val="Encabezado"/>
            <w:ind w:right="-115"/>
            <w:jc w:val="right"/>
          </w:pPr>
        </w:p>
      </w:tc>
    </w:tr>
  </w:tbl>
  <w:p w14:paraId="68986BA1" w14:textId="509A021B" w:rsidR="00F73331" w:rsidRDefault="00F73331"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24BEF8F" w14:textId="77777777" w:rsidTr="4CA20F83">
      <w:trPr>
        <w:trHeight w:val="300"/>
      </w:trPr>
      <w:tc>
        <w:tcPr>
          <w:tcW w:w="3210" w:type="dxa"/>
        </w:tcPr>
        <w:p w14:paraId="4597A4F7" w14:textId="63AF7C29" w:rsidR="00F73331" w:rsidRDefault="00F73331" w:rsidP="4CA20F83">
          <w:pPr>
            <w:pStyle w:val="Encabezado"/>
            <w:ind w:left="-115"/>
            <w:jc w:val="left"/>
          </w:pPr>
        </w:p>
      </w:tc>
      <w:tc>
        <w:tcPr>
          <w:tcW w:w="3210" w:type="dxa"/>
        </w:tcPr>
        <w:p w14:paraId="692A1456" w14:textId="216E31D1" w:rsidR="00F73331" w:rsidRDefault="00F73331" w:rsidP="4CA20F83">
          <w:pPr>
            <w:pStyle w:val="Encabezado"/>
            <w:jc w:val="center"/>
          </w:pPr>
        </w:p>
      </w:tc>
      <w:tc>
        <w:tcPr>
          <w:tcW w:w="3210" w:type="dxa"/>
        </w:tcPr>
        <w:p w14:paraId="10D1A839" w14:textId="53C54BDD" w:rsidR="00F73331" w:rsidRDefault="00F73331" w:rsidP="4CA20F83">
          <w:pPr>
            <w:pStyle w:val="Encabezado"/>
            <w:ind w:right="-115"/>
            <w:jc w:val="right"/>
          </w:pPr>
        </w:p>
      </w:tc>
    </w:tr>
  </w:tbl>
  <w:p w14:paraId="2F818B53" w14:textId="0890BBE5" w:rsidR="00F73331" w:rsidRDefault="00F73331"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24B2BF80" w14:textId="77777777" w:rsidTr="4CA20F83">
      <w:trPr>
        <w:trHeight w:val="300"/>
      </w:trPr>
      <w:tc>
        <w:tcPr>
          <w:tcW w:w="3210" w:type="dxa"/>
        </w:tcPr>
        <w:p w14:paraId="25FEE189" w14:textId="1EB4A440" w:rsidR="00F73331" w:rsidRDefault="00F73331" w:rsidP="4CA20F83">
          <w:pPr>
            <w:pStyle w:val="Encabezado"/>
            <w:ind w:left="-115"/>
            <w:jc w:val="left"/>
          </w:pPr>
        </w:p>
      </w:tc>
      <w:tc>
        <w:tcPr>
          <w:tcW w:w="3210" w:type="dxa"/>
        </w:tcPr>
        <w:p w14:paraId="6B360F5C" w14:textId="06EFFE6D" w:rsidR="00F73331" w:rsidRDefault="00F73331" w:rsidP="4CA20F83">
          <w:pPr>
            <w:pStyle w:val="Encabezado"/>
            <w:jc w:val="center"/>
          </w:pPr>
        </w:p>
      </w:tc>
      <w:tc>
        <w:tcPr>
          <w:tcW w:w="3210" w:type="dxa"/>
        </w:tcPr>
        <w:p w14:paraId="691CF8F1" w14:textId="36BAFD91" w:rsidR="00F73331" w:rsidRDefault="00F73331" w:rsidP="4CA20F83">
          <w:pPr>
            <w:pStyle w:val="Encabezado"/>
            <w:ind w:right="-115"/>
            <w:jc w:val="right"/>
          </w:pPr>
        </w:p>
      </w:tc>
    </w:tr>
  </w:tbl>
  <w:p w14:paraId="1E196F7E" w14:textId="5FE353AF" w:rsidR="00F73331" w:rsidRDefault="00F73331"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336AA87A" w14:textId="77777777" w:rsidTr="4CA20F83">
      <w:trPr>
        <w:trHeight w:val="300"/>
      </w:trPr>
      <w:tc>
        <w:tcPr>
          <w:tcW w:w="3210" w:type="dxa"/>
        </w:tcPr>
        <w:p w14:paraId="1A5FC5B1" w14:textId="71AB8BB1" w:rsidR="00F73331" w:rsidRDefault="00F73331" w:rsidP="4CA20F83">
          <w:pPr>
            <w:pStyle w:val="Encabezado"/>
            <w:ind w:left="-115"/>
            <w:jc w:val="left"/>
          </w:pPr>
        </w:p>
      </w:tc>
      <w:tc>
        <w:tcPr>
          <w:tcW w:w="3210" w:type="dxa"/>
        </w:tcPr>
        <w:p w14:paraId="20BF3E81" w14:textId="036E2866" w:rsidR="00F73331" w:rsidRDefault="00F73331" w:rsidP="4CA20F83">
          <w:pPr>
            <w:pStyle w:val="Encabezado"/>
            <w:jc w:val="center"/>
          </w:pPr>
        </w:p>
      </w:tc>
      <w:tc>
        <w:tcPr>
          <w:tcW w:w="3210" w:type="dxa"/>
        </w:tcPr>
        <w:p w14:paraId="55E86FCE" w14:textId="0221ACD0" w:rsidR="00F73331" w:rsidRDefault="00F73331" w:rsidP="4CA20F83">
          <w:pPr>
            <w:pStyle w:val="Encabezado"/>
            <w:ind w:right="-115"/>
            <w:jc w:val="right"/>
          </w:pPr>
        </w:p>
      </w:tc>
    </w:tr>
  </w:tbl>
  <w:p w14:paraId="6C3AD644" w14:textId="6C1C3699" w:rsidR="00F73331" w:rsidRDefault="00F73331"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F73331" w14:paraId="5491EDA1" w14:textId="77777777" w:rsidTr="4CA20F83">
      <w:trPr>
        <w:trHeight w:val="300"/>
      </w:trPr>
      <w:tc>
        <w:tcPr>
          <w:tcW w:w="3210" w:type="dxa"/>
        </w:tcPr>
        <w:p w14:paraId="1298BA6A" w14:textId="66FC8342" w:rsidR="00F73331" w:rsidRDefault="00F73331" w:rsidP="4CA20F83">
          <w:pPr>
            <w:pStyle w:val="Encabezado"/>
            <w:ind w:left="-115"/>
            <w:jc w:val="left"/>
          </w:pPr>
        </w:p>
      </w:tc>
      <w:tc>
        <w:tcPr>
          <w:tcW w:w="3210" w:type="dxa"/>
        </w:tcPr>
        <w:p w14:paraId="189D72D4" w14:textId="0756F511" w:rsidR="00F73331" w:rsidRDefault="00F73331" w:rsidP="4CA20F83">
          <w:pPr>
            <w:pStyle w:val="Encabezado"/>
            <w:jc w:val="center"/>
          </w:pPr>
        </w:p>
      </w:tc>
      <w:tc>
        <w:tcPr>
          <w:tcW w:w="3210" w:type="dxa"/>
        </w:tcPr>
        <w:p w14:paraId="37D98B69" w14:textId="23297B21" w:rsidR="00F73331" w:rsidRDefault="00F73331" w:rsidP="4CA20F83">
          <w:pPr>
            <w:pStyle w:val="Encabezado"/>
            <w:ind w:right="-115"/>
            <w:jc w:val="right"/>
          </w:pPr>
        </w:p>
      </w:tc>
    </w:tr>
  </w:tbl>
  <w:p w14:paraId="65930791" w14:textId="5E38546B" w:rsidR="00F73331" w:rsidRDefault="00F73331"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2A2A4603"/>
    <w:multiLevelType w:val="hybridMultilevel"/>
    <w:tmpl w:val="D316905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2"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6"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7"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1"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3" w15:restartNumberingAfterBreak="0">
    <w:nsid w:val="6CE00C8D"/>
    <w:multiLevelType w:val="hybridMultilevel"/>
    <w:tmpl w:val="7E180712"/>
    <w:lvl w:ilvl="0" w:tplc="2C0A0001">
      <w:start w:val="1"/>
      <w:numFmt w:val="bullet"/>
      <w:lvlText w:val=""/>
      <w:lvlJc w:val="left"/>
      <w:pPr>
        <w:ind w:left="1077" w:hanging="360"/>
      </w:pPr>
      <w:rPr>
        <w:rFonts w:ascii="Symbol" w:hAnsi="Symbol" w:hint="default"/>
      </w:rPr>
    </w:lvl>
    <w:lvl w:ilvl="1" w:tplc="2C0A0003">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4" w15:restartNumberingAfterBreak="0">
    <w:nsid w:val="71657DBE"/>
    <w:multiLevelType w:val="multilevel"/>
    <w:tmpl w:val="23361CCE"/>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rPr>
        <w:rFonts w:ascii="Times New Roman" w:hAnsi="Times New Roman" w:cs="Times New Roman" w:hint="default"/>
      </w:r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4"/>
  </w:num>
  <w:num w:numId="2">
    <w:abstractNumId w:val="21"/>
  </w:num>
  <w:num w:numId="3">
    <w:abstractNumId w:val="7"/>
  </w:num>
  <w:num w:numId="4">
    <w:abstractNumId w:val="8"/>
  </w:num>
  <w:num w:numId="5">
    <w:abstractNumId w:val="12"/>
  </w:num>
  <w:num w:numId="6">
    <w:abstractNumId w:val="17"/>
  </w:num>
  <w:num w:numId="7">
    <w:abstractNumId w:val="16"/>
  </w:num>
  <w:num w:numId="8">
    <w:abstractNumId w:val="15"/>
  </w:num>
  <w:num w:numId="9">
    <w:abstractNumId w:val="22"/>
  </w:num>
  <w:num w:numId="10">
    <w:abstractNumId w:val="11"/>
  </w:num>
  <w:num w:numId="11">
    <w:abstractNumId w:val="6"/>
  </w:num>
  <w:num w:numId="12">
    <w:abstractNumId w:val="4"/>
  </w:num>
  <w:num w:numId="13">
    <w:abstractNumId w:val="25"/>
  </w:num>
  <w:num w:numId="14">
    <w:abstractNumId w:val="19"/>
  </w:num>
  <w:num w:numId="15">
    <w:abstractNumId w:val="2"/>
  </w:num>
  <w:num w:numId="16">
    <w:abstractNumId w:val="20"/>
  </w:num>
  <w:num w:numId="17">
    <w:abstractNumId w:val="3"/>
  </w:num>
  <w:num w:numId="18">
    <w:abstractNumId w:val="13"/>
  </w:num>
  <w:num w:numId="19">
    <w:abstractNumId w:val="10"/>
  </w:num>
  <w:num w:numId="20">
    <w:abstractNumId w:val="5"/>
  </w:num>
  <w:num w:numId="21">
    <w:abstractNumId w:val="0"/>
  </w:num>
  <w:num w:numId="22">
    <w:abstractNumId w:val="18"/>
  </w:num>
  <w:num w:numId="23">
    <w:abstractNumId w:val="14"/>
  </w:num>
  <w:num w:numId="24">
    <w:abstractNumId w:val="1"/>
  </w:num>
  <w:num w:numId="25">
    <w:abstractNumId w:val="9"/>
  </w:num>
  <w:num w:numId="26">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0915"/>
    <w:rsid w:val="0001355F"/>
    <w:rsid w:val="000148DD"/>
    <w:rsid w:val="0001605E"/>
    <w:rsid w:val="00016933"/>
    <w:rsid w:val="00017C80"/>
    <w:rsid w:val="00017CC6"/>
    <w:rsid w:val="00020AE7"/>
    <w:rsid w:val="00024F49"/>
    <w:rsid w:val="00025BB0"/>
    <w:rsid w:val="00026AB8"/>
    <w:rsid w:val="00026CBF"/>
    <w:rsid w:val="00026FDF"/>
    <w:rsid w:val="00027110"/>
    <w:rsid w:val="00030743"/>
    <w:rsid w:val="00031F4B"/>
    <w:rsid w:val="00033B98"/>
    <w:rsid w:val="000358F5"/>
    <w:rsid w:val="00035D08"/>
    <w:rsid w:val="000447AF"/>
    <w:rsid w:val="00045C7B"/>
    <w:rsid w:val="00045D84"/>
    <w:rsid w:val="00050FEA"/>
    <w:rsid w:val="00052961"/>
    <w:rsid w:val="00052D5F"/>
    <w:rsid w:val="0005305C"/>
    <w:rsid w:val="00055283"/>
    <w:rsid w:val="00055758"/>
    <w:rsid w:val="000562EE"/>
    <w:rsid w:val="0005664A"/>
    <w:rsid w:val="00056973"/>
    <w:rsid w:val="00057262"/>
    <w:rsid w:val="00060E01"/>
    <w:rsid w:val="00061043"/>
    <w:rsid w:val="000613AF"/>
    <w:rsid w:val="00062AEC"/>
    <w:rsid w:val="00062B6D"/>
    <w:rsid w:val="000635B2"/>
    <w:rsid w:val="00072084"/>
    <w:rsid w:val="00072BCB"/>
    <w:rsid w:val="00072E99"/>
    <w:rsid w:val="00073BE6"/>
    <w:rsid w:val="0007626A"/>
    <w:rsid w:val="000765AE"/>
    <w:rsid w:val="00080B8A"/>
    <w:rsid w:val="00082FB2"/>
    <w:rsid w:val="00084BD5"/>
    <w:rsid w:val="00085D98"/>
    <w:rsid w:val="00087E20"/>
    <w:rsid w:val="00097E68"/>
    <w:rsid w:val="000A0477"/>
    <w:rsid w:val="000A0EFD"/>
    <w:rsid w:val="000A23E7"/>
    <w:rsid w:val="000A324C"/>
    <w:rsid w:val="000A562D"/>
    <w:rsid w:val="000A7E0E"/>
    <w:rsid w:val="000C1B61"/>
    <w:rsid w:val="000C408E"/>
    <w:rsid w:val="000C410C"/>
    <w:rsid w:val="000C5A67"/>
    <w:rsid w:val="000C5E81"/>
    <w:rsid w:val="000C797C"/>
    <w:rsid w:val="000D1BDF"/>
    <w:rsid w:val="000D259D"/>
    <w:rsid w:val="000D4B0E"/>
    <w:rsid w:val="000D4C38"/>
    <w:rsid w:val="000D4EE1"/>
    <w:rsid w:val="000D5690"/>
    <w:rsid w:val="000D7674"/>
    <w:rsid w:val="000E08A9"/>
    <w:rsid w:val="000E14F1"/>
    <w:rsid w:val="000E2CE2"/>
    <w:rsid w:val="000E577D"/>
    <w:rsid w:val="000E5E0C"/>
    <w:rsid w:val="000E60F7"/>
    <w:rsid w:val="000F016E"/>
    <w:rsid w:val="000F0304"/>
    <w:rsid w:val="000F11A6"/>
    <w:rsid w:val="000F3A0D"/>
    <w:rsid w:val="000F4C89"/>
    <w:rsid w:val="000F6EB8"/>
    <w:rsid w:val="000F74C5"/>
    <w:rsid w:val="00100F87"/>
    <w:rsid w:val="0010595C"/>
    <w:rsid w:val="0010767E"/>
    <w:rsid w:val="001109BD"/>
    <w:rsid w:val="00110F82"/>
    <w:rsid w:val="00112643"/>
    <w:rsid w:val="00114D0B"/>
    <w:rsid w:val="00121537"/>
    <w:rsid w:val="001225ED"/>
    <w:rsid w:val="00122F66"/>
    <w:rsid w:val="0012327E"/>
    <w:rsid w:val="00123440"/>
    <w:rsid w:val="00124DF9"/>
    <w:rsid w:val="00130B4B"/>
    <w:rsid w:val="001369AD"/>
    <w:rsid w:val="00136B96"/>
    <w:rsid w:val="0014365E"/>
    <w:rsid w:val="0014473B"/>
    <w:rsid w:val="00146DBB"/>
    <w:rsid w:val="0014786A"/>
    <w:rsid w:val="001479EA"/>
    <w:rsid w:val="00147A71"/>
    <w:rsid w:val="001510AE"/>
    <w:rsid w:val="00151422"/>
    <w:rsid w:val="0015316D"/>
    <w:rsid w:val="0015508C"/>
    <w:rsid w:val="001600D9"/>
    <w:rsid w:val="00162CDE"/>
    <w:rsid w:val="0016310A"/>
    <w:rsid w:val="00165A02"/>
    <w:rsid w:val="00166BFF"/>
    <w:rsid w:val="00173D53"/>
    <w:rsid w:val="0017644F"/>
    <w:rsid w:val="00176E96"/>
    <w:rsid w:val="00177D94"/>
    <w:rsid w:val="001807BB"/>
    <w:rsid w:val="0018205C"/>
    <w:rsid w:val="00182B5E"/>
    <w:rsid w:val="00182E12"/>
    <w:rsid w:val="00183B3D"/>
    <w:rsid w:val="00184607"/>
    <w:rsid w:val="001868CB"/>
    <w:rsid w:val="00186915"/>
    <w:rsid w:val="001869CE"/>
    <w:rsid w:val="00192C7F"/>
    <w:rsid w:val="001931F8"/>
    <w:rsid w:val="00193592"/>
    <w:rsid w:val="0019468A"/>
    <w:rsid w:val="001951C9"/>
    <w:rsid w:val="00195DF6"/>
    <w:rsid w:val="0019662D"/>
    <w:rsid w:val="00196844"/>
    <w:rsid w:val="00196E0D"/>
    <w:rsid w:val="00197502"/>
    <w:rsid w:val="001A0706"/>
    <w:rsid w:val="001A1D89"/>
    <w:rsid w:val="001A5805"/>
    <w:rsid w:val="001B2E2E"/>
    <w:rsid w:val="001B54DB"/>
    <w:rsid w:val="001B55F1"/>
    <w:rsid w:val="001B579C"/>
    <w:rsid w:val="001C2C25"/>
    <w:rsid w:val="001C37CA"/>
    <w:rsid w:val="001C5C55"/>
    <w:rsid w:val="001C77A0"/>
    <w:rsid w:val="001D0256"/>
    <w:rsid w:val="001D0D26"/>
    <w:rsid w:val="001D1348"/>
    <w:rsid w:val="001D2E56"/>
    <w:rsid w:val="001D4617"/>
    <w:rsid w:val="001D637F"/>
    <w:rsid w:val="001D6A96"/>
    <w:rsid w:val="001E00FC"/>
    <w:rsid w:val="001E2E91"/>
    <w:rsid w:val="001E3C8E"/>
    <w:rsid w:val="001E5C19"/>
    <w:rsid w:val="001E608E"/>
    <w:rsid w:val="001E69B2"/>
    <w:rsid w:val="001E7B0A"/>
    <w:rsid w:val="001F34F0"/>
    <w:rsid w:val="001F4CFD"/>
    <w:rsid w:val="001F61CE"/>
    <w:rsid w:val="001F70DE"/>
    <w:rsid w:val="001F721D"/>
    <w:rsid w:val="001F7E6A"/>
    <w:rsid w:val="00201246"/>
    <w:rsid w:val="00204295"/>
    <w:rsid w:val="00204C35"/>
    <w:rsid w:val="00206855"/>
    <w:rsid w:val="00206E2E"/>
    <w:rsid w:val="00206FD2"/>
    <w:rsid w:val="00210A39"/>
    <w:rsid w:val="002110BC"/>
    <w:rsid w:val="0021221F"/>
    <w:rsid w:val="0021457A"/>
    <w:rsid w:val="002155ED"/>
    <w:rsid w:val="00216D17"/>
    <w:rsid w:val="00217038"/>
    <w:rsid w:val="00220DC5"/>
    <w:rsid w:val="00222E75"/>
    <w:rsid w:val="002231DB"/>
    <w:rsid w:val="00223C68"/>
    <w:rsid w:val="00224B33"/>
    <w:rsid w:val="002267F3"/>
    <w:rsid w:val="00226FE3"/>
    <w:rsid w:val="0023382F"/>
    <w:rsid w:val="00233C1F"/>
    <w:rsid w:val="002344C7"/>
    <w:rsid w:val="0023521C"/>
    <w:rsid w:val="00235533"/>
    <w:rsid w:val="00236B40"/>
    <w:rsid w:val="002372BB"/>
    <w:rsid w:val="00237565"/>
    <w:rsid w:val="002421A0"/>
    <w:rsid w:val="0024330E"/>
    <w:rsid w:val="002451A4"/>
    <w:rsid w:val="002453F5"/>
    <w:rsid w:val="00245E5F"/>
    <w:rsid w:val="002464E8"/>
    <w:rsid w:val="0025406A"/>
    <w:rsid w:val="00256BD1"/>
    <w:rsid w:val="00260433"/>
    <w:rsid w:val="002617BA"/>
    <w:rsid w:val="002620B8"/>
    <w:rsid w:val="002624AF"/>
    <w:rsid w:val="00262EE1"/>
    <w:rsid w:val="0026458F"/>
    <w:rsid w:val="002664AE"/>
    <w:rsid w:val="00267C4F"/>
    <w:rsid w:val="00267E65"/>
    <w:rsid w:val="0027202E"/>
    <w:rsid w:val="00272DE0"/>
    <w:rsid w:val="00273A1C"/>
    <w:rsid w:val="002748A5"/>
    <w:rsid w:val="002763CB"/>
    <w:rsid w:val="00276A60"/>
    <w:rsid w:val="002813FE"/>
    <w:rsid w:val="002815B7"/>
    <w:rsid w:val="0028275A"/>
    <w:rsid w:val="00282AB2"/>
    <w:rsid w:val="0028547D"/>
    <w:rsid w:val="0028555E"/>
    <w:rsid w:val="00286302"/>
    <w:rsid w:val="002918F8"/>
    <w:rsid w:val="00291AB0"/>
    <w:rsid w:val="0029247F"/>
    <w:rsid w:val="0029409D"/>
    <w:rsid w:val="00294312"/>
    <w:rsid w:val="00294EAA"/>
    <w:rsid w:val="002956F5"/>
    <w:rsid w:val="002A1696"/>
    <w:rsid w:val="002A35E4"/>
    <w:rsid w:val="002A5657"/>
    <w:rsid w:val="002A643E"/>
    <w:rsid w:val="002A647C"/>
    <w:rsid w:val="002A6A6A"/>
    <w:rsid w:val="002B01C9"/>
    <w:rsid w:val="002B242A"/>
    <w:rsid w:val="002B2BAC"/>
    <w:rsid w:val="002B385B"/>
    <w:rsid w:val="002B5DF4"/>
    <w:rsid w:val="002B61F2"/>
    <w:rsid w:val="002C1CCA"/>
    <w:rsid w:val="002C2B68"/>
    <w:rsid w:val="002C53FE"/>
    <w:rsid w:val="002C605B"/>
    <w:rsid w:val="002C6AC2"/>
    <w:rsid w:val="002D2E89"/>
    <w:rsid w:val="002D30C2"/>
    <w:rsid w:val="002D34BA"/>
    <w:rsid w:val="002D3C73"/>
    <w:rsid w:val="002D4205"/>
    <w:rsid w:val="002D4EB9"/>
    <w:rsid w:val="002D597E"/>
    <w:rsid w:val="002D695C"/>
    <w:rsid w:val="002E033D"/>
    <w:rsid w:val="002E11D5"/>
    <w:rsid w:val="002E1678"/>
    <w:rsid w:val="002E4AFB"/>
    <w:rsid w:val="002E75B0"/>
    <w:rsid w:val="002F0EE2"/>
    <w:rsid w:val="002F3249"/>
    <w:rsid w:val="002F77C0"/>
    <w:rsid w:val="00300339"/>
    <w:rsid w:val="0030348B"/>
    <w:rsid w:val="00303492"/>
    <w:rsid w:val="003038B4"/>
    <w:rsid w:val="00304074"/>
    <w:rsid w:val="00305AF6"/>
    <w:rsid w:val="00306C4E"/>
    <w:rsid w:val="0030741C"/>
    <w:rsid w:val="00311302"/>
    <w:rsid w:val="003115D0"/>
    <w:rsid w:val="003178E0"/>
    <w:rsid w:val="00321AD0"/>
    <w:rsid w:val="00321D09"/>
    <w:rsid w:val="003249C0"/>
    <w:rsid w:val="0032541E"/>
    <w:rsid w:val="00325796"/>
    <w:rsid w:val="00326986"/>
    <w:rsid w:val="003308EF"/>
    <w:rsid w:val="003321BF"/>
    <w:rsid w:val="00333FE6"/>
    <w:rsid w:val="00340F96"/>
    <w:rsid w:val="00341642"/>
    <w:rsid w:val="00341C1E"/>
    <w:rsid w:val="00341EED"/>
    <w:rsid w:val="003426B8"/>
    <w:rsid w:val="003428A5"/>
    <w:rsid w:val="00342C91"/>
    <w:rsid w:val="00343D9A"/>
    <w:rsid w:val="00344FCE"/>
    <w:rsid w:val="00345EC8"/>
    <w:rsid w:val="00346083"/>
    <w:rsid w:val="00347A25"/>
    <w:rsid w:val="0035104F"/>
    <w:rsid w:val="00354495"/>
    <w:rsid w:val="00357731"/>
    <w:rsid w:val="003579B9"/>
    <w:rsid w:val="00360D1D"/>
    <w:rsid w:val="003611DD"/>
    <w:rsid w:val="00361A71"/>
    <w:rsid w:val="00361B27"/>
    <w:rsid w:val="00364BD4"/>
    <w:rsid w:val="00365FE0"/>
    <w:rsid w:val="00367D67"/>
    <w:rsid w:val="00371CB1"/>
    <w:rsid w:val="0037303A"/>
    <w:rsid w:val="0037768A"/>
    <w:rsid w:val="00381174"/>
    <w:rsid w:val="003849B7"/>
    <w:rsid w:val="00391193"/>
    <w:rsid w:val="00392577"/>
    <w:rsid w:val="00393118"/>
    <w:rsid w:val="00393974"/>
    <w:rsid w:val="00394813"/>
    <w:rsid w:val="00395BE1"/>
    <w:rsid w:val="00397BB3"/>
    <w:rsid w:val="003A143D"/>
    <w:rsid w:val="003A66C6"/>
    <w:rsid w:val="003A6B85"/>
    <w:rsid w:val="003A7787"/>
    <w:rsid w:val="003A7CD9"/>
    <w:rsid w:val="003B2EEA"/>
    <w:rsid w:val="003B66D4"/>
    <w:rsid w:val="003B6AF8"/>
    <w:rsid w:val="003C1829"/>
    <w:rsid w:val="003C272F"/>
    <w:rsid w:val="003C2968"/>
    <w:rsid w:val="003C780B"/>
    <w:rsid w:val="003D1C9E"/>
    <w:rsid w:val="003D28E1"/>
    <w:rsid w:val="003D5647"/>
    <w:rsid w:val="003D58EF"/>
    <w:rsid w:val="003D762C"/>
    <w:rsid w:val="003E088A"/>
    <w:rsid w:val="003E4E5A"/>
    <w:rsid w:val="003E5435"/>
    <w:rsid w:val="003E6B04"/>
    <w:rsid w:val="003F0B10"/>
    <w:rsid w:val="003F27C3"/>
    <w:rsid w:val="003F2F50"/>
    <w:rsid w:val="003F5757"/>
    <w:rsid w:val="003F7C6D"/>
    <w:rsid w:val="0040016D"/>
    <w:rsid w:val="004019E9"/>
    <w:rsid w:val="00402813"/>
    <w:rsid w:val="00402C12"/>
    <w:rsid w:val="00403C1D"/>
    <w:rsid w:val="0040401F"/>
    <w:rsid w:val="0040468E"/>
    <w:rsid w:val="0040527D"/>
    <w:rsid w:val="0040768B"/>
    <w:rsid w:val="00410896"/>
    <w:rsid w:val="00413943"/>
    <w:rsid w:val="0041694C"/>
    <w:rsid w:val="00417719"/>
    <w:rsid w:val="0042311A"/>
    <w:rsid w:val="00423C48"/>
    <w:rsid w:val="00424B99"/>
    <w:rsid w:val="00427114"/>
    <w:rsid w:val="00430B73"/>
    <w:rsid w:val="00432B8B"/>
    <w:rsid w:val="00433C54"/>
    <w:rsid w:val="00433EF5"/>
    <w:rsid w:val="0043407C"/>
    <w:rsid w:val="00436666"/>
    <w:rsid w:val="00436E6B"/>
    <w:rsid w:val="0043701A"/>
    <w:rsid w:val="0044027F"/>
    <w:rsid w:val="00440355"/>
    <w:rsid w:val="00440920"/>
    <w:rsid w:val="0044628C"/>
    <w:rsid w:val="004470BA"/>
    <w:rsid w:val="0045087E"/>
    <w:rsid w:val="00450A20"/>
    <w:rsid w:val="00451D7E"/>
    <w:rsid w:val="004526A6"/>
    <w:rsid w:val="00452DD1"/>
    <w:rsid w:val="00455695"/>
    <w:rsid w:val="00457EA1"/>
    <w:rsid w:val="00457ECE"/>
    <w:rsid w:val="00460B91"/>
    <w:rsid w:val="0046202B"/>
    <w:rsid w:val="0046310A"/>
    <w:rsid w:val="00463218"/>
    <w:rsid w:val="004641E7"/>
    <w:rsid w:val="0046493B"/>
    <w:rsid w:val="00465951"/>
    <w:rsid w:val="00467074"/>
    <w:rsid w:val="004670A8"/>
    <w:rsid w:val="00467880"/>
    <w:rsid w:val="004700CE"/>
    <w:rsid w:val="00473226"/>
    <w:rsid w:val="00473F9C"/>
    <w:rsid w:val="00474065"/>
    <w:rsid w:val="004760D4"/>
    <w:rsid w:val="0048001C"/>
    <w:rsid w:val="004828CC"/>
    <w:rsid w:val="004877E0"/>
    <w:rsid w:val="00493C4E"/>
    <w:rsid w:val="00494A3E"/>
    <w:rsid w:val="004A0558"/>
    <w:rsid w:val="004A5712"/>
    <w:rsid w:val="004A6425"/>
    <w:rsid w:val="004A6796"/>
    <w:rsid w:val="004A7D89"/>
    <w:rsid w:val="004B08CB"/>
    <w:rsid w:val="004B209E"/>
    <w:rsid w:val="004B5AE4"/>
    <w:rsid w:val="004B695D"/>
    <w:rsid w:val="004C029C"/>
    <w:rsid w:val="004C151C"/>
    <w:rsid w:val="004C1B1B"/>
    <w:rsid w:val="004C31ED"/>
    <w:rsid w:val="004C56B6"/>
    <w:rsid w:val="004C5D79"/>
    <w:rsid w:val="004C5DFF"/>
    <w:rsid w:val="004C63A2"/>
    <w:rsid w:val="004C672D"/>
    <w:rsid w:val="004C6946"/>
    <w:rsid w:val="004D32D4"/>
    <w:rsid w:val="004D5027"/>
    <w:rsid w:val="004D5DCD"/>
    <w:rsid w:val="004D6790"/>
    <w:rsid w:val="004E0CDD"/>
    <w:rsid w:val="004E2022"/>
    <w:rsid w:val="004E38EB"/>
    <w:rsid w:val="004E4027"/>
    <w:rsid w:val="004E66A7"/>
    <w:rsid w:val="004E7CD6"/>
    <w:rsid w:val="004F0E8D"/>
    <w:rsid w:val="004F1AB2"/>
    <w:rsid w:val="004F20C1"/>
    <w:rsid w:val="004F3874"/>
    <w:rsid w:val="004F42CA"/>
    <w:rsid w:val="004F6A22"/>
    <w:rsid w:val="004F78B8"/>
    <w:rsid w:val="00500011"/>
    <w:rsid w:val="00501442"/>
    <w:rsid w:val="0050206B"/>
    <w:rsid w:val="005070E5"/>
    <w:rsid w:val="005106F0"/>
    <w:rsid w:val="00511C3E"/>
    <w:rsid w:val="00512D92"/>
    <w:rsid w:val="00514188"/>
    <w:rsid w:val="0051492E"/>
    <w:rsid w:val="005155A3"/>
    <w:rsid w:val="00517FB9"/>
    <w:rsid w:val="00520490"/>
    <w:rsid w:val="005212BC"/>
    <w:rsid w:val="00524709"/>
    <w:rsid w:val="0052795C"/>
    <w:rsid w:val="00531CFC"/>
    <w:rsid w:val="00534BA5"/>
    <w:rsid w:val="00535BEA"/>
    <w:rsid w:val="005361F0"/>
    <w:rsid w:val="005371F5"/>
    <w:rsid w:val="00537308"/>
    <w:rsid w:val="005416A0"/>
    <w:rsid w:val="00541FCB"/>
    <w:rsid w:val="0054399B"/>
    <w:rsid w:val="00547932"/>
    <w:rsid w:val="00550967"/>
    <w:rsid w:val="00553AB6"/>
    <w:rsid w:val="00554EB6"/>
    <w:rsid w:val="005555A1"/>
    <w:rsid w:val="0055564E"/>
    <w:rsid w:val="0055730B"/>
    <w:rsid w:val="005615BE"/>
    <w:rsid w:val="005645E3"/>
    <w:rsid w:val="00571759"/>
    <w:rsid w:val="00571971"/>
    <w:rsid w:val="00571DA3"/>
    <w:rsid w:val="0057204F"/>
    <w:rsid w:val="005720AA"/>
    <w:rsid w:val="00573338"/>
    <w:rsid w:val="00574781"/>
    <w:rsid w:val="00576DFE"/>
    <w:rsid w:val="005835F8"/>
    <w:rsid w:val="00584C40"/>
    <w:rsid w:val="00584D3C"/>
    <w:rsid w:val="0058608B"/>
    <w:rsid w:val="00587C79"/>
    <w:rsid w:val="005903A9"/>
    <w:rsid w:val="0059167A"/>
    <w:rsid w:val="00591BAD"/>
    <w:rsid w:val="00591E06"/>
    <w:rsid w:val="00592C83"/>
    <w:rsid w:val="005943F1"/>
    <w:rsid w:val="00595DB1"/>
    <w:rsid w:val="00597007"/>
    <w:rsid w:val="00597630"/>
    <w:rsid w:val="00597C94"/>
    <w:rsid w:val="005A04AC"/>
    <w:rsid w:val="005A0DB7"/>
    <w:rsid w:val="005A2661"/>
    <w:rsid w:val="005A564F"/>
    <w:rsid w:val="005A796F"/>
    <w:rsid w:val="005B05AB"/>
    <w:rsid w:val="005B1D45"/>
    <w:rsid w:val="005B2C3E"/>
    <w:rsid w:val="005B490D"/>
    <w:rsid w:val="005C2252"/>
    <w:rsid w:val="005C22AB"/>
    <w:rsid w:val="005C4997"/>
    <w:rsid w:val="005C7F89"/>
    <w:rsid w:val="005D0E29"/>
    <w:rsid w:val="005D11DA"/>
    <w:rsid w:val="005D1E79"/>
    <w:rsid w:val="005D5822"/>
    <w:rsid w:val="005D6239"/>
    <w:rsid w:val="005E01B4"/>
    <w:rsid w:val="005E0BC2"/>
    <w:rsid w:val="005E0E76"/>
    <w:rsid w:val="005E1AEB"/>
    <w:rsid w:val="005E2C0B"/>
    <w:rsid w:val="005E37ED"/>
    <w:rsid w:val="005E3A1E"/>
    <w:rsid w:val="005E3A97"/>
    <w:rsid w:val="005E59A7"/>
    <w:rsid w:val="005E6239"/>
    <w:rsid w:val="005E695D"/>
    <w:rsid w:val="005E7051"/>
    <w:rsid w:val="005F0074"/>
    <w:rsid w:val="005F0B35"/>
    <w:rsid w:val="005F30E5"/>
    <w:rsid w:val="005F49B1"/>
    <w:rsid w:val="00600AC3"/>
    <w:rsid w:val="00600E7C"/>
    <w:rsid w:val="00603B77"/>
    <w:rsid w:val="0060618F"/>
    <w:rsid w:val="006118A0"/>
    <w:rsid w:val="00614D9D"/>
    <w:rsid w:val="00615BD6"/>
    <w:rsid w:val="006161A6"/>
    <w:rsid w:val="0062171B"/>
    <w:rsid w:val="00622A89"/>
    <w:rsid w:val="00624231"/>
    <w:rsid w:val="00625659"/>
    <w:rsid w:val="00627975"/>
    <w:rsid w:val="00631474"/>
    <w:rsid w:val="00631AAE"/>
    <w:rsid w:val="00633550"/>
    <w:rsid w:val="006336BB"/>
    <w:rsid w:val="00635545"/>
    <w:rsid w:val="0063683C"/>
    <w:rsid w:val="00637560"/>
    <w:rsid w:val="00640980"/>
    <w:rsid w:val="0064193D"/>
    <w:rsid w:val="0064293B"/>
    <w:rsid w:val="00644CD2"/>
    <w:rsid w:val="00646814"/>
    <w:rsid w:val="00647931"/>
    <w:rsid w:val="006513D3"/>
    <w:rsid w:val="00652F34"/>
    <w:rsid w:val="0065337C"/>
    <w:rsid w:val="00654146"/>
    <w:rsid w:val="006550A3"/>
    <w:rsid w:val="006550B4"/>
    <w:rsid w:val="00656678"/>
    <w:rsid w:val="00662CF4"/>
    <w:rsid w:val="00663585"/>
    <w:rsid w:val="00663F79"/>
    <w:rsid w:val="00665778"/>
    <w:rsid w:val="00665F8A"/>
    <w:rsid w:val="006718FD"/>
    <w:rsid w:val="00673502"/>
    <w:rsid w:val="006740D9"/>
    <w:rsid w:val="00676C1A"/>
    <w:rsid w:val="0067772E"/>
    <w:rsid w:val="00681AE8"/>
    <w:rsid w:val="006820E1"/>
    <w:rsid w:val="006828A6"/>
    <w:rsid w:val="006860F9"/>
    <w:rsid w:val="00687071"/>
    <w:rsid w:val="00687942"/>
    <w:rsid w:val="00690854"/>
    <w:rsid w:val="006912DD"/>
    <w:rsid w:val="006924B6"/>
    <w:rsid w:val="006927E8"/>
    <w:rsid w:val="0069285B"/>
    <w:rsid w:val="00692D06"/>
    <w:rsid w:val="00693884"/>
    <w:rsid w:val="0069430C"/>
    <w:rsid w:val="006946C5"/>
    <w:rsid w:val="00695B29"/>
    <w:rsid w:val="00697B5D"/>
    <w:rsid w:val="006A2E80"/>
    <w:rsid w:val="006A326D"/>
    <w:rsid w:val="006A3D73"/>
    <w:rsid w:val="006A43E0"/>
    <w:rsid w:val="006A61F4"/>
    <w:rsid w:val="006B0DF1"/>
    <w:rsid w:val="006B45E0"/>
    <w:rsid w:val="006B67F5"/>
    <w:rsid w:val="006B7D53"/>
    <w:rsid w:val="006C1982"/>
    <w:rsid w:val="006C4791"/>
    <w:rsid w:val="006C597D"/>
    <w:rsid w:val="006C7158"/>
    <w:rsid w:val="006C7ECD"/>
    <w:rsid w:val="006D0966"/>
    <w:rsid w:val="006D09CE"/>
    <w:rsid w:val="006D15EB"/>
    <w:rsid w:val="006D3625"/>
    <w:rsid w:val="006D4852"/>
    <w:rsid w:val="006D4B9C"/>
    <w:rsid w:val="006D4CA1"/>
    <w:rsid w:val="006D5D46"/>
    <w:rsid w:val="006E1868"/>
    <w:rsid w:val="006E1B6A"/>
    <w:rsid w:val="006E1FA2"/>
    <w:rsid w:val="006E463D"/>
    <w:rsid w:val="006E60CE"/>
    <w:rsid w:val="006E62EC"/>
    <w:rsid w:val="006E6434"/>
    <w:rsid w:val="006E70CE"/>
    <w:rsid w:val="006F07BD"/>
    <w:rsid w:val="006F2458"/>
    <w:rsid w:val="006F2A15"/>
    <w:rsid w:val="006F3954"/>
    <w:rsid w:val="006F6030"/>
    <w:rsid w:val="006F7B05"/>
    <w:rsid w:val="006F7F28"/>
    <w:rsid w:val="00700933"/>
    <w:rsid w:val="00702403"/>
    <w:rsid w:val="0070296D"/>
    <w:rsid w:val="00702F7A"/>
    <w:rsid w:val="00703AE2"/>
    <w:rsid w:val="00704183"/>
    <w:rsid w:val="007052ED"/>
    <w:rsid w:val="00705681"/>
    <w:rsid w:val="00705ACB"/>
    <w:rsid w:val="00706144"/>
    <w:rsid w:val="0070632E"/>
    <w:rsid w:val="00706C43"/>
    <w:rsid w:val="00707545"/>
    <w:rsid w:val="00707809"/>
    <w:rsid w:val="00707DAA"/>
    <w:rsid w:val="007110AC"/>
    <w:rsid w:val="00712536"/>
    <w:rsid w:val="00712D82"/>
    <w:rsid w:val="0071345D"/>
    <w:rsid w:val="007162B9"/>
    <w:rsid w:val="00717143"/>
    <w:rsid w:val="00717A23"/>
    <w:rsid w:val="007214B1"/>
    <w:rsid w:val="00721E69"/>
    <w:rsid w:val="007268EF"/>
    <w:rsid w:val="00727A9D"/>
    <w:rsid w:val="00730FF4"/>
    <w:rsid w:val="00732558"/>
    <w:rsid w:val="00734435"/>
    <w:rsid w:val="00741BAC"/>
    <w:rsid w:val="007423DB"/>
    <w:rsid w:val="00744014"/>
    <w:rsid w:val="007456E4"/>
    <w:rsid w:val="00746A44"/>
    <w:rsid w:val="007473A1"/>
    <w:rsid w:val="0075146C"/>
    <w:rsid w:val="00752B11"/>
    <w:rsid w:val="00752B2D"/>
    <w:rsid w:val="00752E1B"/>
    <w:rsid w:val="007541CE"/>
    <w:rsid w:val="007548F6"/>
    <w:rsid w:val="00755468"/>
    <w:rsid w:val="00755771"/>
    <w:rsid w:val="00761B98"/>
    <w:rsid w:val="00762A84"/>
    <w:rsid w:val="00763260"/>
    <w:rsid w:val="00764601"/>
    <w:rsid w:val="007669CE"/>
    <w:rsid w:val="00770E9F"/>
    <w:rsid w:val="007739DB"/>
    <w:rsid w:val="0077494C"/>
    <w:rsid w:val="00777064"/>
    <w:rsid w:val="00780BC3"/>
    <w:rsid w:val="00781367"/>
    <w:rsid w:val="007815AF"/>
    <w:rsid w:val="007816C2"/>
    <w:rsid w:val="00781762"/>
    <w:rsid w:val="00781DEA"/>
    <w:rsid w:val="007823BD"/>
    <w:rsid w:val="00782FF7"/>
    <w:rsid w:val="00784737"/>
    <w:rsid w:val="00785763"/>
    <w:rsid w:val="00785C55"/>
    <w:rsid w:val="007863F4"/>
    <w:rsid w:val="00787D73"/>
    <w:rsid w:val="007908A4"/>
    <w:rsid w:val="0079107D"/>
    <w:rsid w:val="00793387"/>
    <w:rsid w:val="007950A4"/>
    <w:rsid w:val="0079561D"/>
    <w:rsid w:val="0079608A"/>
    <w:rsid w:val="007979DA"/>
    <w:rsid w:val="00797C7B"/>
    <w:rsid w:val="007A0CC9"/>
    <w:rsid w:val="007A0ED5"/>
    <w:rsid w:val="007A1638"/>
    <w:rsid w:val="007A40C7"/>
    <w:rsid w:val="007A5E5D"/>
    <w:rsid w:val="007B0DEB"/>
    <w:rsid w:val="007B0EB5"/>
    <w:rsid w:val="007B26A7"/>
    <w:rsid w:val="007B3872"/>
    <w:rsid w:val="007B4E2A"/>
    <w:rsid w:val="007B54EF"/>
    <w:rsid w:val="007C2189"/>
    <w:rsid w:val="007C239E"/>
    <w:rsid w:val="007C26D0"/>
    <w:rsid w:val="007C2A7B"/>
    <w:rsid w:val="007C2D72"/>
    <w:rsid w:val="007C35B0"/>
    <w:rsid w:val="007C4E2A"/>
    <w:rsid w:val="007C51E9"/>
    <w:rsid w:val="007C5784"/>
    <w:rsid w:val="007D0A1F"/>
    <w:rsid w:val="007D0B94"/>
    <w:rsid w:val="007D3898"/>
    <w:rsid w:val="007D3979"/>
    <w:rsid w:val="007D410B"/>
    <w:rsid w:val="007D4ADA"/>
    <w:rsid w:val="007D4BA7"/>
    <w:rsid w:val="007D53CC"/>
    <w:rsid w:val="007D65DA"/>
    <w:rsid w:val="007D7411"/>
    <w:rsid w:val="007D7440"/>
    <w:rsid w:val="007E1017"/>
    <w:rsid w:val="007E17F2"/>
    <w:rsid w:val="007E2415"/>
    <w:rsid w:val="007E2A2A"/>
    <w:rsid w:val="007E4342"/>
    <w:rsid w:val="007E4354"/>
    <w:rsid w:val="007E71BB"/>
    <w:rsid w:val="007F1E88"/>
    <w:rsid w:val="007F26C6"/>
    <w:rsid w:val="007F2CE6"/>
    <w:rsid w:val="007F2F28"/>
    <w:rsid w:val="007F3EC1"/>
    <w:rsid w:val="007F500E"/>
    <w:rsid w:val="007F5184"/>
    <w:rsid w:val="007F5F30"/>
    <w:rsid w:val="007F670B"/>
    <w:rsid w:val="007F775C"/>
    <w:rsid w:val="008002C1"/>
    <w:rsid w:val="0080032A"/>
    <w:rsid w:val="00800BD5"/>
    <w:rsid w:val="00801A9E"/>
    <w:rsid w:val="00805331"/>
    <w:rsid w:val="008064FB"/>
    <w:rsid w:val="00807D3E"/>
    <w:rsid w:val="008118A9"/>
    <w:rsid w:val="00811ED8"/>
    <w:rsid w:val="00812DCA"/>
    <w:rsid w:val="0081305A"/>
    <w:rsid w:val="00814CD5"/>
    <w:rsid w:val="00815BE1"/>
    <w:rsid w:val="0082028E"/>
    <w:rsid w:val="008219DB"/>
    <w:rsid w:val="00822355"/>
    <w:rsid w:val="00822E89"/>
    <w:rsid w:val="008239AE"/>
    <w:rsid w:val="00824447"/>
    <w:rsid w:val="00824B4D"/>
    <w:rsid w:val="00825918"/>
    <w:rsid w:val="00826817"/>
    <w:rsid w:val="0082705B"/>
    <w:rsid w:val="0082735A"/>
    <w:rsid w:val="00827CEB"/>
    <w:rsid w:val="0083132B"/>
    <w:rsid w:val="00831F92"/>
    <w:rsid w:val="00834CC1"/>
    <w:rsid w:val="008362B1"/>
    <w:rsid w:val="00840383"/>
    <w:rsid w:val="0084375F"/>
    <w:rsid w:val="00844353"/>
    <w:rsid w:val="008459BE"/>
    <w:rsid w:val="00845C4E"/>
    <w:rsid w:val="00847134"/>
    <w:rsid w:val="00847E77"/>
    <w:rsid w:val="00847E89"/>
    <w:rsid w:val="00853CAB"/>
    <w:rsid w:val="00854881"/>
    <w:rsid w:val="00854C98"/>
    <w:rsid w:val="008566E4"/>
    <w:rsid w:val="008609D6"/>
    <w:rsid w:val="00861B17"/>
    <w:rsid w:val="00862029"/>
    <w:rsid w:val="008625CF"/>
    <w:rsid w:val="00863A26"/>
    <w:rsid w:val="008668A3"/>
    <w:rsid w:val="008718CE"/>
    <w:rsid w:val="00872946"/>
    <w:rsid w:val="008750DF"/>
    <w:rsid w:val="00876CD4"/>
    <w:rsid w:val="00876D5E"/>
    <w:rsid w:val="00880A3F"/>
    <w:rsid w:val="008816C5"/>
    <w:rsid w:val="00883058"/>
    <w:rsid w:val="008836FE"/>
    <w:rsid w:val="00886BBD"/>
    <w:rsid w:val="00887A30"/>
    <w:rsid w:val="00895656"/>
    <w:rsid w:val="00896D0E"/>
    <w:rsid w:val="00897B21"/>
    <w:rsid w:val="00897B66"/>
    <w:rsid w:val="008A4647"/>
    <w:rsid w:val="008A5418"/>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008B"/>
    <w:rsid w:val="008E117F"/>
    <w:rsid w:val="008E1FDC"/>
    <w:rsid w:val="008E4C19"/>
    <w:rsid w:val="008F1C7C"/>
    <w:rsid w:val="008F2D1A"/>
    <w:rsid w:val="008F359C"/>
    <w:rsid w:val="008F41E2"/>
    <w:rsid w:val="008F4469"/>
    <w:rsid w:val="008F5095"/>
    <w:rsid w:val="00905C06"/>
    <w:rsid w:val="00905F7F"/>
    <w:rsid w:val="00906DB4"/>
    <w:rsid w:val="00907AAD"/>
    <w:rsid w:val="00911BB0"/>
    <w:rsid w:val="00913536"/>
    <w:rsid w:val="00914345"/>
    <w:rsid w:val="0091729F"/>
    <w:rsid w:val="00920CAF"/>
    <w:rsid w:val="0092163C"/>
    <w:rsid w:val="00921CCE"/>
    <w:rsid w:val="00922DD5"/>
    <w:rsid w:val="00923112"/>
    <w:rsid w:val="00923ABC"/>
    <w:rsid w:val="00923F6F"/>
    <w:rsid w:val="00925415"/>
    <w:rsid w:val="00931C0F"/>
    <w:rsid w:val="00931E6F"/>
    <w:rsid w:val="0093436D"/>
    <w:rsid w:val="0093440E"/>
    <w:rsid w:val="009344DA"/>
    <w:rsid w:val="0093532B"/>
    <w:rsid w:val="00936851"/>
    <w:rsid w:val="00937963"/>
    <w:rsid w:val="00942D3E"/>
    <w:rsid w:val="00945637"/>
    <w:rsid w:val="0094748A"/>
    <w:rsid w:val="00947C47"/>
    <w:rsid w:val="00947E31"/>
    <w:rsid w:val="009515D1"/>
    <w:rsid w:val="00952E2C"/>
    <w:rsid w:val="0095425F"/>
    <w:rsid w:val="00954F4D"/>
    <w:rsid w:val="00956897"/>
    <w:rsid w:val="009602A9"/>
    <w:rsid w:val="00961026"/>
    <w:rsid w:val="009615F4"/>
    <w:rsid w:val="00961C76"/>
    <w:rsid w:val="0096536B"/>
    <w:rsid w:val="00967552"/>
    <w:rsid w:val="009705B3"/>
    <w:rsid w:val="00970A37"/>
    <w:rsid w:val="00970C54"/>
    <w:rsid w:val="00971E9B"/>
    <w:rsid w:val="00972F36"/>
    <w:rsid w:val="0097396E"/>
    <w:rsid w:val="00980A27"/>
    <w:rsid w:val="009854E5"/>
    <w:rsid w:val="00987F80"/>
    <w:rsid w:val="0099289C"/>
    <w:rsid w:val="00997125"/>
    <w:rsid w:val="009A06A0"/>
    <w:rsid w:val="009A3D86"/>
    <w:rsid w:val="009A4583"/>
    <w:rsid w:val="009A5A40"/>
    <w:rsid w:val="009A6424"/>
    <w:rsid w:val="009A66B4"/>
    <w:rsid w:val="009A6F85"/>
    <w:rsid w:val="009B171F"/>
    <w:rsid w:val="009B4B52"/>
    <w:rsid w:val="009B5F24"/>
    <w:rsid w:val="009B6124"/>
    <w:rsid w:val="009B6A64"/>
    <w:rsid w:val="009B7527"/>
    <w:rsid w:val="009C13F7"/>
    <w:rsid w:val="009C654C"/>
    <w:rsid w:val="009C6725"/>
    <w:rsid w:val="009D1C05"/>
    <w:rsid w:val="009D5469"/>
    <w:rsid w:val="009E1A11"/>
    <w:rsid w:val="009E1E37"/>
    <w:rsid w:val="009E3767"/>
    <w:rsid w:val="009E46B7"/>
    <w:rsid w:val="009E53C6"/>
    <w:rsid w:val="009E5719"/>
    <w:rsid w:val="009E6F8D"/>
    <w:rsid w:val="009E7E3D"/>
    <w:rsid w:val="009F429A"/>
    <w:rsid w:val="009F541C"/>
    <w:rsid w:val="009F6A05"/>
    <w:rsid w:val="009F6FB8"/>
    <w:rsid w:val="009F7625"/>
    <w:rsid w:val="009F7C20"/>
    <w:rsid w:val="00A00E36"/>
    <w:rsid w:val="00A00EA9"/>
    <w:rsid w:val="00A0230E"/>
    <w:rsid w:val="00A05B35"/>
    <w:rsid w:val="00A069A6"/>
    <w:rsid w:val="00A06DA7"/>
    <w:rsid w:val="00A1166B"/>
    <w:rsid w:val="00A12950"/>
    <w:rsid w:val="00A13487"/>
    <w:rsid w:val="00A159A9"/>
    <w:rsid w:val="00A15E1A"/>
    <w:rsid w:val="00A170BA"/>
    <w:rsid w:val="00A21847"/>
    <w:rsid w:val="00A23C6E"/>
    <w:rsid w:val="00A33BBA"/>
    <w:rsid w:val="00A35FF9"/>
    <w:rsid w:val="00A40E4E"/>
    <w:rsid w:val="00A40F35"/>
    <w:rsid w:val="00A4640A"/>
    <w:rsid w:val="00A510C6"/>
    <w:rsid w:val="00A5188B"/>
    <w:rsid w:val="00A52DA1"/>
    <w:rsid w:val="00A571F0"/>
    <w:rsid w:val="00A64158"/>
    <w:rsid w:val="00A65D14"/>
    <w:rsid w:val="00A66057"/>
    <w:rsid w:val="00A66FC2"/>
    <w:rsid w:val="00A67718"/>
    <w:rsid w:val="00A70B17"/>
    <w:rsid w:val="00A71079"/>
    <w:rsid w:val="00A7116D"/>
    <w:rsid w:val="00A721E6"/>
    <w:rsid w:val="00A72CE1"/>
    <w:rsid w:val="00A7349A"/>
    <w:rsid w:val="00A73625"/>
    <w:rsid w:val="00A74D64"/>
    <w:rsid w:val="00A76EFE"/>
    <w:rsid w:val="00A770F8"/>
    <w:rsid w:val="00A80C49"/>
    <w:rsid w:val="00A828D2"/>
    <w:rsid w:val="00A84CEB"/>
    <w:rsid w:val="00A84EBF"/>
    <w:rsid w:val="00A874FD"/>
    <w:rsid w:val="00A875EA"/>
    <w:rsid w:val="00A90C50"/>
    <w:rsid w:val="00A91FFA"/>
    <w:rsid w:val="00A921C6"/>
    <w:rsid w:val="00A92AAD"/>
    <w:rsid w:val="00A92E65"/>
    <w:rsid w:val="00A933AB"/>
    <w:rsid w:val="00A94250"/>
    <w:rsid w:val="00A9679E"/>
    <w:rsid w:val="00AA008E"/>
    <w:rsid w:val="00AA27E9"/>
    <w:rsid w:val="00AA3543"/>
    <w:rsid w:val="00AA72F3"/>
    <w:rsid w:val="00AA75BD"/>
    <w:rsid w:val="00AB2081"/>
    <w:rsid w:val="00AB7A1B"/>
    <w:rsid w:val="00AB7DE6"/>
    <w:rsid w:val="00AB7FF6"/>
    <w:rsid w:val="00AC12EF"/>
    <w:rsid w:val="00AC1EE4"/>
    <w:rsid w:val="00AC2A34"/>
    <w:rsid w:val="00AC2EB4"/>
    <w:rsid w:val="00AC41D6"/>
    <w:rsid w:val="00AC5931"/>
    <w:rsid w:val="00AC5A94"/>
    <w:rsid w:val="00AC641E"/>
    <w:rsid w:val="00AC73E3"/>
    <w:rsid w:val="00AD3A79"/>
    <w:rsid w:val="00AD422D"/>
    <w:rsid w:val="00AD4A6B"/>
    <w:rsid w:val="00AD614E"/>
    <w:rsid w:val="00AD7EB7"/>
    <w:rsid w:val="00AE2567"/>
    <w:rsid w:val="00AE36BB"/>
    <w:rsid w:val="00AE4033"/>
    <w:rsid w:val="00AE462B"/>
    <w:rsid w:val="00AE5523"/>
    <w:rsid w:val="00AE763B"/>
    <w:rsid w:val="00AF0640"/>
    <w:rsid w:val="00AF112D"/>
    <w:rsid w:val="00AF1169"/>
    <w:rsid w:val="00AF172C"/>
    <w:rsid w:val="00AF451D"/>
    <w:rsid w:val="00B01B32"/>
    <w:rsid w:val="00B02658"/>
    <w:rsid w:val="00B043C9"/>
    <w:rsid w:val="00B049A1"/>
    <w:rsid w:val="00B04FDB"/>
    <w:rsid w:val="00B06040"/>
    <w:rsid w:val="00B1394E"/>
    <w:rsid w:val="00B13D5A"/>
    <w:rsid w:val="00B13D96"/>
    <w:rsid w:val="00B1406F"/>
    <w:rsid w:val="00B1442E"/>
    <w:rsid w:val="00B15B54"/>
    <w:rsid w:val="00B16F6F"/>
    <w:rsid w:val="00B21CA1"/>
    <w:rsid w:val="00B2517E"/>
    <w:rsid w:val="00B25937"/>
    <w:rsid w:val="00B27582"/>
    <w:rsid w:val="00B328F9"/>
    <w:rsid w:val="00B33848"/>
    <w:rsid w:val="00B34118"/>
    <w:rsid w:val="00B34E80"/>
    <w:rsid w:val="00B35637"/>
    <w:rsid w:val="00B40B49"/>
    <w:rsid w:val="00B423B5"/>
    <w:rsid w:val="00B42459"/>
    <w:rsid w:val="00B4276E"/>
    <w:rsid w:val="00B4511C"/>
    <w:rsid w:val="00B55955"/>
    <w:rsid w:val="00B57B05"/>
    <w:rsid w:val="00B60C3B"/>
    <w:rsid w:val="00B649C0"/>
    <w:rsid w:val="00B64F01"/>
    <w:rsid w:val="00B702AD"/>
    <w:rsid w:val="00B7146E"/>
    <w:rsid w:val="00B720AC"/>
    <w:rsid w:val="00B72814"/>
    <w:rsid w:val="00B72BC4"/>
    <w:rsid w:val="00B74E91"/>
    <w:rsid w:val="00B75592"/>
    <w:rsid w:val="00B811FE"/>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2570"/>
    <w:rsid w:val="00BB4C62"/>
    <w:rsid w:val="00BB797F"/>
    <w:rsid w:val="00BC2CFD"/>
    <w:rsid w:val="00BC350B"/>
    <w:rsid w:val="00BC35A7"/>
    <w:rsid w:val="00BC4754"/>
    <w:rsid w:val="00BC56A3"/>
    <w:rsid w:val="00BC74A3"/>
    <w:rsid w:val="00BD07EF"/>
    <w:rsid w:val="00BD2165"/>
    <w:rsid w:val="00BD3C37"/>
    <w:rsid w:val="00BD4A42"/>
    <w:rsid w:val="00BD5A3F"/>
    <w:rsid w:val="00BD72A6"/>
    <w:rsid w:val="00BD7788"/>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607"/>
    <w:rsid w:val="00BF6E87"/>
    <w:rsid w:val="00BF79AA"/>
    <w:rsid w:val="00C06C95"/>
    <w:rsid w:val="00C06EC8"/>
    <w:rsid w:val="00C07B21"/>
    <w:rsid w:val="00C10B11"/>
    <w:rsid w:val="00C1180B"/>
    <w:rsid w:val="00C153D7"/>
    <w:rsid w:val="00C154CC"/>
    <w:rsid w:val="00C157B4"/>
    <w:rsid w:val="00C16633"/>
    <w:rsid w:val="00C1693E"/>
    <w:rsid w:val="00C17C22"/>
    <w:rsid w:val="00C20158"/>
    <w:rsid w:val="00C20922"/>
    <w:rsid w:val="00C2155E"/>
    <w:rsid w:val="00C221F1"/>
    <w:rsid w:val="00C2235E"/>
    <w:rsid w:val="00C2255C"/>
    <w:rsid w:val="00C24DCB"/>
    <w:rsid w:val="00C25249"/>
    <w:rsid w:val="00C25BA3"/>
    <w:rsid w:val="00C303B3"/>
    <w:rsid w:val="00C30698"/>
    <w:rsid w:val="00C30E55"/>
    <w:rsid w:val="00C32090"/>
    <w:rsid w:val="00C33D0E"/>
    <w:rsid w:val="00C33EAC"/>
    <w:rsid w:val="00C35808"/>
    <w:rsid w:val="00C364D4"/>
    <w:rsid w:val="00C37C2E"/>
    <w:rsid w:val="00C4036C"/>
    <w:rsid w:val="00C440F4"/>
    <w:rsid w:val="00C44DEC"/>
    <w:rsid w:val="00C46036"/>
    <w:rsid w:val="00C469F9"/>
    <w:rsid w:val="00C46BD0"/>
    <w:rsid w:val="00C47D71"/>
    <w:rsid w:val="00C47F7E"/>
    <w:rsid w:val="00C50ADB"/>
    <w:rsid w:val="00C52351"/>
    <w:rsid w:val="00C52B4B"/>
    <w:rsid w:val="00C53199"/>
    <w:rsid w:val="00C53B71"/>
    <w:rsid w:val="00C5466F"/>
    <w:rsid w:val="00C57920"/>
    <w:rsid w:val="00C6381F"/>
    <w:rsid w:val="00C642CB"/>
    <w:rsid w:val="00C65A75"/>
    <w:rsid w:val="00C6727F"/>
    <w:rsid w:val="00C67A64"/>
    <w:rsid w:val="00C70037"/>
    <w:rsid w:val="00C70403"/>
    <w:rsid w:val="00C70617"/>
    <w:rsid w:val="00C72A05"/>
    <w:rsid w:val="00C76762"/>
    <w:rsid w:val="00C775AF"/>
    <w:rsid w:val="00C806E7"/>
    <w:rsid w:val="00C82386"/>
    <w:rsid w:val="00C83155"/>
    <w:rsid w:val="00C83BA2"/>
    <w:rsid w:val="00C84667"/>
    <w:rsid w:val="00C86285"/>
    <w:rsid w:val="00C8631E"/>
    <w:rsid w:val="00C86C53"/>
    <w:rsid w:val="00C86F00"/>
    <w:rsid w:val="00C912C6"/>
    <w:rsid w:val="00C92BB3"/>
    <w:rsid w:val="00C95B02"/>
    <w:rsid w:val="00C95BF8"/>
    <w:rsid w:val="00C96697"/>
    <w:rsid w:val="00CA1D98"/>
    <w:rsid w:val="00CA2604"/>
    <w:rsid w:val="00CA77B4"/>
    <w:rsid w:val="00CB10A0"/>
    <w:rsid w:val="00CB3CAF"/>
    <w:rsid w:val="00CB3EE8"/>
    <w:rsid w:val="00CB4959"/>
    <w:rsid w:val="00CB7087"/>
    <w:rsid w:val="00CB7B5F"/>
    <w:rsid w:val="00CC06A8"/>
    <w:rsid w:val="00CC0B5B"/>
    <w:rsid w:val="00CC2AFF"/>
    <w:rsid w:val="00CC32AD"/>
    <w:rsid w:val="00CC3835"/>
    <w:rsid w:val="00CC44FE"/>
    <w:rsid w:val="00CC72D9"/>
    <w:rsid w:val="00CC7B05"/>
    <w:rsid w:val="00CD36C2"/>
    <w:rsid w:val="00CD4334"/>
    <w:rsid w:val="00CD5596"/>
    <w:rsid w:val="00CD661A"/>
    <w:rsid w:val="00CD6F39"/>
    <w:rsid w:val="00CD7629"/>
    <w:rsid w:val="00CD779C"/>
    <w:rsid w:val="00CE008B"/>
    <w:rsid w:val="00CE0762"/>
    <w:rsid w:val="00CE1459"/>
    <w:rsid w:val="00CE1460"/>
    <w:rsid w:val="00CE225A"/>
    <w:rsid w:val="00CE3505"/>
    <w:rsid w:val="00CE3EB5"/>
    <w:rsid w:val="00CF22EB"/>
    <w:rsid w:val="00CF3544"/>
    <w:rsid w:val="00CF58C7"/>
    <w:rsid w:val="00D02334"/>
    <w:rsid w:val="00D029FA"/>
    <w:rsid w:val="00D0464A"/>
    <w:rsid w:val="00D10F61"/>
    <w:rsid w:val="00D11AF1"/>
    <w:rsid w:val="00D12592"/>
    <w:rsid w:val="00D21CC8"/>
    <w:rsid w:val="00D22886"/>
    <w:rsid w:val="00D2392B"/>
    <w:rsid w:val="00D251D6"/>
    <w:rsid w:val="00D259D8"/>
    <w:rsid w:val="00D26129"/>
    <w:rsid w:val="00D26C4F"/>
    <w:rsid w:val="00D27741"/>
    <w:rsid w:val="00D30767"/>
    <w:rsid w:val="00D30AB4"/>
    <w:rsid w:val="00D3124B"/>
    <w:rsid w:val="00D33165"/>
    <w:rsid w:val="00D33661"/>
    <w:rsid w:val="00D36002"/>
    <w:rsid w:val="00D40BB8"/>
    <w:rsid w:val="00D430F3"/>
    <w:rsid w:val="00D43695"/>
    <w:rsid w:val="00D436A6"/>
    <w:rsid w:val="00D43E9F"/>
    <w:rsid w:val="00D4676C"/>
    <w:rsid w:val="00D47343"/>
    <w:rsid w:val="00D506A1"/>
    <w:rsid w:val="00D52A87"/>
    <w:rsid w:val="00D57DC1"/>
    <w:rsid w:val="00D603D1"/>
    <w:rsid w:val="00D623BD"/>
    <w:rsid w:val="00D632AB"/>
    <w:rsid w:val="00D677B3"/>
    <w:rsid w:val="00D70D47"/>
    <w:rsid w:val="00D71911"/>
    <w:rsid w:val="00D71D95"/>
    <w:rsid w:val="00D72042"/>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6017"/>
    <w:rsid w:val="00D86C0B"/>
    <w:rsid w:val="00D871AC"/>
    <w:rsid w:val="00D9114A"/>
    <w:rsid w:val="00D91EE7"/>
    <w:rsid w:val="00D92DD0"/>
    <w:rsid w:val="00D93C2A"/>
    <w:rsid w:val="00D94A08"/>
    <w:rsid w:val="00D94C94"/>
    <w:rsid w:val="00D973E5"/>
    <w:rsid w:val="00D97E12"/>
    <w:rsid w:val="00DA0005"/>
    <w:rsid w:val="00DA00B4"/>
    <w:rsid w:val="00DA0254"/>
    <w:rsid w:val="00DA0F13"/>
    <w:rsid w:val="00DA158D"/>
    <w:rsid w:val="00DA18AB"/>
    <w:rsid w:val="00DA3A96"/>
    <w:rsid w:val="00DA4634"/>
    <w:rsid w:val="00DA59E7"/>
    <w:rsid w:val="00DB021E"/>
    <w:rsid w:val="00DB3129"/>
    <w:rsid w:val="00DB41BC"/>
    <w:rsid w:val="00DB48B7"/>
    <w:rsid w:val="00DB4BDE"/>
    <w:rsid w:val="00DB755C"/>
    <w:rsid w:val="00DB75F2"/>
    <w:rsid w:val="00DC21D0"/>
    <w:rsid w:val="00DC3884"/>
    <w:rsid w:val="00DC4B94"/>
    <w:rsid w:val="00DC4BA2"/>
    <w:rsid w:val="00DC5CBF"/>
    <w:rsid w:val="00DC65FA"/>
    <w:rsid w:val="00DC67BD"/>
    <w:rsid w:val="00DD3CE6"/>
    <w:rsid w:val="00DD45DC"/>
    <w:rsid w:val="00DD4D10"/>
    <w:rsid w:val="00DD6B39"/>
    <w:rsid w:val="00DD78E6"/>
    <w:rsid w:val="00DE208E"/>
    <w:rsid w:val="00DE5E9A"/>
    <w:rsid w:val="00DE78D3"/>
    <w:rsid w:val="00DF0653"/>
    <w:rsid w:val="00DF1A14"/>
    <w:rsid w:val="00DF470C"/>
    <w:rsid w:val="00DF740E"/>
    <w:rsid w:val="00DF7DB8"/>
    <w:rsid w:val="00DF7E2E"/>
    <w:rsid w:val="00E01978"/>
    <w:rsid w:val="00E13204"/>
    <w:rsid w:val="00E15086"/>
    <w:rsid w:val="00E159D0"/>
    <w:rsid w:val="00E16595"/>
    <w:rsid w:val="00E1707D"/>
    <w:rsid w:val="00E170FE"/>
    <w:rsid w:val="00E2320C"/>
    <w:rsid w:val="00E232D1"/>
    <w:rsid w:val="00E23A93"/>
    <w:rsid w:val="00E26F06"/>
    <w:rsid w:val="00E32988"/>
    <w:rsid w:val="00E3512F"/>
    <w:rsid w:val="00E352AD"/>
    <w:rsid w:val="00E35A2F"/>
    <w:rsid w:val="00E36549"/>
    <w:rsid w:val="00E36E73"/>
    <w:rsid w:val="00E374AB"/>
    <w:rsid w:val="00E4010D"/>
    <w:rsid w:val="00E407B4"/>
    <w:rsid w:val="00E509F2"/>
    <w:rsid w:val="00E54075"/>
    <w:rsid w:val="00E567C0"/>
    <w:rsid w:val="00E61E99"/>
    <w:rsid w:val="00E66C08"/>
    <w:rsid w:val="00E66E07"/>
    <w:rsid w:val="00E71326"/>
    <w:rsid w:val="00E71528"/>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B3909"/>
    <w:rsid w:val="00EB7066"/>
    <w:rsid w:val="00EC2A04"/>
    <w:rsid w:val="00EC585B"/>
    <w:rsid w:val="00EC66B2"/>
    <w:rsid w:val="00EC6791"/>
    <w:rsid w:val="00ED2F51"/>
    <w:rsid w:val="00ED3672"/>
    <w:rsid w:val="00ED5E82"/>
    <w:rsid w:val="00ED76B8"/>
    <w:rsid w:val="00EE0BEB"/>
    <w:rsid w:val="00EE1506"/>
    <w:rsid w:val="00EE1A45"/>
    <w:rsid w:val="00EE20D2"/>
    <w:rsid w:val="00EE22ED"/>
    <w:rsid w:val="00EE3245"/>
    <w:rsid w:val="00EE36A2"/>
    <w:rsid w:val="00EE3847"/>
    <w:rsid w:val="00EE4416"/>
    <w:rsid w:val="00EE56B7"/>
    <w:rsid w:val="00EE61EE"/>
    <w:rsid w:val="00EF0400"/>
    <w:rsid w:val="00EF0D8A"/>
    <w:rsid w:val="00EF1160"/>
    <w:rsid w:val="00EF1BEC"/>
    <w:rsid w:val="00EF3F2B"/>
    <w:rsid w:val="00EF46B1"/>
    <w:rsid w:val="00EF4D1F"/>
    <w:rsid w:val="00F006FB"/>
    <w:rsid w:val="00F00B69"/>
    <w:rsid w:val="00F0100E"/>
    <w:rsid w:val="00F01EEB"/>
    <w:rsid w:val="00F04573"/>
    <w:rsid w:val="00F05B23"/>
    <w:rsid w:val="00F06339"/>
    <w:rsid w:val="00F134EE"/>
    <w:rsid w:val="00F15876"/>
    <w:rsid w:val="00F17506"/>
    <w:rsid w:val="00F1770A"/>
    <w:rsid w:val="00F17F06"/>
    <w:rsid w:val="00F205B0"/>
    <w:rsid w:val="00F207B1"/>
    <w:rsid w:val="00F21C21"/>
    <w:rsid w:val="00F2273B"/>
    <w:rsid w:val="00F22F8F"/>
    <w:rsid w:val="00F24389"/>
    <w:rsid w:val="00F361DB"/>
    <w:rsid w:val="00F371F5"/>
    <w:rsid w:val="00F4085A"/>
    <w:rsid w:val="00F42F36"/>
    <w:rsid w:val="00F43319"/>
    <w:rsid w:val="00F43910"/>
    <w:rsid w:val="00F43E1E"/>
    <w:rsid w:val="00F459B7"/>
    <w:rsid w:val="00F4648F"/>
    <w:rsid w:val="00F4743E"/>
    <w:rsid w:val="00F47E74"/>
    <w:rsid w:val="00F5275E"/>
    <w:rsid w:val="00F52782"/>
    <w:rsid w:val="00F5402F"/>
    <w:rsid w:val="00F544D1"/>
    <w:rsid w:val="00F5647E"/>
    <w:rsid w:val="00F57CC3"/>
    <w:rsid w:val="00F60763"/>
    <w:rsid w:val="00F62350"/>
    <w:rsid w:val="00F623C3"/>
    <w:rsid w:val="00F63F86"/>
    <w:rsid w:val="00F648B5"/>
    <w:rsid w:val="00F66A85"/>
    <w:rsid w:val="00F67591"/>
    <w:rsid w:val="00F719C1"/>
    <w:rsid w:val="00F71BF8"/>
    <w:rsid w:val="00F72E6E"/>
    <w:rsid w:val="00F73315"/>
    <w:rsid w:val="00F73331"/>
    <w:rsid w:val="00F7407F"/>
    <w:rsid w:val="00F74D5A"/>
    <w:rsid w:val="00F84FA0"/>
    <w:rsid w:val="00F87505"/>
    <w:rsid w:val="00F9002C"/>
    <w:rsid w:val="00F90DC2"/>
    <w:rsid w:val="00F92B34"/>
    <w:rsid w:val="00F93596"/>
    <w:rsid w:val="00F95FCC"/>
    <w:rsid w:val="00F972A6"/>
    <w:rsid w:val="00FA5BC9"/>
    <w:rsid w:val="00FA6124"/>
    <w:rsid w:val="00FA717E"/>
    <w:rsid w:val="00FB0C7C"/>
    <w:rsid w:val="00FB1113"/>
    <w:rsid w:val="00FB2BAA"/>
    <w:rsid w:val="00FB5AE4"/>
    <w:rsid w:val="00FB5BA1"/>
    <w:rsid w:val="00FB66DD"/>
    <w:rsid w:val="00FB6B90"/>
    <w:rsid w:val="00FB6CCB"/>
    <w:rsid w:val="00FB6D29"/>
    <w:rsid w:val="00FB71CD"/>
    <w:rsid w:val="00FB7F6A"/>
    <w:rsid w:val="00FC0791"/>
    <w:rsid w:val="00FC220D"/>
    <w:rsid w:val="00FC2788"/>
    <w:rsid w:val="00FC3110"/>
    <w:rsid w:val="00FC7790"/>
    <w:rsid w:val="00FD742C"/>
    <w:rsid w:val="00FD782E"/>
    <w:rsid w:val="00FE299A"/>
    <w:rsid w:val="00FE30C1"/>
    <w:rsid w:val="00FE3FC9"/>
    <w:rsid w:val="00FE65FA"/>
    <w:rsid w:val="00FE6EBE"/>
    <w:rsid w:val="00FF26DB"/>
    <w:rsid w:val="00FF2F11"/>
    <w:rsid w:val="00FF3053"/>
    <w:rsid w:val="00FF3F90"/>
    <w:rsid w:val="00FF4537"/>
    <w:rsid w:val="00FF4C95"/>
    <w:rsid w:val="00FF4E25"/>
    <w:rsid w:val="00FF677F"/>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DE3C5566-0930-4B16-A9BC-E1E51F5BB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278876129">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3.png"/><Relationship Id="rId159" Type="http://schemas.openxmlformats.org/officeDocument/2006/relationships/image" Target="media/image64.png"/><Relationship Id="rId170" Type="http://schemas.openxmlformats.org/officeDocument/2006/relationships/image" Target="media/image75.png"/><Relationship Id="rId191" Type="http://schemas.openxmlformats.org/officeDocument/2006/relationships/image" Target="media/image96.png"/><Relationship Id="rId205" Type="http://schemas.openxmlformats.org/officeDocument/2006/relationships/image" Target="media/image110.png"/><Relationship Id="rId226" Type="http://schemas.openxmlformats.org/officeDocument/2006/relationships/image" Target="media/image131.png"/><Relationship Id="rId247" Type="http://schemas.openxmlformats.org/officeDocument/2006/relationships/image" Target="media/image152.png"/><Relationship Id="rId107" Type="http://schemas.openxmlformats.org/officeDocument/2006/relationships/image" Target="media/image14.png"/><Relationship Id="rId268" Type="http://schemas.openxmlformats.org/officeDocument/2006/relationships/image" Target="media/image173.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28" Type="http://schemas.openxmlformats.org/officeDocument/2006/relationships/image" Target="media/image33.png"/><Relationship Id="rId149" Type="http://schemas.openxmlformats.org/officeDocument/2006/relationships/image" Target="media/image54.png"/><Relationship Id="rId5" Type="http://schemas.openxmlformats.org/officeDocument/2006/relationships/webSettings" Target="webSettings.xml"/><Relationship Id="rId95" Type="http://schemas.openxmlformats.org/officeDocument/2006/relationships/image" Target="media/image2.png"/><Relationship Id="rId160" Type="http://schemas.openxmlformats.org/officeDocument/2006/relationships/image" Target="media/image65.png"/><Relationship Id="rId181" Type="http://schemas.openxmlformats.org/officeDocument/2006/relationships/image" Target="media/image86.png"/><Relationship Id="rId216" Type="http://schemas.openxmlformats.org/officeDocument/2006/relationships/image" Target="media/image121.png"/><Relationship Id="rId237" Type="http://schemas.openxmlformats.org/officeDocument/2006/relationships/image" Target="media/image142.png"/><Relationship Id="rId258" Type="http://schemas.openxmlformats.org/officeDocument/2006/relationships/image" Target="media/image163.jpeg"/><Relationship Id="rId279" Type="http://schemas.openxmlformats.org/officeDocument/2006/relationships/header" Target="header16.xml"/><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8" Type="http://schemas.openxmlformats.org/officeDocument/2006/relationships/image" Target="media/image24.png"/><Relationship Id="rId139" Type="http://schemas.openxmlformats.org/officeDocument/2006/relationships/image" Target="media/image44.png"/><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5.png"/><Relationship Id="rId171" Type="http://schemas.openxmlformats.org/officeDocument/2006/relationships/image" Target="media/image76.png"/><Relationship Id="rId192" Type="http://schemas.openxmlformats.org/officeDocument/2006/relationships/image" Target="media/image97.png"/><Relationship Id="rId206" Type="http://schemas.openxmlformats.org/officeDocument/2006/relationships/image" Target="media/image111.png"/><Relationship Id="rId227" Type="http://schemas.openxmlformats.org/officeDocument/2006/relationships/image" Target="media/image132.png"/><Relationship Id="rId248" Type="http://schemas.openxmlformats.org/officeDocument/2006/relationships/image" Target="media/image153.png"/><Relationship Id="rId269" Type="http://schemas.openxmlformats.org/officeDocument/2006/relationships/image" Target="media/image174.png"/><Relationship Id="rId12" Type="http://schemas.openxmlformats.org/officeDocument/2006/relationships/footer" Target="footer2.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8" Type="http://schemas.openxmlformats.org/officeDocument/2006/relationships/image" Target="media/image15.png"/><Relationship Id="rId129" Type="http://schemas.openxmlformats.org/officeDocument/2006/relationships/image" Target="media/image34.png"/><Relationship Id="rId280" Type="http://schemas.openxmlformats.org/officeDocument/2006/relationships/footer" Target="footer6.xml"/><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6" Type="http://schemas.openxmlformats.org/officeDocument/2006/relationships/image" Target="media/image3.jpeg"/><Relationship Id="rId140" Type="http://schemas.openxmlformats.org/officeDocument/2006/relationships/image" Target="media/image45.png"/><Relationship Id="rId161" Type="http://schemas.openxmlformats.org/officeDocument/2006/relationships/image" Target="media/image66.png"/><Relationship Id="rId182" Type="http://schemas.openxmlformats.org/officeDocument/2006/relationships/image" Target="media/image87.png"/><Relationship Id="rId217" Type="http://schemas.openxmlformats.org/officeDocument/2006/relationships/image" Target="media/image122.png"/><Relationship Id="rId6" Type="http://schemas.openxmlformats.org/officeDocument/2006/relationships/footnotes" Target="footnotes.xml"/><Relationship Id="rId238" Type="http://schemas.openxmlformats.org/officeDocument/2006/relationships/image" Target="media/image143.emf"/><Relationship Id="rId259" Type="http://schemas.openxmlformats.org/officeDocument/2006/relationships/image" Target="media/image164.jpeg"/><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9" Type="http://schemas.openxmlformats.org/officeDocument/2006/relationships/header" Target="header14.xml"/><Relationship Id="rId270" Type="http://schemas.openxmlformats.org/officeDocument/2006/relationships/image" Target="media/image175.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5.png"/><Relationship Id="rId151" Type="http://schemas.openxmlformats.org/officeDocument/2006/relationships/image" Target="media/image56.png"/><Relationship Id="rId172" Type="http://schemas.openxmlformats.org/officeDocument/2006/relationships/image" Target="media/image77.png"/><Relationship Id="rId193" Type="http://schemas.openxmlformats.org/officeDocument/2006/relationships/image" Target="media/image98.png"/><Relationship Id="rId207" Type="http://schemas.openxmlformats.org/officeDocument/2006/relationships/image" Target="media/image112.png"/><Relationship Id="rId228" Type="http://schemas.openxmlformats.org/officeDocument/2006/relationships/image" Target="media/image133.png"/><Relationship Id="rId249" Type="http://schemas.openxmlformats.org/officeDocument/2006/relationships/image" Target="media/image154.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6.png"/><Relationship Id="rId260" Type="http://schemas.openxmlformats.org/officeDocument/2006/relationships/image" Target="media/image165.jpeg"/><Relationship Id="rId265" Type="http://schemas.openxmlformats.org/officeDocument/2006/relationships/image" Target="media/image170.png"/><Relationship Id="rId281" Type="http://schemas.openxmlformats.org/officeDocument/2006/relationships/fontTable" Target="fontTable.xml"/><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1.png"/><Relationship Id="rId120" Type="http://schemas.openxmlformats.org/officeDocument/2006/relationships/image" Target="media/image25.png"/><Relationship Id="rId125" Type="http://schemas.openxmlformats.org/officeDocument/2006/relationships/image" Target="media/image30.png"/><Relationship Id="rId141" Type="http://schemas.openxmlformats.org/officeDocument/2006/relationships/image" Target="media/image46.png"/><Relationship Id="rId146" Type="http://schemas.openxmlformats.org/officeDocument/2006/relationships/image" Target="media/image51.png"/><Relationship Id="rId167" Type="http://schemas.openxmlformats.org/officeDocument/2006/relationships/image" Target="media/image72.png"/><Relationship Id="rId188"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7.png"/><Relationship Id="rId183" Type="http://schemas.openxmlformats.org/officeDocument/2006/relationships/image" Target="media/image88.png"/><Relationship Id="rId213" Type="http://schemas.openxmlformats.org/officeDocument/2006/relationships/image" Target="media/image118.emf"/><Relationship Id="rId218" Type="http://schemas.openxmlformats.org/officeDocument/2006/relationships/image" Target="media/image123.png"/><Relationship Id="rId234" Type="http://schemas.openxmlformats.org/officeDocument/2006/relationships/image" Target="media/image139.png"/><Relationship Id="rId239" Type="http://schemas.openxmlformats.org/officeDocument/2006/relationships/image" Target="media/image144.emf"/><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50" Type="http://schemas.openxmlformats.org/officeDocument/2006/relationships/image" Target="media/image155.png"/><Relationship Id="rId255" Type="http://schemas.openxmlformats.org/officeDocument/2006/relationships/image" Target="media/image160.png"/><Relationship Id="rId271" Type="http://schemas.openxmlformats.org/officeDocument/2006/relationships/image" Target="media/image176.png"/><Relationship Id="rId276" Type="http://schemas.openxmlformats.org/officeDocument/2006/relationships/image" Target="media/image181.emf"/><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7.png"/><Relationship Id="rId115" Type="http://schemas.openxmlformats.org/officeDocument/2006/relationships/image" Target="media/image21.png"/><Relationship Id="rId131" Type="http://schemas.openxmlformats.org/officeDocument/2006/relationships/image" Target="media/image36.png"/><Relationship Id="rId136" Type="http://schemas.openxmlformats.org/officeDocument/2006/relationships/image" Target="media/image41.png"/><Relationship Id="rId157" Type="http://schemas.openxmlformats.org/officeDocument/2006/relationships/image" Target="media/image62.png"/><Relationship Id="rId178" Type="http://schemas.openxmlformats.org/officeDocument/2006/relationships/image" Target="media/image83.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7.png"/><Relationship Id="rId173" Type="http://schemas.openxmlformats.org/officeDocument/2006/relationships/image" Target="media/image78.png"/><Relationship Id="rId194" Type="http://schemas.openxmlformats.org/officeDocument/2006/relationships/image" Target="media/image99.png"/><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image" Target="media/image134.png"/><Relationship Id="rId19" Type="http://schemas.openxmlformats.org/officeDocument/2006/relationships/header" Target="header7.xml"/><Relationship Id="rId224" Type="http://schemas.openxmlformats.org/officeDocument/2006/relationships/image" Target="media/image129.png"/><Relationship Id="rId240" Type="http://schemas.openxmlformats.org/officeDocument/2006/relationships/image" Target="media/image145.png"/><Relationship Id="rId245" Type="http://schemas.openxmlformats.org/officeDocument/2006/relationships/image" Target="media/image150.png"/><Relationship Id="rId261" Type="http://schemas.openxmlformats.org/officeDocument/2006/relationships/image" Target="media/image166.jpeg"/><Relationship Id="rId266" Type="http://schemas.openxmlformats.org/officeDocument/2006/relationships/image" Target="media/image171.png"/><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2.png"/><Relationship Id="rId126" Type="http://schemas.openxmlformats.org/officeDocument/2006/relationships/image" Target="media/image31.png"/><Relationship Id="rId147" Type="http://schemas.openxmlformats.org/officeDocument/2006/relationships/image" Target="media/image52.png"/><Relationship Id="rId168" Type="http://schemas.openxmlformats.org/officeDocument/2006/relationships/image" Target="media/image73.png"/><Relationship Id="rId282"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6.png"/><Relationship Id="rId142" Type="http://schemas.openxmlformats.org/officeDocument/2006/relationships/image" Target="media/image47.png"/><Relationship Id="rId163" Type="http://schemas.openxmlformats.org/officeDocument/2006/relationships/image" Target="media/image68.png"/><Relationship Id="rId184" Type="http://schemas.openxmlformats.org/officeDocument/2006/relationships/image" Target="media/image89.png"/><Relationship Id="rId189" Type="http://schemas.openxmlformats.org/officeDocument/2006/relationships/image" Target="media/image94.png"/><Relationship Id="rId219" Type="http://schemas.openxmlformats.org/officeDocument/2006/relationships/image" Target="media/image124.png"/><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image" Target="media/image135.png"/><Relationship Id="rId235" Type="http://schemas.openxmlformats.org/officeDocument/2006/relationships/image" Target="media/image140.png"/><Relationship Id="rId251" Type="http://schemas.openxmlformats.org/officeDocument/2006/relationships/image" Target="media/image156.png"/><Relationship Id="rId256" Type="http://schemas.openxmlformats.org/officeDocument/2006/relationships/image" Target="media/image161.png"/><Relationship Id="rId277" Type="http://schemas.openxmlformats.org/officeDocument/2006/relationships/header" Target="header15.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2.png"/><Relationship Id="rId137" Type="http://schemas.openxmlformats.org/officeDocument/2006/relationships/image" Target="media/image42.png"/><Relationship Id="rId158" Type="http://schemas.openxmlformats.org/officeDocument/2006/relationships/image" Target="media/image63.png"/><Relationship Id="rId272" Type="http://schemas.openxmlformats.org/officeDocument/2006/relationships/image" Target="media/image177.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8.png"/><Relationship Id="rId132" Type="http://schemas.openxmlformats.org/officeDocument/2006/relationships/image" Target="media/image37.png"/><Relationship Id="rId153" Type="http://schemas.openxmlformats.org/officeDocument/2006/relationships/image" Target="media/image58.png"/><Relationship Id="rId174" Type="http://schemas.openxmlformats.org/officeDocument/2006/relationships/image" Target="media/image79.png"/><Relationship Id="rId179" Type="http://schemas.openxmlformats.org/officeDocument/2006/relationships/image" Target="media/image84.png"/><Relationship Id="rId195" Type="http://schemas.openxmlformats.org/officeDocument/2006/relationships/image" Target="media/image100.png"/><Relationship Id="rId209" Type="http://schemas.openxmlformats.org/officeDocument/2006/relationships/image" Target="media/image114.png"/><Relationship Id="rId190" Type="http://schemas.openxmlformats.org/officeDocument/2006/relationships/image" Target="media/image95.png"/><Relationship Id="rId204" Type="http://schemas.openxmlformats.org/officeDocument/2006/relationships/image" Target="media/image109.png"/><Relationship Id="rId220" Type="http://schemas.openxmlformats.org/officeDocument/2006/relationships/image" Target="media/image125.png"/><Relationship Id="rId225" Type="http://schemas.openxmlformats.org/officeDocument/2006/relationships/image" Target="media/image130.png"/><Relationship Id="rId241" Type="http://schemas.openxmlformats.org/officeDocument/2006/relationships/image" Target="media/image146.png"/><Relationship Id="rId246" Type="http://schemas.openxmlformats.org/officeDocument/2006/relationships/image" Target="media/image151.png"/><Relationship Id="rId267" Type="http://schemas.openxmlformats.org/officeDocument/2006/relationships/image" Target="media/image172.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3.png"/><Relationship Id="rId127" Type="http://schemas.openxmlformats.org/officeDocument/2006/relationships/image" Target="media/image32.png"/><Relationship Id="rId262" Type="http://schemas.openxmlformats.org/officeDocument/2006/relationships/image" Target="media/image167.emf"/><Relationship Id="rId283"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8.jpeg"/><Relationship Id="rId122" Type="http://schemas.openxmlformats.org/officeDocument/2006/relationships/image" Target="media/image27.png"/><Relationship Id="rId143" Type="http://schemas.openxmlformats.org/officeDocument/2006/relationships/image" Target="media/image48.png"/><Relationship Id="rId148" Type="http://schemas.openxmlformats.org/officeDocument/2006/relationships/image" Target="media/image53.png"/><Relationship Id="rId164" Type="http://schemas.openxmlformats.org/officeDocument/2006/relationships/image" Target="media/image69.png"/><Relationship Id="rId169" Type="http://schemas.openxmlformats.org/officeDocument/2006/relationships/image" Target="media/image74.png"/><Relationship Id="rId185"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5.png"/><Relationship Id="rId210" Type="http://schemas.openxmlformats.org/officeDocument/2006/relationships/image" Target="media/image115.png"/><Relationship Id="rId215" Type="http://schemas.openxmlformats.org/officeDocument/2006/relationships/image" Target="media/image120.png"/><Relationship Id="rId236" Type="http://schemas.openxmlformats.org/officeDocument/2006/relationships/image" Target="media/image141.png"/><Relationship Id="rId257" Type="http://schemas.openxmlformats.org/officeDocument/2006/relationships/image" Target="media/image162.png"/><Relationship Id="rId278" Type="http://schemas.openxmlformats.org/officeDocument/2006/relationships/footer" Target="footer5.xml"/><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231" Type="http://schemas.openxmlformats.org/officeDocument/2006/relationships/image" Target="media/image136.png"/><Relationship Id="rId252" Type="http://schemas.openxmlformats.org/officeDocument/2006/relationships/image" Target="media/image157.png"/><Relationship Id="rId273" Type="http://schemas.openxmlformats.org/officeDocument/2006/relationships/image" Target="media/image178.png"/><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image" Target="media/image19.png"/><Relationship Id="rId133" Type="http://schemas.openxmlformats.org/officeDocument/2006/relationships/image" Target="media/image38.png"/><Relationship Id="rId154" Type="http://schemas.openxmlformats.org/officeDocument/2006/relationships/image" Target="media/image59.png"/><Relationship Id="rId175" Type="http://schemas.openxmlformats.org/officeDocument/2006/relationships/image" Target="media/image80.png"/><Relationship Id="rId196" Type="http://schemas.openxmlformats.org/officeDocument/2006/relationships/image" Target="media/image101.png"/><Relationship Id="rId200" Type="http://schemas.openxmlformats.org/officeDocument/2006/relationships/image" Target="media/image105.png"/><Relationship Id="rId16" Type="http://schemas.openxmlformats.org/officeDocument/2006/relationships/header" Target="header4.xml"/><Relationship Id="rId221" Type="http://schemas.openxmlformats.org/officeDocument/2006/relationships/image" Target="media/image126.png"/><Relationship Id="rId242" Type="http://schemas.openxmlformats.org/officeDocument/2006/relationships/image" Target="media/image147.png"/><Relationship Id="rId263" Type="http://schemas.openxmlformats.org/officeDocument/2006/relationships/image" Target="media/image168.emf"/><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9.png"/><Relationship Id="rId123" Type="http://schemas.openxmlformats.org/officeDocument/2006/relationships/image" Target="media/image28.png"/><Relationship Id="rId144" Type="http://schemas.openxmlformats.org/officeDocument/2006/relationships/image" Target="media/image49.png"/><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165" Type="http://schemas.openxmlformats.org/officeDocument/2006/relationships/image" Target="media/image70.png"/><Relationship Id="rId186" Type="http://schemas.openxmlformats.org/officeDocument/2006/relationships/image" Target="media/image91.png"/><Relationship Id="rId211" Type="http://schemas.openxmlformats.org/officeDocument/2006/relationships/image" Target="media/image116.png"/><Relationship Id="rId232" Type="http://schemas.openxmlformats.org/officeDocument/2006/relationships/image" Target="media/image137.png"/><Relationship Id="rId253" Type="http://schemas.openxmlformats.org/officeDocument/2006/relationships/image" Target="media/image158.png"/><Relationship Id="rId274" Type="http://schemas.openxmlformats.org/officeDocument/2006/relationships/image" Target="media/image179.png"/><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header" Target="header13.xml"/><Relationship Id="rId134" Type="http://schemas.openxmlformats.org/officeDocument/2006/relationships/image" Target="media/image39.emf"/><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5" Type="http://schemas.openxmlformats.org/officeDocument/2006/relationships/image" Target="media/image60.png"/><Relationship Id="rId176" Type="http://schemas.openxmlformats.org/officeDocument/2006/relationships/image" Target="media/image81.png"/><Relationship Id="rId197" Type="http://schemas.openxmlformats.org/officeDocument/2006/relationships/image" Target="media/image102.png"/><Relationship Id="rId201" Type="http://schemas.openxmlformats.org/officeDocument/2006/relationships/image" Target="media/image106.png"/><Relationship Id="rId222" Type="http://schemas.openxmlformats.org/officeDocument/2006/relationships/image" Target="media/image127.png"/><Relationship Id="rId243" Type="http://schemas.openxmlformats.org/officeDocument/2006/relationships/image" Target="media/image148.png"/><Relationship Id="rId264" Type="http://schemas.openxmlformats.org/officeDocument/2006/relationships/image" Target="media/image169.png"/><Relationship Id="rId17" Type="http://schemas.openxmlformats.org/officeDocument/2006/relationships/header" Target="header5.xm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10.png"/><Relationship Id="rId124" Type="http://schemas.openxmlformats.org/officeDocument/2006/relationships/image" Target="media/image29.png"/><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145" Type="http://schemas.openxmlformats.org/officeDocument/2006/relationships/image" Target="media/image50.png"/><Relationship Id="rId166" Type="http://schemas.openxmlformats.org/officeDocument/2006/relationships/image" Target="media/image71.png"/><Relationship Id="rId187" Type="http://schemas.openxmlformats.org/officeDocument/2006/relationships/image" Target="media/image92.png"/><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8.png"/><Relationship Id="rId254" Type="http://schemas.openxmlformats.org/officeDocument/2006/relationships/image" Target="media/image159.png"/><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20.png"/><Relationship Id="rId275" Type="http://schemas.openxmlformats.org/officeDocument/2006/relationships/image" Target="media/image180.png"/><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5" Type="http://schemas.openxmlformats.org/officeDocument/2006/relationships/image" Target="media/image40.png"/><Relationship Id="rId156" Type="http://schemas.openxmlformats.org/officeDocument/2006/relationships/image" Target="media/image61.png"/><Relationship Id="rId177" Type="http://schemas.openxmlformats.org/officeDocument/2006/relationships/image" Target="media/image82.png"/><Relationship Id="rId198" Type="http://schemas.openxmlformats.org/officeDocument/2006/relationships/image" Target="media/image103.png"/><Relationship Id="rId202" Type="http://schemas.openxmlformats.org/officeDocument/2006/relationships/image" Target="media/image107.png"/><Relationship Id="rId223" Type="http://schemas.openxmlformats.org/officeDocument/2006/relationships/image" Target="media/image128.png"/><Relationship Id="rId244" Type="http://schemas.openxmlformats.org/officeDocument/2006/relationships/image" Target="media/image14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200"/>
    <w:rsid w:val="0010020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s-A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00200"/>
    <w:rPr>
      <w:color w:val="808080" w:themeColor="background1" w:themeShade="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AF0B96-DB5D-4D42-9133-627507092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5</TotalTime>
  <Pages>182</Pages>
  <Words>74453</Words>
  <Characters>409492</Characters>
  <Application>Microsoft Office Word</Application>
  <DocSecurity>0</DocSecurity>
  <Lines>3412</Lines>
  <Paragraphs>9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9</cp:revision>
  <dcterms:created xsi:type="dcterms:W3CDTF">2024-12-23T18:42:00Z</dcterms:created>
  <dcterms:modified xsi:type="dcterms:W3CDTF">2024-12-2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